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99269" w14:textId="04CB2ED6" w:rsidR="00D4685C" w:rsidRPr="00032EC6" w:rsidRDefault="00D4685C" w:rsidP="008B1F77">
      <w:pPr>
        <w:jc w:val="center"/>
        <w:rPr>
          <w:rFonts w:eastAsia="Times New Roman"/>
          <w:iCs/>
          <w:color w:val="222222"/>
        </w:rPr>
      </w:pPr>
      <w:bookmarkStart w:id="0" w:name="_GoBack"/>
      <w:bookmarkEnd w:id="0"/>
      <w:commentRangeStart w:id="1"/>
      <w:r w:rsidRPr="00032EC6">
        <w:rPr>
          <w:rFonts w:eastAsia="Times New Roman"/>
          <w:iCs/>
          <w:color w:val="222222"/>
        </w:rPr>
        <w:t>DO FLOWER-OCCUPYING INSECTS MEDIATE</w:t>
      </w:r>
    </w:p>
    <w:p w14:paraId="715FB6A1" w14:textId="77777777" w:rsidR="008B1F77" w:rsidRPr="00032EC6" w:rsidRDefault="008B1F77" w:rsidP="008B1F77">
      <w:pPr>
        <w:jc w:val="center"/>
        <w:rPr>
          <w:rFonts w:eastAsia="Times New Roman"/>
          <w:iCs/>
          <w:color w:val="222222"/>
        </w:rPr>
      </w:pPr>
    </w:p>
    <w:p w14:paraId="0BD2B4D1" w14:textId="671675B7" w:rsidR="00D4685C" w:rsidRPr="00032EC6" w:rsidRDefault="00D4685C" w:rsidP="008B1F77">
      <w:pPr>
        <w:spacing w:line="480" w:lineRule="auto"/>
        <w:jc w:val="center"/>
        <w:rPr>
          <w:rFonts w:eastAsia="Times New Roman"/>
          <w:iCs/>
          <w:color w:val="222222"/>
        </w:rPr>
      </w:pPr>
      <w:r w:rsidRPr="00032EC6">
        <w:rPr>
          <w:rFonts w:eastAsia="Times New Roman"/>
          <w:iCs/>
          <w:color w:val="222222"/>
        </w:rPr>
        <w:t xml:space="preserve">FORAGING BEHAVIOR IN </w:t>
      </w:r>
      <w:r w:rsidR="007C0F97" w:rsidRPr="00032EC6">
        <w:rPr>
          <w:rFonts w:eastAsia="Times New Roman"/>
          <w:iCs/>
          <w:color w:val="222222"/>
        </w:rPr>
        <w:t xml:space="preserve">SOLITARY </w:t>
      </w:r>
      <w:r w:rsidRPr="00032EC6">
        <w:rPr>
          <w:rFonts w:eastAsia="Times New Roman"/>
          <w:iCs/>
          <w:color w:val="222222"/>
        </w:rPr>
        <w:t>BEES?</w:t>
      </w:r>
      <w:commentRangeEnd w:id="1"/>
      <w:r w:rsidR="00F917A6">
        <w:rPr>
          <w:rStyle w:val="CommentReference"/>
        </w:rPr>
        <w:commentReference w:id="1"/>
      </w:r>
    </w:p>
    <w:p w14:paraId="2D6F7445" w14:textId="77777777" w:rsidR="000D2214" w:rsidRPr="00032EC6" w:rsidRDefault="000D2214" w:rsidP="0071213E">
      <w:pPr>
        <w:spacing w:line="480" w:lineRule="auto"/>
        <w:jc w:val="center"/>
        <w:rPr>
          <w:rFonts w:eastAsia="Times New Roman"/>
          <w:iCs/>
          <w:color w:val="222222"/>
        </w:rPr>
      </w:pPr>
    </w:p>
    <w:p w14:paraId="27CC3357" w14:textId="77777777" w:rsidR="000D2214" w:rsidRPr="00032EC6" w:rsidRDefault="000D2214" w:rsidP="0071213E">
      <w:pPr>
        <w:spacing w:line="480" w:lineRule="auto"/>
        <w:jc w:val="center"/>
        <w:rPr>
          <w:rFonts w:eastAsia="Times New Roman"/>
          <w:iCs/>
          <w:color w:val="222222"/>
        </w:rPr>
      </w:pPr>
      <w:r w:rsidRPr="00032EC6">
        <w:rPr>
          <w:rFonts w:eastAsia="Times New Roman"/>
          <w:iCs/>
          <w:color w:val="222222"/>
        </w:rPr>
        <w:t>Collin Schwantes and M. Deane Bowers</w:t>
      </w:r>
    </w:p>
    <w:p w14:paraId="5FDA53E4" w14:textId="45D14421" w:rsidR="000D2214" w:rsidRPr="00032EC6" w:rsidRDefault="000D2214" w:rsidP="0071213E">
      <w:pPr>
        <w:spacing w:line="480" w:lineRule="auto"/>
        <w:jc w:val="center"/>
        <w:rPr>
          <w:rFonts w:eastAsia="Times New Roman"/>
          <w:iCs/>
          <w:color w:val="222222"/>
        </w:rPr>
      </w:pPr>
      <w:r w:rsidRPr="00032EC6">
        <w:rPr>
          <w:rFonts w:eastAsia="Times New Roman"/>
          <w:iCs/>
          <w:color w:val="222222"/>
        </w:rPr>
        <w:t>Department of Ecology and Evolutionary Biology</w:t>
      </w:r>
      <w:r w:rsidR="008B1F77" w:rsidRPr="00032EC6">
        <w:rPr>
          <w:rFonts w:eastAsia="Times New Roman"/>
          <w:iCs/>
          <w:color w:val="222222"/>
        </w:rPr>
        <w:t xml:space="preserve"> and University of Colorado Museum</w:t>
      </w:r>
    </w:p>
    <w:p w14:paraId="55D13003" w14:textId="77777777" w:rsidR="000D2214" w:rsidRPr="00032EC6" w:rsidRDefault="000D2214" w:rsidP="0071213E">
      <w:pPr>
        <w:spacing w:line="480" w:lineRule="auto"/>
        <w:jc w:val="center"/>
        <w:rPr>
          <w:rFonts w:eastAsia="Times New Roman"/>
          <w:iCs/>
          <w:color w:val="222222"/>
        </w:rPr>
      </w:pPr>
      <w:r w:rsidRPr="00032EC6">
        <w:rPr>
          <w:rFonts w:eastAsia="Times New Roman"/>
          <w:iCs/>
          <w:color w:val="222222"/>
        </w:rPr>
        <w:t>UCB 334, University of Colorado</w:t>
      </w:r>
    </w:p>
    <w:p w14:paraId="552BC94B" w14:textId="05478923" w:rsidR="000D2214" w:rsidRPr="00032EC6" w:rsidRDefault="000D2214" w:rsidP="0071213E">
      <w:pPr>
        <w:spacing w:line="480" w:lineRule="auto"/>
        <w:jc w:val="center"/>
        <w:rPr>
          <w:ins w:id="2" w:author="Deane" w:date="2017-05-11T10:35:00Z"/>
          <w:rFonts w:eastAsia="Times New Roman"/>
          <w:iCs/>
          <w:color w:val="222222"/>
        </w:rPr>
      </w:pPr>
      <w:r w:rsidRPr="00032EC6">
        <w:rPr>
          <w:rFonts w:eastAsia="Times New Roman"/>
          <w:iCs/>
          <w:color w:val="222222"/>
        </w:rPr>
        <w:t>Boulder, CO 80309 USA</w:t>
      </w:r>
    </w:p>
    <w:p w14:paraId="2464C6ED" w14:textId="77777777" w:rsidR="003B1032" w:rsidRPr="00032EC6" w:rsidRDefault="003B1032">
      <w:pPr>
        <w:spacing w:line="480" w:lineRule="auto"/>
        <w:rPr>
          <w:rFonts w:eastAsia="Times New Roman"/>
          <w:iCs/>
          <w:color w:val="222222"/>
        </w:rPr>
        <w:pPrChange w:id="3" w:author="Deane" w:date="2017-05-11T10:36:00Z">
          <w:pPr>
            <w:spacing w:line="480" w:lineRule="auto"/>
            <w:jc w:val="center"/>
          </w:pPr>
        </w:pPrChange>
      </w:pPr>
    </w:p>
    <w:p w14:paraId="0BD612CC" w14:textId="6EDE9B8C" w:rsidR="000D2214" w:rsidRPr="00032EC6" w:rsidDel="003B1032" w:rsidRDefault="003B1032">
      <w:pPr>
        <w:rPr>
          <w:del w:id="4" w:author="Deane" w:date="2017-05-11T10:35:00Z"/>
          <w:rFonts w:eastAsia="Times New Roman"/>
          <w:iCs/>
          <w:color w:val="222222"/>
        </w:rPr>
        <w:pPrChange w:id="5" w:author="Deane" w:date="2017-05-11T10:36:00Z">
          <w:pPr>
            <w:jc w:val="center"/>
          </w:pPr>
        </w:pPrChange>
      </w:pPr>
      <w:ins w:id="6" w:author="Deane" w:date="2017-05-11T10:35:00Z">
        <w:r w:rsidRPr="00032EC6">
          <w:rPr>
            <w:rFonts w:eastAsia="Times New Roman"/>
            <w:iCs/>
            <w:color w:val="222222"/>
          </w:rPr>
          <w:t xml:space="preserve">Corresponding author:  </w:t>
        </w:r>
      </w:ins>
      <w:del w:id="7" w:author="Deane" w:date="2017-05-11T10:35:00Z">
        <w:r w:rsidR="00B51020" w:rsidRPr="00032EC6" w:rsidDel="003B1032">
          <w:rPr>
            <w:rFonts w:eastAsia="Times New Roman"/>
            <w:iCs/>
            <w:color w:val="222222"/>
          </w:rPr>
          <w:delText>Collin.Schwantes@colorado.edu</w:delText>
        </w:r>
      </w:del>
    </w:p>
    <w:p w14:paraId="158189EC" w14:textId="6D024A36" w:rsidR="00B51020" w:rsidRPr="00032EC6" w:rsidDel="003B1032" w:rsidRDefault="00B51020">
      <w:pPr>
        <w:rPr>
          <w:del w:id="8" w:author="Deane" w:date="2017-05-11T10:35:00Z"/>
          <w:rFonts w:eastAsia="Times New Roman"/>
          <w:iCs/>
          <w:color w:val="222222"/>
        </w:rPr>
        <w:pPrChange w:id="9" w:author="Deane" w:date="2017-05-11T10:36:00Z">
          <w:pPr>
            <w:jc w:val="center"/>
          </w:pPr>
        </w:pPrChange>
      </w:pPr>
    </w:p>
    <w:p w14:paraId="488CEEE2" w14:textId="1434A150" w:rsidR="00B51020" w:rsidRPr="00032EC6" w:rsidRDefault="00B51020">
      <w:pPr>
        <w:rPr>
          <w:rFonts w:eastAsia="Times New Roman"/>
          <w:iCs/>
          <w:color w:val="222222"/>
        </w:rPr>
        <w:pPrChange w:id="10" w:author="Deane" w:date="2017-05-11T10:36:00Z">
          <w:pPr>
            <w:jc w:val="center"/>
          </w:pPr>
        </w:pPrChange>
      </w:pPr>
      <w:del w:id="11" w:author="Deane" w:date="2017-05-11T10:35:00Z">
        <w:r w:rsidRPr="00032EC6" w:rsidDel="003B1032">
          <w:rPr>
            <w:rFonts w:eastAsia="Times New Roman"/>
            <w:iCs/>
            <w:color w:val="222222"/>
          </w:rPr>
          <w:delText>262-389-8518</w:delText>
        </w:r>
      </w:del>
      <w:ins w:id="12" w:author="Deane" w:date="2017-05-11T10:35:00Z">
        <w:r w:rsidR="003B1032" w:rsidRPr="00032EC6">
          <w:rPr>
            <w:rFonts w:eastAsia="Times New Roman"/>
            <w:iCs/>
            <w:color w:val="222222"/>
          </w:rPr>
          <w:t>Deane Bowers</w:t>
        </w:r>
      </w:ins>
      <w:ins w:id="13" w:author="Deane" w:date="2017-05-11T10:36:00Z">
        <w:r w:rsidR="003B1032" w:rsidRPr="00032EC6">
          <w:rPr>
            <w:rFonts w:eastAsia="Times New Roman"/>
            <w:iCs/>
            <w:color w:val="222222"/>
          </w:rPr>
          <w:t xml:space="preserve">, </w:t>
        </w:r>
        <w:r w:rsidR="003B1032" w:rsidRPr="00032EC6">
          <w:rPr>
            <w:rFonts w:eastAsia="Times New Roman"/>
            <w:iCs/>
            <w:color w:val="222222"/>
          </w:rPr>
          <w:fldChar w:fldCharType="begin"/>
        </w:r>
        <w:r w:rsidR="003B1032" w:rsidRPr="00032EC6">
          <w:rPr>
            <w:rFonts w:eastAsia="Times New Roman"/>
            <w:iCs/>
            <w:color w:val="222222"/>
          </w:rPr>
          <w:instrText xml:space="preserve"> HYPERLINK "mailto:deane.bowers@colorado.edu" </w:instrText>
        </w:r>
        <w:r w:rsidR="003B1032" w:rsidRPr="00032EC6">
          <w:rPr>
            <w:rFonts w:eastAsia="Times New Roman"/>
            <w:iCs/>
            <w:color w:val="222222"/>
          </w:rPr>
          <w:fldChar w:fldCharType="separate"/>
        </w:r>
        <w:r w:rsidR="003B1032" w:rsidRPr="00032EC6">
          <w:rPr>
            <w:rStyle w:val="Hyperlink"/>
            <w:rFonts w:eastAsia="Times New Roman"/>
            <w:iCs/>
          </w:rPr>
          <w:t>deane.bowers@colorado.edu</w:t>
        </w:r>
        <w:r w:rsidR="003B1032" w:rsidRPr="00032EC6">
          <w:rPr>
            <w:rFonts w:eastAsia="Times New Roman"/>
            <w:iCs/>
            <w:color w:val="222222"/>
          </w:rPr>
          <w:fldChar w:fldCharType="end"/>
        </w:r>
        <w:r w:rsidR="003B1032" w:rsidRPr="00032EC6">
          <w:rPr>
            <w:rFonts w:eastAsia="Times New Roman"/>
            <w:iCs/>
            <w:color w:val="222222"/>
          </w:rPr>
          <w:t>, 303 492-5530</w:t>
        </w:r>
      </w:ins>
    </w:p>
    <w:p w14:paraId="21297B14" w14:textId="4BC086E2" w:rsidR="00B51020" w:rsidRPr="00032EC6" w:rsidRDefault="00B51020" w:rsidP="0071213E">
      <w:pPr>
        <w:jc w:val="center"/>
        <w:rPr>
          <w:ins w:id="14" w:author="Deane" w:date="2017-05-11T10:35:00Z"/>
          <w:rFonts w:eastAsia="Times New Roman"/>
          <w:iCs/>
          <w:color w:val="222222"/>
        </w:rPr>
      </w:pPr>
    </w:p>
    <w:p w14:paraId="3403766D" w14:textId="0F220C78" w:rsidR="003B1032" w:rsidRPr="00032EC6" w:rsidRDefault="003B1032" w:rsidP="0071213E">
      <w:pPr>
        <w:jc w:val="center"/>
        <w:rPr>
          <w:ins w:id="15" w:author="Deane" w:date="2017-05-11T10:35:00Z"/>
          <w:rFonts w:eastAsia="Times New Roman"/>
          <w:iCs/>
          <w:color w:val="222222"/>
        </w:rPr>
      </w:pPr>
    </w:p>
    <w:p w14:paraId="28451C74" w14:textId="135679DA" w:rsidR="003B1032" w:rsidRPr="00032EC6" w:rsidRDefault="003B1032" w:rsidP="0071213E">
      <w:pPr>
        <w:jc w:val="center"/>
        <w:rPr>
          <w:ins w:id="16" w:author="Deane" w:date="2017-05-11T10:35:00Z"/>
          <w:rFonts w:eastAsia="Times New Roman"/>
          <w:iCs/>
          <w:color w:val="222222"/>
        </w:rPr>
      </w:pPr>
    </w:p>
    <w:p w14:paraId="778D4DD3" w14:textId="0DCABEEE" w:rsidR="003B1032" w:rsidRPr="00032EC6" w:rsidRDefault="003B1032" w:rsidP="0071213E">
      <w:pPr>
        <w:jc w:val="center"/>
        <w:rPr>
          <w:ins w:id="17" w:author="Deane" w:date="2017-05-11T10:35:00Z"/>
          <w:rFonts w:eastAsia="Times New Roman"/>
          <w:iCs/>
          <w:color w:val="222222"/>
        </w:rPr>
      </w:pPr>
    </w:p>
    <w:p w14:paraId="17B1B284" w14:textId="756633C5" w:rsidR="003B1032" w:rsidRPr="00032EC6" w:rsidRDefault="003B1032" w:rsidP="003B1032">
      <w:pPr>
        <w:spacing w:line="480" w:lineRule="auto"/>
      </w:pPr>
      <w:moveToRangeStart w:id="18" w:author="Deane" w:date="2017-05-11T10:35:00Z" w:name="move482262259"/>
      <w:moveTo w:id="19" w:author="Deane" w:date="2017-05-11T10:35:00Z">
        <w:r w:rsidRPr="00032EC6">
          <w:t xml:space="preserve">Acknowledgments.  We thank Travis Bildahl, Tom Lemeuix, Janice Harvey, and Silas Tittes for help with the experiments and the Animal Behavior Reading Group at the University of Colorado Boulder, the Plant Insect Group of Washington D.C., the Bowers laboratory at the University of Colorado </w:t>
        </w:r>
        <w:del w:id="20" w:author="Adrian" w:date="2017-05-16T13:40:00Z">
          <w:r w:rsidRPr="00032EC6" w:rsidDel="00547D56">
            <w:delText xml:space="preserve">and Adrian Carper </w:delText>
          </w:r>
        </w:del>
        <w:r w:rsidRPr="00032EC6">
          <w:t>for comments on previous versions of this manuscript.  This research was supported by a grant from the Department of Ecology and Evolutionary Biology at the University of Colorado and a grant from the U</w:t>
        </w:r>
      </w:moveTo>
      <w:ins w:id="21" w:author="Deane" w:date="2017-05-11T11:47:00Z">
        <w:r w:rsidR="00032EC6" w:rsidRPr="00032EC6">
          <w:t>nited States Department of Agriculture</w:t>
        </w:r>
      </w:ins>
      <w:moveTo w:id="22" w:author="Deane" w:date="2017-05-11T10:35:00Z">
        <w:del w:id="23" w:author="Deane" w:date="2017-05-11T11:47:00Z">
          <w:r w:rsidRPr="00032EC6" w:rsidDel="00032EC6">
            <w:delText>SDA</w:delText>
          </w:r>
        </w:del>
        <w:r w:rsidRPr="00032EC6">
          <w:t xml:space="preserve"> (</w:t>
        </w:r>
      </w:moveTo>
      <w:ins w:id="24" w:author="Adrian" w:date="2017-05-16T13:40:00Z">
        <w:r w:rsidR="00547D56">
          <w:t xml:space="preserve">NIFA </w:t>
        </w:r>
      </w:ins>
      <w:moveTo w:id="25" w:author="Deane" w:date="2017-05-11T10:35:00Z">
        <w:r w:rsidRPr="00032EC6">
          <w:t xml:space="preserve"># 2012-04195) to M. Jamieson, D. Bowers and A. </w:t>
        </w:r>
        <w:commentRangeStart w:id="26"/>
        <w:r w:rsidRPr="00032EC6">
          <w:t>Norton</w:t>
        </w:r>
      </w:moveTo>
      <w:commentRangeEnd w:id="26"/>
      <w:r w:rsidR="00032EC6" w:rsidRPr="00032EC6">
        <w:rPr>
          <w:rStyle w:val="CommentReference"/>
        </w:rPr>
        <w:commentReference w:id="26"/>
      </w:r>
      <w:moveTo w:id="27" w:author="Deane" w:date="2017-05-11T10:35:00Z">
        <w:r w:rsidRPr="00032EC6">
          <w:t>.</w:t>
        </w:r>
      </w:moveTo>
    </w:p>
    <w:moveToRangeEnd w:id="18"/>
    <w:p w14:paraId="360B5F38" w14:textId="77777777" w:rsidR="003B1032" w:rsidRPr="00032EC6" w:rsidRDefault="003B1032" w:rsidP="0071213E">
      <w:pPr>
        <w:jc w:val="center"/>
        <w:rPr>
          <w:rFonts w:eastAsia="Times New Roman"/>
          <w:iCs/>
          <w:color w:val="222222"/>
        </w:rPr>
      </w:pPr>
    </w:p>
    <w:p w14:paraId="4FFF4542" w14:textId="77777777" w:rsidR="00B51020" w:rsidRPr="00032EC6" w:rsidRDefault="00B51020" w:rsidP="0071213E">
      <w:pPr>
        <w:jc w:val="center"/>
        <w:rPr>
          <w:rFonts w:eastAsia="Times New Roman"/>
          <w:iCs/>
          <w:color w:val="222222"/>
        </w:rPr>
      </w:pPr>
    </w:p>
    <w:p w14:paraId="2E9BD9B4" w14:textId="77777777" w:rsidR="000D2214" w:rsidRPr="00032EC6" w:rsidRDefault="000D2214" w:rsidP="0071213E">
      <w:pPr>
        <w:rPr>
          <w:rFonts w:eastAsia="Times New Roman"/>
          <w:iCs/>
          <w:color w:val="222222"/>
        </w:rPr>
      </w:pPr>
      <w:r w:rsidRPr="00032EC6">
        <w:rPr>
          <w:rFonts w:eastAsia="Times New Roman"/>
          <w:iCs/>
          <w:color w:val="222222"/>
        </w:rPr>
        <w:br w:type="page"/>
      </w:r>
      <w:r w:rsidRPr="00032EC6">
        <w:rPr>
          <w:rFonts w:eastAsia="Times New Roman"/>
          <w:b/>
          <w:iCs/>
          <w:color w:val="222222"/>
        </w:rPr>
        <w:lastRenderedPageBreak/>
        <w:t>Abstract</w:t>
      </w:r>
    </w:p>
    <w:p w14:paraId="2BFB8DB5" w14:textId="77777777" w:rsidR="000D2214" w:rsidRPr="00032EC6" w:rsidRDefault="000D2214" w:rsidP="0071213E">
      <w:pPr>
        <w:rPr>
          <w:rFonts w:eastAsia="Times New Roman"/>
          <w:iCs/>
          <w:color w:val="222222"/>
        </w:rPr>
      </w:pPr>
    </w:p>
    <w:p w14:paraId="5745C4E7" w14:textId="3A76D74A" w:rsidR="000D2214" w:rsidRPr="00032EC6" w:rsidRDefault="008B77EE" w:rsidP="008B0FA1">
      <w:pPr>
        <w:spacing w:line="480" w:lineRule="auto"/>
        <w:rPr>
          <w:rFonts w:eastAsia="Times New Roman"/>
          <w:iCs/>
          <w:color w:val="222222"/>
        </w:rPr>
      </w:pPr>
      <w:r w:rsidRPr="00032EC6">
        <w:t>Foraging behavior is</w:t>
      </w:r>
      <w:r w:rsidR="00687EE0" w:rsidRPr="00032EC6">
        <w:t xml:space="preserve"> often</w:t>
      </w:r>
      <w:r w:rsidRPr="00032EC6">
        <w:t xml:space="preserve"> affected by interactions with other organisms that fall into two broad categories, competition and predation. </w:t>
      </w:r>
      <w:commentRangeStart w:id="28"/>
      <w:r w:rsidR="008B0FA1" w:rsidRPr="00C1100A">
        <w:rPr>
          <w:highlight w:val="yellow"/>
          <w:rPrChange w:id="29" w:author="Adrian" w:date="2017-06-14T10:02:00Z">
            <w:rPr/>
          </w:rPrChange>
        </w:rPr>
        <w:t xml:space="preserve">Cues provided by competitors and predators may be important in determining </w:t>
      </w:r>
      <w:ins w:id="30" w:author="Deane" w:date="2017-05-11T09:28:00Z">
        <w:r w:rsidR="008B1F77" w:rsidRPr="00C1100A">
          <w:rPr>
            <w:highlight w:val="yellow"/>
            <w:rPrChange w:id="31" w:author="Adrian" w:date="2017-06-14T10:02:00Z">
              <w:rPr/>
            </w:rPrChange>
          </w:rPr>
          <w:t xml:space="preserve">both </w:t>
        </w:r>
      </w:ins>
      <w:r w:rsidR="008B0FA1" w:rsidRPr="00C1100A">
        <w:rPr>
          <w:highlight w:val="yellow"/>
          <w:rPrChange w:id="32" w:author="Adrian" w:date="2017-06-14T10:02:00Z">
            <w:rPr/>
          </w:rPrChange>
        </w:rPr>
        <w:t xml:space="preserve">foraging </w:t>
      </w:r>
      <w:r w:rsidR="007D3048" w:rsidRPr="00C1100A">
        <w:rPr>
          <w:highlight w:val="yellow"/>
          <w:rPrChange w:id="33" w:author="Adrian" w:date="2017-06-14T10:02:00Z">
            <w:rPr/>
          </w:rPrChange>
        </w:rPr>
        <w:t xml:space="preserve">behaviors </w:t>
      </w:r>
      <w:r w:rsidR="008B0FA1" w:rsidRPr="00C1100A">
        <w:rPr>
          <w:highlight w:val="yellow"/>
          <w:rPrChange w:id="34" w:author="Adrian" w:date="2017-06-14T10:02:00Z">
            <w:rPr/>
          </w:rPrChange>
        </w:rPr>
        <w:t>and efficiency</w:t>
      </w:r>
      <w:commentRangeEnd w:id="28"/>
      <w:r w:rsidR="00FD3ECA">
        <w:rPr>
          <w:rStyle w:val="CommentReference"/>
        </w:rPr>
        <w:commentReference w:id="28"/>
      </w:r>
      <w:r w:rsidR="008B0FA1" w:rsidRPr="00032EC6">
        <w:t xml:space="preserve">. </w:t>
      </w:r>
      <w:r w:rsidRPr="00032EC6">
        <w:t xml:space="preserve">In this study, we examined </w:t>
      </w:r>
      <w:r w:rsidR="008B0FA1" w:rsidRPr="00032EC6">
        <w:t xml:space="preserve">whether and </w:t>
      </w:r>
      <w:r w:rsidRPr="00032EC6">
        <w:t>how wild solitary bees adjust their foraging behaviors in response to an interference competitor</w:t>
      </w:r>
      <w:r w:rsidR="008B0FA1" w:rsidRPr="00032EC6">
        <w:t>, a pollen-feeding soldier beetle</w:t>
      </w:r>
      <w:r w:rsidRPr="00032EC6">
        <w:t xml:space="preserve"> (</w:t>
      </w:r>
      <w:r w:rsidRPr="00032EC6">
        <w:rPr>
          <w:i/>
        </w:rPr>
        <w:t>Chauliognathus basilis</w:t>
      </w:r>
      <w:ins w:id="35" w:author="Deane" w:date="2017-05-11T09:28:00Z">
        <w:r w:rsidR="008B1F77" w:rsidRPr="00032EC6">
          <w:rPr>
            <w:i/>
          </w:rPr>
          <w:t>,</w:t>
        </w:r>
      </w:ins>
      <w:r w:rsidR="008B0FA1" w:rsidRPr="00032EC6">
        <w:t xml:space="preserve"> </w:t>
      </w:r>
      <w:r w:rsidR="006842B9" w:rsidRPr="00032EC6">
        <w:t>Canth</w:t>
      </w:r>
      <w:ins w:id="36" w:author="Deane" w:date="2017-05-11T09:27:00Z">
        <w:r w:rsidR="008B1F77" w:rsidRPr="00032EC6">
          <w:t>a</w:t>
        </w:r>
      </w:ins>
      <w:del w:id="37" w:author="Deane" w:date="2017-05-11T09:27:00Z">
        <w:r w:rsidR="006842B9" w:rsidRPr="00032EC6" w:rsidDel="008B1F77">
          <w:delText>e</w:delText>
        </w:r>
      </w:del>
      <w:r w:rsidR="006842B9" w:rsidRPr="00032EC6">
        <w:t>ridae</w:t>
      </w:r>
      <w:r w:rsidRPr="00032EC6">
        <w:t>)</w:t>
      </w:r>
      <w:r w:rsidR="008B0FA1" w:rsidRPr="00032EC6">
        <w:t>,</w:t>
      </w:r>
      <w:r w:rsidRPr="00032EC6">
        <w:t xml:space="preserve"> and a cryptic </w:t>
      </w:r>
      <w:r w:rsidR="008B0FA1" w:rsidRPr="00032EC6">
        <w:t xml:space="preserve">ambush bug </w:t>
      </w:r>
      <w:r w:rsidRPr="00032EC6">
        <w:t>predator (</w:t>
      </w:r>
      <w:r w:rsidRPr="00032EC6">
        <w:rPr>
          <w:i/>
        </w:rPr>
        <w:t xml:space="preserve">Phymata </w:t>
      </w:r>
      <w:ins w:id="38" w:author="Deane" w:date="2017-05-11T09:27:00Z">
        <w:r w:rsidR="008B1F77" w:rsidRPr="00032EC6">
          <w:rPr>
            <w:i/>
          </w:rPr>
          <w:t>a</w:t>
        </w:r>
      </w:ins>
      <w:del w:id="39" w:author="Deane" w:date="2017-05-11T09:27:00Z">
        <w:r w:rsidR="008B0FA1" w:rsidRPr="00032EC6" w:rsidDel="008B1F77">
          <w:rPr>
            <w:i/>
          </w:rPr>
          <w:delText>A</w:delText>
        </w:r>
      </w:del>
      <w:r w:rsidR="008B0FA1" w:rsidRPr="00032EC6">
        <w:rPr>
          <w:i/>
        </w:rPr>
        <w:t>mericana</w:t>
      </w:r>
      <w:ins w:id="40" w:author="Deane" w:date="2017-05-11T09:27:00Z">
        <w:r w:rsidR="008B1F77" w:rsidRPr="00032EC6">
          <w:rPr>
            <w:i/>
          </w:rPr>
          <w:t>,</w:t>
        </w:r>
      </w:ins>
      <w:r w:rsidR="008B0FA1" w:rsidRPr="00032EC6">
        <w:t xml:space="preserve"> </w:t>
      </w:r>
      <w:r w:rsidR="006842B9" w:rsidRPr="00032EC6">
        <w:t>Reduviidae</w:t>
      </w:r>
      <w:r w:rsidR="0012562A" w:rsidRPr="00032EC6">
        <w:t>)</w:t>
      </w:r>
      <w:del w:id="41" w:author="Adrian" w:date="2017-06-14T10:02:00Z">
        <w:r w:rsidR="0012562A" w:rsidRPr="00032EC6" w:rsidDel="000617E2">
          <w:delText xml:space="preserve">, </w:delText>
        </w:r>
      </w:del>
      <w:r w:rsidR="0012562A" w:rsidRPr="00032EC6">
        <w:t>while</w:t>
      </w:r>
      <w:r w:rsidRPr="00032EC6">
        <w:t xml:space="preserve"> foraging </w:t>
      </w:r>
      <w:ins w:id="42" w:author="Adrian" w:date="2017-06-14T10:03:00Z">
        <w:r w:rsidR="000617E2">
          <w:t xml:space="preserve">on prairie </w:t>
        </w:r>
      </w:ins>
      <w:del w:id="43" w:author="Adrian" w:date="2017-06-14T10:03:00Z">
        <w:r w:rsidRPr="00032EC6" w:rsidDel="000617E2">
          <w:delText>in an experimental garden planted with</w:delText>
        </w:r>
      </w:del>
      <w:r w:rsidRPr="00032EC6">
        <w:t xml:space="preserve"> sunflowers (</w:t>
      </w:r>
      <w:r w:rsidRPr="00032EC6">
        <w:rPr>
          <w:i/>
        </w:rPr>
        <w:t>Helianthus petiolaris</w:t>
      </w:r>
      <w:r w:rsidR="008B0FA1" w:rsidRPr="00032EC6">
        <w:rPr>
          <w:i/>
        </w:rPr>
        <w:t>,</w:t>
      </w:r>
      <w:r w:rsidR="008B0FA1" w:rsidRPr="00032EC6">
        <w:t xml:space="preserve"> Asteraceae</w:t>
      </w:r>
      <w:r w:rsidRPr="00032EC6">
        <w:t xml:space="preserve">).  We found that </w:t>
      </w:r>
      <w:ins w:id="44" w:author="Deane" w:date="2017-05-11T09:28:00Z">
        <w:r w:rsidR="008B1F77" w:rsidRPr="00032EC6">
          <w:t xml:space="preserve">the </w:t>
        </w:r>
      </w:ins>
      <w:r w:rsidRPr="00032EC6">
        <w:t>interference competitor</w:t>
      </w:r>
      <w:del w:id="45" w:author="Deane" w:date="2017-05-11T09:28:00Z">
        <w:r w:rsidRPr="00032EC6" w:rsidDel="008B1F77">
          <w:delText>s</w:delText>
        </w:r>
      </w:del>
      <w:r w:rsidRPr="00032EC6">
        <w:t xml:space="preserve"> significantly reduced </w:t>
      </w:r>
      <w:ins w:id="46" w:author="Adrian" w:date="2017-05-16T13:41:00Z">
        <w:r w:rsidR="00547D56">
          <w:t xml:space="preserve">the </w:t>
        </w:r>
      </w:ins>
      <w:r w:rsidRPr="00032EC6">
        <w:t xml:space="preserve">amount of time bees spent on flowers, while </w:t>
      </w:r>
      <w:ins w:id="47" w:author="Deane" w:date="2017-05-11T09:29:00Z">
        <w:r w:rsidR="008B1F77" w:rsidRPr="00032EC6">
          <w:t xml:space="preserve">the </w:t>
        </w:r>
      </w:ins>
      <w:r w:rsidRPr="00032EC6">
        <w:t>predator</w:t>
      </w:r>
      <w:del w:id="48" w:author="Deane" w:date="2017-05-11T09:29:00Z">
        <w:r w:rsidRPr="00032EC6" w:rsidDel="008B1F77">
          <w:delText>s</w:delText>
        </w:r>
      </w:del>
      <w:r w:rsidRPr="00032EC6">
        <w:t xml:space="preserve"> did not </w:t>
      </w:r>
      <w:r w:rsidR="000E6C6A" w:rsidRPr="00032EC6">
        <w:t>affect any of the recorded</w:t>
      </w:r>
      <w:r w:rsidRPr="00032EC6">
        <w:t xml:space="preserve"> </w:t>
      </w:r>
      <w:r w:rsidR="000E6C6A" w:rsidRPr="00032EC6">
        <w:t>foraging behaviors. Th</w:t>
      </w:r>
      <w:r w:rsidR="008B0FA1" w:rsidRPr="00032EC6">
        <w:t>ese results</w:t>
      </w:r>
      <w:r w:rsidR="000E6C6A" w:rsidRPr="00032EC6">
        <w:t xml:space="preserve"> </w:t>
      </w:r>
      <w:r w:rsidR="001D506B" w:rsidRPr="00032EC6">
        <w:t xml:space="preserve">suggest </w:t>
      </w:r>
      <w:r w:rsidR="000E6C6A" w:rsidRPr="00032EC6">
        <w:t xml:space="preserve">that interference competitors </w:t>
      </w:r>
      <w:ins w:id="49" w:author="Deane" w:date="2017-05-11T09:29:00Z">
        <w:r w:rsidR="008B1F77" w:rsidRPr="00032EC6">
          <w:t xml:space="preserve">may </w:t>
        </w:r>
      </w:ins>
      <w:r w:rsidR="000E6C6A" w:rsidRPr="00032EC6">
        <w:t xml:space="preserve">have a larger effect on bee foraging behaviors than predators. </w:t>
      </w:r>
      <w:r w:rsidR="008B0FA1" w:rsidRPr="00032EC6">
        <w:t>Such an effect</w:t>
      </w:r>
      <w:r w:rsidR="000E6C6A" w:rsidRPr="00032EC6">
        <w:t xml:space="preserve"> may lead to increased dispersal of bees in the landscape, potentially increasing pollen transport and the likelihood of entering predator occupied space.  </w:t>
      </w:r>
      <w:r w:rsidRPr="00032EC6">
        <w:t xml:space="preserve"> </w:t>
      </w:r>
    </w:p>
    <w:p w14:paraId="2A9FB50D" w14:textId="77777777" w:rsidR="000D2214" w:rsidRPr="00032EC6" w:rsidRDefault="000D2214" w:rsidP="008B0FA1">
      <w:pPr>
        <w:spacing w:line="480" w:lineRule="auto"/>
        <w:rPr>
          <w:rFonts w:eastAsia="Times New Roman"/>
          <w:iCs/>
          <w:color w:val="222222"/>
        </w:rPr>
      </w:pPr>
    </w:p>
    <w:p w14:paraId="4BF1731D" w14:textId="77777777" w:rsidR="000D2214" w:rsidRPr="00032EC6" w:rsidRDefault="000D2214" w:rsidP="008B0FA1">
      <w:pPr>
        <w:spacing w:line="480" w:lineRule="auto"/>
        <w:rPr>
          <w:rFonts w:eastAsia="Times New Roman"/>
          <w:b/>
          <w:iCs/>
          <w:color w:val="222222"/>
        </w:rPr>
      </w:pPr>
      <w:r w:rsidRPr="00032EC6">
        <w:rPr>
          <w:rFonts w:eastAsia="Times New Roman"/>
          <w:b/>
          <w:iCs/>
          <w:color w:val="222222"/>
        </w:rPr>
        <w:t>Key words:</w:t>
      </w:r>
    </w:p>
    <w:p w14:paraId="104FA4AA" w14:textId="5846FD97" w:rsidR="00183901" w:rsidRPr="00032EC6" w:rsidRDefault="00BA404E" w:rsidP="008B0FA1">
      <w:pPr>
        <w:spacing w:line="480" w:lineRule="auto"/>
      </w:pPr>
      <w:proofErr w:type="gramStart"/>
      <w:ins w:id="50" w:author="Deane" w:date="2017-05-10T13:11:00Z">
        <w:r w:rsidRPr="00032EC6">
          <w:rPr>
            <w:rFonts w:eastAsia="Times New Roman"/>
            <w:iCs/>
            <w:color w:val="222222"/>
          </w:rPr>
          <w:t>s</w:t>
        </w:r>
      </w:ins>
      <w:proofErr w:type="gramEnd"/>
      <w:del w:id="51" w:author="Deane" w:date="2017-05-10T13:11:00Z">
        <w:r w:rsidR="005E127E" w:rsidRPr="00032EC6" w:rsidDel="00BA404E">
          <w:rPr>
            <w:rFonts w:eastAsia="Times New Roman"/>
            <w:iCs/>
            <w:color w:val="222222"/>
          </w:rPr>
          <w:delText>S</w:delText>
        </w:r>
      </w:del>
      <w:r w:rsidR="005E127E" w:rsidRPr="00032EC6">
        <w:rPr>
          <w:rFonts w:eastAsia="Times New Roman"/>
          <w:iCs/>
          <w:color w:val="222222"/>
        </w:rPr>
        <w:t>olitary</w:t>
      </w:r>
      <w:r w:rsidR="003365E7" w:rsidRPr="00032EC6">
        <w:rPr>
          <w:rFonts w:eastAsia="Times New Roman"/>
          <w:iCs/>
          <w:color w:val="222222"/>
        </w:rPr>
        <w:t xml:space="preserve"> </w:t>
      </w:r>
      <w:ins w:id="52" w:author="Deane" w:date="2017-05-10T13:11:00Z">
        <w:r w:rsidRPr="00032EC6">
          <w:rPr>
            <w:rFonts w:eastAsia="Times New Roman"/>
            <w:iCs/>
            <w:color w:val="222222"/>
          </w:rPr>
          <w:t>b</w:t>
        </w:r>
      </w:ins>
      <w:del w:id="53" w:author="Deane" w:date="2017-05-10T13:11:00Z">
        <w:r w:rsidR="003365E7" w:rsidRPr="00032EC6" w:rsidDel="00BA404E">
          <w:rPr>
            <w:rFonts w:eastAsia="Times New Roman"/>
            <w:iCs/>
            <w:color w:val="222222"/>
          </w:rPr>
          <w:delText>B</w:delText>
        </w:r>
      </w:del>
      <w:r w:rsidR="003365E7" w:rsidRPr="00032EC6">
        <w:rPr>
          <w:rFonts w:eastAsia="Times New Roman"/>
          <w:iCs/>
          <w:color w:val="222222"/>
        </w:rPr>
        <w:t xml:space="preserve">ees, foraging, risk, </w:t>
      </w:r>
      <w:r w:rsidR="00B51020" w:rsidRPr="00032EC6">
        <w:rPr>
          <w:rFonts w:eastAsia="Times New Roman"/>
          <w:iCs/>
          <w:color w:val="222222"/>
        </w:rPr>
        <w:t>avoidance behavior</w:t>
      </w:r>
    </w:p>
    <w:p w14:paraId="08D9ECA4" w14:textId="77777777" w:rsidR="000D2214" w:rsidRPr="00032EC6" w:rsidRDefault="000D2214" w:rsidP="008B0FA1">
      <w:pPr>
        <w:spacing w:line="480" w:lineRule="auto"/>
        <w:rPr>
          <w:rFonts w:eastAsia="Times New Roman"/>
          <w:iCs/>
          <w:color w:val="222222"/>
        </w:rPr>
      </w:pPr>
    </w:p>
    <w:p w14:paraId="2B57FF89" w14:textId="77777777" w:rsidR="000D2214" w:rsidRPr="00032EC6" w:rsidRDefault="000D2214" w:rsidP="0071213E">
      <w:pPr>
        <w:rPr>
          <w:rFonts w:eastAsia="Times New Roman"/>
          <w:iCs/>
          <w:color w:val="222222"/>
        </w:rPr>
      </w:pPr>
    </w:p>
    <w:p w14:paraId="69F2E7D5" w14:textId="77777777" w:rsidR="000D2214" w:rsidRPr="00032EC6" w:rsidRDefault="000D2214" w:rsidP="0071213E">
      <w:pPr>
        <w:rPr>
          <w:rFonts w:eastAsia="Times New Roman"/>
          <w:iCs/>
          <w:color w:val="222222"/>
        </w:rPr>
      </w:pPr>
      <w:r w:rsidRPr="00032EC6">
        <w:rPr>
          <w:rFonts w:eastAsia="Times New Roman"/>
          <w:iCs/>
          <w:color w:val="222222"/>
        </w:rPr>
        <w:br w:type="page"/>
      </w:r>
    </w:p>
    <w:p w14:paraId="26B4D802" w14:textId="77777777" w:rsidR="00D4685C" w:rsidRPr="00032EC6" w:rsidRDefault="00D4685C" w:rsidP="0071213E">
      <w:pPr>
        <w:spacing w:line="480" w:lineRule="auto"/>
        <w:contextualSpacing/>
      </w:pPr>
      <w:r w:rsidRPr="00032EC6">
        <w:rPr>
          <w:b/>
        </w:rPr>
        <w:lastRenderedPageBreak/>
        <w:t>Introduction</w:t>
      </w:r>
    </w:p>
    <w:p w14:paraId="5FE1368E" w14:textId="0CD4297E" w:rsidR="00204613" w:rsidRPr="00032EC6" w:rsidRDefault="00A85435" w:rsidP="0071213E">
      <w:pPr>
        <w:spacing w:line="480" w:lineRule="auto"/>
        <w:ind w:firstLine="720"/>
        <w:contextualSpacing/>
      </w:pPr>
      <w:r w:rsidRPr="00032EC6">
        <w:t xml:space="preserve">Foraging behavior is affected by interactions </w:t>
      </w:r>
      <w:r w:rsidR="00D878FF" w:rsidRPr="00032EC6">
        <w:t xml:space="preserve">with other organisms </w:t>
      </w:r>
      <w:r w:rsidRPr="00032EC6">
        <w:t xml:space="preserve">that </w:t>
      </w:r>
      <w:ins w:id="54" w:author="Adrian" w:date="2017-05-22T15:09:00Z">
        <w:r w:rsidR="009512AE">
          <w:t xml:space="preserve">often </w:t>
        </w:r>
      </w:ins>
      <w:r w:rsidRPr="00032EC6">
        <w:t>fall into</w:t>
      </w:r>
      <w:r w:rsidR="00435CF5" w:rsidRPr="00032EC6">
        <w:t xml:space="preserve"> </w:t>
      </w:r>
      <w:ins w:id="55" w:author="Adrian" w:date="2017-05-22T09:28:00Z">
        <w:r w:rsidR="00177B0C">
          <w:t xml:space="preserve">one of </w:t>
        </w:r>
      </w:ins>
      <w:r w:rsidR="00435CF5" w:rsidRPr="00032EC6">
        <w:t xml:space="preserve">two broad categories, competition and predation. </w:t>
      </w:r>
      <w:del w:id="56" w:author="Adrian" w:date="2017-05-22T09:28:00Z">
        <w:r w:rsidR="00F577A3" w:rsidRPr="00032EC6" w:rsidDel="00177B0C">
          <w:delText xml:space="preserve">Those </w:delText>
        </w:r>
      </w:del>
      <w:ins w:id="57" w:author="Adrian" w:date="2017-05-22T09:28:00Z">
        <w:r w:rsidR="00177B0C">
          <w:t>Competitive and predatory</w:t>
        </w:r>
        <w:r w:rsidR="00177B0C" w:rsidRPr="00032EC6">
          <w:t xml:space="preserve"> </w:t>
        </w:r>
      </w:ins>
      <w:r w:rsidR="00F577A3" w:rsidRPr="00032EC6">
        <w:t>interactions</w:t>
      </w:r>
      <w:del w:id="58" w:author="Adrian" w:date="2017-05-22T09:29:00Z">
        <w:r w:rsidR="00D878FF" w:rsidRPr="00032EC6" w:rsidDel="00177B0C">
          <w:delText xml:space="preserve">, </w:delText>
        </w:r>
      </w:del>
      <w:ins w:id="59" w:author="Adrian" w:date="2017-05-22T09:29:00Z">
        <w:r w:rsidR="00177B0C">
          <w:t xml:space="preserve"> can have</w:t>
        </w:r>
        <w:r w:rsidR="00177B0C" w:rsidRPr="00032EC6">
          <w:t xml:space="preserve"> </w:t>
        </w:r>
      </w:ins>
      <w:r w:rsidR="00D878FF" w:rsidRPr="00032EC6">
        <w:t>either direct or indirect</w:t>
      </w:r>
      <w:ins w:id="60" w:author="Adrian" w:date="2017-05-22T09:29:00Z">
        <w:r w:rsidR="00177B0C">
          <w:t xml:space="preserve"> effects on interacting species (</w:t>
        </w:r>
      </w:ins>
      <w:ins w:id="61" w:author="Adrian" w:date="2017-06-14T10:08:00Z">
        <w:r w:rsidR="000617E2">
          <w:t xml:space="preserve">Wooten 1994, </w:t>
        </w:r>
      </w:ins>
      <w:ins w:id="62" w:author="Adrian" w:date="2017-05-22T09:29:00Z">
        <w:r w:rsidR="00177B0C">
          <w:t>)</w:t>
        </w:r>
      </w:ins>
      <w:r w:rsidR="00C15BCD" w:rsidRPr="00032EC6">
        <w:t>,</w:t>
      </w:r>
      <w:r w:rsidR="00D878FF" w:rsidRPr="00032EC6">
        <w:t xml:space="preserve"> </w:t>
      </w:r>
      <w:ins w:id="63" w:author="Adrian" w:date="2017-05-22T09:29:00Z">
        <w:r w:rsidR="00177B0C">
          <w:t xml:space="preserve">and </w:t>
        </w:r>
      </w:ins>
      <w:del w:id="64" w:author="Adrian" w:date="2017-05-22T09:30:00Z">
        <w:r w:rsidR="00D878FF" w:rsidRPr="00032EC6" w:rsidDel="00177B0C">
          <w:delText>may</w:delText>
        </w:r>
        <w:r w:rsidR="00F577A3" w:rsidRPr="00032EC6" w:rsidDel="00177B0C">
          <w:delText xml:space="preserve"> </w:delText>
        </w:r>
      </w:del>
      <w:ins w:id="65" w:author="Adrian" w:date="2017-05-22T09:30:00Z">
        <w:r w:rsidR="00177B0C">
          <w:t>can</w:t>
        </w:r>
        <w:r w:rsidR="00177B0C" w:rsidRPr="00032EC6">
          <w:t xml:space="preserve"> </w:t>
        </w:r>
      </w:ins>
      <w:r w:rsidR="00F577A3" w:rsidRPr="00032EC6">
        <w:t xml:space="preserve">cause shifts in </w:t>
      </w:r>
      <w:r w:rsidR="00D33944" w:rsidRPr="00032EC6">
        <w:t>traits</w:t>
      </w:r>
      <w:r w:rsidR="00EA75EE" w:rsidRPr="00032EC6">
        <w:t xml:space="preserve"> </w:t>
      </w:r>
      <w:r w:rsidR="00F577A3" w:rsidRPr="00032EC6">
        <w:t>that</w:t>
      </w:r>
      <w:r w:rsidR="00176250" w:rsidRPr="00032EC6">
        <w:t xml:space="preserve"> influence </w:t>
      </w:r>
      <w:r w:rsidR="00F577A3" w:rsidRPr="00032EC6">
        <w:t xml:space="preserve">foraging </w:t>
      </w:r>
      <w:r w:rsidR="00F353ED" w:rsidRPr="00032EC6">
        <w:t>behavior</w:t>
      </w:r>
      <w:ins w:id="66" w:author="Adrian" w:date="2017-05-22T15:09:00Z">
        <w:r w:rsidR="009512AE">
          <w:t>s</w:t>
        </w:r>
      </w:ins>
      <w:r w:rsidR="00F353ED" w:rsidRPr="00032EC6">
        <w:t xml:space="preserve"> </w:t>
      </w:r>
      <w:r w:rsidR="00F577A3" w:rsidRPr="00032EC6">
        <w:t xml:space="preserve">and the </w:t>
      </w:r>
      <w:r w:rsidR="00176250" w:rsidRPr="00032EC6">
        <w:t>distribution of organisms in space</w:t>
      </w:r>
      <w:ins w:id="67" w:author="Adrian" w:date="2017-05-22T15:09:00Z">
        <w:r w:rsidR="009512AE">
          <w:t xml:space="preserve"> and time</w:t>
        </w:r>
      </w:ins>
      <w:del w:id="68" w:author="Adrian" w:date="2017-05-22T15:09:00Z">
        <w:r w:rsidR="003F7FC5" w:rsidRPr="00032EC6" w:rsidDel="009512AE">
          <w:delText xml:space="preserve"> </w:delText>
        </w:r>
      </w:del>
      <w:r w:rsidR="003F7FC5" w:rsidRPr="00032EC6">
        <w:fldChar w:fldCharType="begin" w:fldLock="1"/>
      </w:r>
      <w:r w:rsidR="00D33944" w:rsidRPr="00032EC6">
        <w:instrText>ADDIN CSL_CITATION { "citationItems" : [ { "id" : "ITEM-1", "itemData" : { "DOI" : "10.1073/pnas.071061998", "ISBN" : "0027-8424", "ISSN" : "0027-8424", "PMID" : "11259674", "abstract" : "Many prey modify traits in response to predation risk and this modification of traits can influence the prey's resource acquisition rate. A predator thus can have a \"nonlethal\" impact on prey that can lead to indirect effects on other community members. Such indirect interactions are termed trait-mediated indirect interactions because they arise from a predator's influence on prey traits, rather than prey density. Because such nonlethal predator effects are immediate, can influence the entire prey population, and can occur over the entire prey lifetime, we argue that nonlethal predator effects are likely to contribute strongly to the net indirect effects of predators (i.e., nonlethal effects may be comparable in magnitude to those resulting from killing prey). This prediction was supported by an experiment in which the indirect effects of a larval dragonfly (Anax sp.) predator on large bullfrog tadpoles (Rana catesbeiana), through nonlethal effects on competing small bullfrog tadpoles, were large relative to indirect effects caused by density reduction of the small tadpoles (the lethal effect). Treatments in which lethal and nonlethal effects of Anax were manipulated independently indicated that this result was robust for a large range of different combinations of lethal and nonlethal effects. Because many, if not most, prey modify traits in response to predators, our results suggest that the magnitude of interaction coefficients between two species may often be dynamically related to changes in other community members, and that many indirect effects previously attributed to the lethal effects of predators may instead be due to shifts in traits of surviving prey.", "author" : [ { "dropping-particle" : "", "family" : "Peacor", "given" : "S D", "non-dropping-particle" : "", "parse-names" : false, "suffix" : "" }, { "dropping-particle" : "", "family" : "Werner", "given" : "E E", "non-dropping-particle" : "", "parse-names" : false, "suffix" : "" } ], "container-title" : "Proceedings of the National Academy of Sciences of the United States of America", "id" : "ITEM-1", "issue" : "7", "issued" : { "date-parts" : [ [ "2001" ] ] }, "page" : "3904-3908", "title" : "The contribution of trait-mediated indirect effects to the net effects of a predator.", "type" : "article-journal", "volume" : "98" }, "uris" : [ "http://www.mendeley.com/documents/?uuid=76fd0034-38a3-4365-9407-b3efe4f15ebb" ] } ], "mendeley" : { "formattedCitation" : "(Peacor and Werner 2001)", "plainTextFormattedCitation" : "(Peacor and Werner 2001)", "previouslyFormattedCitation" : "(Peacor and Werner 2001)" }, "properties" : { "noteIndex" : 0 }, "schema" : "https://github.com/citation-style-language/schema/raw/master/csl-citation.json" }</w:instrText>
      </w:r>
      <w:r w:rsidR="003F7FC5" w:rsidRPr="00032EC6">
        <w:fldChar w:fldCharType="separate"/>
      </w:r>
      <w:r w:rsidR="003F7FC5" w:rsidRPr="00032EC6">
        <w:rPr>
          <w:noProof/>
        </w:rPr>
        <w:t>(Peacor and Werner 2001)</w:t>
      </w:r>
      <w:r w:rsidR="003F7FC5" w:rsidRPr="00032EC6">
        <w:fldChar w:fldCharType="end"/>
      </w:r>
      <w:r w:rsidR="00176250" w:rsidRPr="00032EC6">
        <w:t>.</w:t>
      </w:r>
      <w:r w:rsidR="003F7FC5" w:rsidRPr="00032EC6">
        <w:t xml:space="preserve"> </w:t>
      </w:r>
      <w:ins w:id="69" w:author="Adrian" w:date="2017-05-22T09:31:00Z">
        <w:r w:rsidR="00177B0C">
          <w:t>Such changes in behaviors can subsequently impact other species interactions</w:t>
        </w:r>
      </w:ins>
      <w:ins w:id="70" w:author="Adrian" w:date="2017-05-22T09:33:00Z">
        <w:r w:rsidR="00177B0C">
          <w:t>, community</w:t>
        </w:r>
      </w:ins>
      <w:ins w:id="71" w:author="Adrian" w:date="2017-05-22T09:31:00Z">
        <w:r w:rsidR="00177B0C">
          <w:t xml:space="preserve"> </w:t>
        </w:r>
      </w:ins>
      <w:ins w:id="72" w:author="Adrian" w:date="2017-05-22T09:33:00Z">
        <w:r w:rsidR="004A3A5A">
          <w:t>dynamics</w:t>
        </w:r>
        <w:r w:rsidR="00177B0C">
          <w:t xml:space="preserve">, and even ecosystem services </w:t>
        </w:r>
      </w:ins>
      <w:ins w:id="73" w:author="Adrian" w:date="2017-06-14T10:29:00Z">
        <w:r w:rsidR="004A3A5A">
          <w:t>(Menge 1995, Leibold 1995, Peckarsky et al 2008)</w:t>
        </w:r>
      </w:ins>
      <w:ins w:id="74" w:author="Adrian" w:date="2017-05-22T09:33:00Z">
        <w:r w:rsidR="00177B0C">
          <w:t xml:space="preserve">. </w:t>
        </w:r>
      </w:ins>
      <w:ins w:id="75" w:author="Deane" w:date="2017-05-11T10:11:00Z">
        <w:del w:id="76" w:author="Adrian" w:date="2017-05-22T15:15:00Z">
          <w:r w:rsidR="00125024" w:rsidRPr="00032EC6" w:rsidDel="009512AE">
            <w:delText xml:space="preserve">For pollinators, the presence of competitors or predators may influence not only their behavior, but also their effectiveness at pollination.  </w:delText>
          </w:r>
        </w:del>
      </w:ins>
      <w:ins w:id="77" w:author="Adrian" w:date="2017-05-22T15:15:00Z">
        <w:r w:rsidR="009512AE">
          <w:t xml:space="preserve">For instance, </w:t>
        </w:r>
      </w:ins>
      <w:ins w:id="78" w:author="Deane" w:date="2017-05-11T10:11:00Z">
        <w:del w:id="79" w:author="Adrian" w:date="2017-05-22T15:15:00Z">
          <w:r w:rsidR="00125024" w:rsidRPr="00032EC6" w:rsidDel="009512AE">
            <w:delText>B</w:delText>
          </w:r>
        </w:del>
      </w:ins>
      <w:ins w:id="80" w:author="Adrian" w:date="2017-05-22T15:15:00Z">
        <w:r w:rsidR="009512AE">
          <w:t>b</w:t>
        </w:r>
      </w:ins>
      <w:ins w:id="81" w:author="Deane" w:date="2017-05-11T10:11:00Z">
        <w:r w:rsidR="00125024" w:rsidRPr="00032EC6">
          <w:t>ees (Apoidea) are of particular importance</w:t>
        </w:r>
      </w:ins>
      <w:ins w:id="82" w:author="Adrian" w:date="2017-05-22T09:45:00Z">
        <w:r w:rsidR="004219F4">
          <w:t>, given their importance as pollinators in both agricultural a</w:t>
        </w:r>
        <w:r w:rsidR="004A3A5A">
          <w:t>nd natural ecosystems (</w:t>
        </w:r>
      </w:ins>
      <w:ins w:id="83" w:author="Adrian" w:date="2017-06-14T10:33:00Z">
        <w:r w:rsidR="004A3A5A">
          <w:t>Aizen et al 2009</w:t>
        </w:r>
      </w:ins>
      <w:ins w:id="84" w:author="Adrian" w:date="2017-06-14T10:34:00Z">
        <w:r w:rsidR="004A3A5A">
          <w:t>, Davila et al 2012</w:t>
        </w:r>
      </w:ins>
      <w:ins w:id="85" w:author="Adrian" w:date="2017-05-22T09:45:00Z">
        <w:r w:rsidR="009512AE">
          <w:t xml:space="preserve">), </w:t>
        </w:r>
      </w:ins>
      <w:ins w:id="86" w:author="Adrian" w:date="2017-05-22T15:14:00Z">
        <w:r w:rsidR="009512AE">
          <w:t>and</w:t>
        </w:r>
      </w:ins>
      <w:ins w:id="87" w:author="Adrian" w:date="2017-05-22T09:45:00Z">
        <w:r w:rsidR="004219F4">
          <w:t xml:space="preserve"> their</w:t>
        </w:r>
      </w:ins>
      <w:ins w:id="88" w:author="Deane" w:date="2017-05-11T10:11:00Z">
        <w:del w:id="89" w:author="Adrian" w:date="2017-05-22T09:46:00Z">
          <w:r w:rsidR="00125024" w:rsidRPr="00032EC6" w:rsidDel="004219F4">
            <w:delText xml:space="preserve"> as p</w:delText>
          </w:r>
        </w:del>
      </w:ins>
      <w:ins w:id="90" w:author="Deane" w:date="2017-05-11T10:13:00Z">
        <w:del w:id="91" w:author="Adrian" w:date="2017-05-22T09:46:00Z">
          <w:r w:rsidR="00125024" w:rsidRPr="00032EC6" w:rsidDel="004219F4">
            <w:delText>ollinators and understanding how they</w:delText>
          </w:r>
        </w:del>
        <w:r w:rsidR="00125024" w:rsidRPr="00032EC6">
          <w:t xml:space="preserve"> respon</w:t>
        </w:r>
      </w:ins>
      <w:ins w:id="92" w:author="Adrian" w:date="2017-05-22T09:46:00Z">
        <w:r w:rsidR="004219F4">
          <w:t>se</w:t>
        </w:r>
      </w:ins>
      <w:ins w:id="93" w:author="Adrian" w:date="2017-05-22T15:12:00Z">
        <w:r w:rsidR="009512AE">
          <w:t>s</w:t>
        </w:r>
      </w:ins>
      <w:ins w:id="94" w:author="Deane" w:date="2017-05-11T10:13:00Z">
        <w:del w:id="95" w:author="Adrian" w:date="2017-05-22T09:46:00Z">
          <w:r w:rsidR="00125024" w:rsidRPr="00032EC6" w:rsidDel="004219F4">
            <w:delText>d</w:delText>
          </w:r>
        </w:del>
        <w:r w:rsidR="00125024" w:rsidRPr="00032EC6">
          <w:t xml:space="preserve"> to </w:t>
        </w:r>
        <w:del w:id="96" w:author="Adrian" w:date="2017-05-22T15:12:00Z">
          <w:r w:rsidR="00125024" w:rsidRPr="00032EC6" w:rsidDel="009512AE">
            <w:delText xml:space="preserve">the presence of </w:delText>
          </w:r>
        </w:del>
        <w:r w:rsidR="00125024" w:rsidRPr="00032EC6">
          <w:t xml:space="preserve">competitors and predators </w:t>
        </w:r>
      </w:ins>
      <w:ins w:id="97" w:author="Adrian" w:date="2017-05-22T15:15:00Z">
        <w:r w:rsidR="009512AE" w:rsidRPr="00032EC6">
          <w:t xml:space="preserve">may influence not only their behavior, but also </w:t>
        </w:r>
      </w:ins>
      <w:ins w:id="98" w:author="Adrian" w:date="2017-06-14T12:57:00Z">
        <w:r w:rsidR="00FD3ECA">
          <w:t>their impact on plant reproduction (Higginson et al 2010</w:t>
        </w:r>
        <w:proofErr w:type="gramStart"/>
        <w:r w:rsidR="00FD3ECA">
          <w:t xml:space="preserve">) </w:t>
        </w:r>
      </w:ins>
      <w:ins w:id="99" w:author="Adrian" w:date="2017-05-22T15:15:00Z">
        <w:r w:rsidR="009512AE" w:rsidRPr="00032EC6">
          <w:t>.</w:t>
        </w:r>
        <w:proofErr w:type="gramEnd"/>
        <w:r w:rsidR="009512AE" w:rsidRPr="00032EC6">
          <w:t xml:space="preserve"> </w:t>
        </w:r>
      </w:ins>
      <w:ins w:id="100" w:author="Deane" w:date="2017-05-11T10:13:00Z">
        <w:del w:id="101" w:author="Adrian" w:date="2017-05-22T09:46:00Z">
          <w:r w:rsidR="00125024" w:rsidRPr="00032EC6" w:rsidDel="004219F4">
            <w:delText>is especially important because of their crucial role in flowering plant reproduction</w:delText>
          </w:r>
        </w:del>
        <w:r w:rsidR="00125024" w:rsidRPr="00032EC6">
          <w:t xml:space="preserve">. </w:t>
        </w:r>
        <w:del w:id="102" w:author="Adrian" w:date="2017-05-22T09:47:00Z">
          <w:r w:rsidR="00125024" w:rsidRPr="00032EC6" w:rsidDel="004219F4">
            <w:delText xml:space="preserve"> </w:delText>
          </w:r>
        </w:del>
      </w:ins>
      <w:r w:rsidR="00D33944" w:rsidRPr="00032EC6">
        <w:t xml:space="preserve">For example, </w:t>
      </w:r>
      <w:r w:rsidR="00DB2EE3" w:rsidRPr="00032EC6">
        <w:t>t</w:t>
      </w:r>
      <w:r w:rsidR="00E16388" w:rsidRPr="00032EC6">
        <w:t>he experimental removal of western yellow jackets</w:t>
      </w:r>
      <w:r w:rsidR="00DB2EE3" w:rsidRPr="00032EC6">
        <w:t xml:space="preserve"> (</w:t>
      </w:r>
      <w:r w:rsidR="00DB2EE3" w:rsidRPr="00032EC6">
        <w:rPr>
          <w:i/>
        </w:rPr>
        <w:t>Vespula pensylvanica</w:t>
      </w:r>
      <w:r w:rsidR="00DB2EE3" w:rsidRPr="00032EC6">
        <w:t>)</w:t>
      </w:r>
      <w:r w:rsidR="00DD4DD3" w:rsidRPr="00032EC6">
        <w:t xml:space="preserve">, a </w:t>
      </w:r>
      <w:del w:id="103" w:author="Adrian" w:date="2017-05-22T15:16:00Z">
        <w:r w:rsidR="00DD4DD3" w:rsidRPr="00032EC6" w:rsidDel="009512AE">
          <w:delText xml:space="preserve">predator and </w:delText>
        </w:r>
      </w:del>
      <w:r w:rsidR="00DD4DD3" w:rsidRPr="00032EC6">
        <w:t xml:space="preserve">nectar competitor </w:t>
      </w:r>
      <w:del w:id="104" w:author="Adrian" w:date="2017-05-22T09:47:00Z">
        <w:r w:rsidR="001D506B" w:rsidRPr="00032EC6" w:rsidDel="004219F4">
          <w:delText>for</w:delText>
        </w:r>
        <w:r w:rsidR="00DD4DD3" w:rsidRPr="00032EC6" w:rsidDel="004219F4">
          <w:delText xml:space="preserve"> </w:delText>
        </w:r>
      </w:del>
      <w:ins w:id="105" w:author="Adrian" w:date="2017-05-22T09:47:00Z">
        <w:r w:rsidR="004219F4">
          <w:t>of</w:t>
        </w:r>
        <w:r w:rsidR="004219F4" w:rsidRPr="00032EC6">
          <w:t xml:space="preserve"> </w:t>
        </w:r>
      </w:ins>
      <w:r w:rsidR="00DD4DD3" w:rsidRPr="00032EC6">
        <w:t>bees</w:t>
      </w:r>
      <w:del w:id="106" w:author="Adrian" w:date="2017-05-22T15:17:00Z">
        <w:r w:rsidR="00DD4DD3" w:rsidRPr="00032EC6" w:rsidDel="009512AE">
          <w:delText>,</w:delText>
        </w:r>
        <w:r w:rsidR="00DB2EE3" w:rsidRPr="00032EC6" w:rsidDel="009512AE">
          <w:delText xml:space="preserve"> </w:delText>
        </w:r>
        <w:r w:rsidR="00E16388" w:rsidRPr="00032EC6" w:rsidDel="009512AE">
          <w:delText>from sections of</w:delText>
        </w:r>
      </w:del>
      <w:ins w:id="107" w:author="Adrian" w:date="2017-05-22T15:17:00Z">
        <w:r w:rsidR="009512AE">
          <w:t xml:space="preserve"> in</w:t>
        </w:r>
      </w:ins>
      <w:r w:rsidR="00E16388" w:rsidRPr="00032EC6">
        <w:t xml:space="preserve"> Hawaiian forest</w:t>
      </w:r>
      <w:ins w:id="108" w:author="Adrian" w:date="2017-06-14T10:35:00Z">
        <w:r w:rsidR="004A3A5A">
          <w:t>s</w:t>
        </w:r>
      </w:ins>
      <w:ins w:id="109" w:author="Adrian" w:date="2017-05-22T15:17:00Z">
        <w:r w:rsidR="009512AE">
          <w:t xml:space="preserve">, </w:t>
        </w:r>
      </w:ins>
      <w:del w:id="110" w:author="Adrian" w:date="2017-05-22T15:17:00Z">
        <w:r w:rsidR="00E16388" w:rsidRPr="00032EC6" w:rsidDel="009512AE">
          <w:delText xml:space="preserve"> </w:delText>
        </w:r>
      </w:del>
      <w:r w:rsidR="00E16388" w:rsidRPr="00032EC6">
        <w:t>increase</w:t>
      </w:r>
      <w:del w:id="111" w:author="Adrian" w:date="2017-05-22T09:47:00Z">
        <w:r w:rsidR="00E16388" w:rsidRPr="00032EC6" w:rsidDel="004219F4">
          <w:delText>s</w:delText>
        </w:r>
      </w:del>
      <w:ins w:id="112" w:author="Adrian" w:date="2017-05-22T09:47:00Z">
        <w:r w:rsidR="004219F4">
          <w:t>d</w:t>
        </w:r>
      </w:ins>
      <w:r w:rsidR="00E16388" w:rsidRPr="00032EC6">
        <w:t xml:space="preserve"> </w:t>
      </w:r>
      <w:r w:rsidR="00B539FA" w:rsidRPr="00032EC6">
        <w:t xml:space="preserve">bee </w:t>
      </w:r>
      <w:r w:rsidR="00E16388" w:rsidRPr="00032EC6">
        <w:t xml:space="preserve">visitation to </w:t>
      </w:r>
      <w:r w:rsidR="00E16388" w:rsidRPr="00032EC6">
        <w:rPr>
          <w:i/>
        </w:rPr>
        <w:t>Metrosideros polymorpha</w:t>
      </w:r>
      <w:r w:rsidR="00E16388" w:rsidRPr="00032EC6">
        <w:t xml:space="preserve"> </w:t>
      </w:r>
      <w:r w:rsidR="00125024" w:rsidRPr="00032EC6">
        <w:t xml:space="preserve">(Myrtaceae) </w:t>
      </w:r>
      <w:r w:rsidR="00E16388" w:rsidRPr="00032EC6">
        <w:t xml:space="preserve">blooms </w:t>
      </w:r>
      <w:r w:rsidR="00B539FA" w:rsidRPr="00032EC6">
        <w:t>3 to 16 fold</w:t>
      </w:r>
      <w:r w:rsidR="001D506B" w:rsidRPr="00032EC6">
        <w:t xml:space="preserve"> (Hanna et al. 2014)</w:t>
      </w:r>
      <w:r w:rsidR="00E16388" w:rsidRPr="00032EC6">
        <w:t>.</w:t>
      </w:r>
      <w:r w:rsidR="00B539FA" w:rsidRPr="00032EC6">
        <w:t xml:space="preserve"> </w:t>
      </w:r>
      <w:del w:id="113" w:author="Adrian" w:date="2017-05-22T15:17:00Z">
        <w:r w:rsidR="00B539FA" w:rsidRPr="00032EC6" w:rsidDel="009512AE">
          <w:delText>Additionally</w:delText>
        </w:r>
      </w:del>
      <w:ins w:id="114" w:author="Adrian" w:date="2017-05-22T15:17:00Z">
        <w:r w:rsidR="009512AE">
          <w:t>Moreover</w:t>
        </w:r>
      </w:ins>
      <w:r w:rsidR="00B539FA" w:rsidRPr="00032EC6">
        <w:t>, b</w:t>
      </w:r>
      <w:r w:rsidR="00E16388" w:rsidRPr="00032EC6">
        <w:t xml:space="preserve">ees visiting flowers in sections of forest without yellow jackets </w:t>
      </w:r>
      <w:r w:rsidR="009F7B8A" w:rsidRPr="00032EC6">
        <w:t>display</w:t>
      </w:r>
      <w:ins w:id="115" w:author="Adrian" w:date="2017-05-22T09:47:00Z">
        <w:r w:rsidR="004219F4">
          <w:t>ed</w:t>
        </w:r>
      </w:ins>
      <w:r w:rsidR="009F7B8A" w:rsidRPr="00032EC6">
        <w:t xml:space="preserve"> distinct foraging behaviors</w:t>
      </w:r>
      <w:r w:rsidR="00DD4DD3" w:rsidRPr="00032EC6">
        <w:t xml:space="preserve">, </w:t>
      </w:r>
      <w:r w:rsidR="00E16388" w:rsidRPr="00032EC6">
        <w:t>collect</w:t>
      </w:r>
      <w:r w:rsidR="00DD4DD3" w:rsidRPr="00032EC6">
        <w:t>ing</w:t>
      </w:r>
      <w:r w:rsidR="00E16388" w:rsidRPr="00032EC6">
        <w:t xml:space="preserve"> pollen </w:t>
      </w:r>
      <w:r w:rsidR="00DB2EE3" w:rsidRPr="00032EC6">
        <w:t>and mak</w:t>
      </w:r>
      <w:r w:rsidR="00DD4DD3" w:rsidRPr="00032EC6">
        <w:t>ing</w:t>
      </w:r>
      <w:r w:rsidR="00DB2EE3" w:rsidRPr="00032EC6">
        <w:t xml:space="preserve"> contact with floral stigmas</w:t>
      </w:r>
      <w:r w:rsidR="009F7B8A" w:rsidRPr="00032EC6">
        <w:t xml:space="preserve"> more frequently than bees in control plots</w:t>
      </w:r>
      <w:del w:id="116" w:author="Adrian" w:date="2017-05-22T15:17:00Z">
        <w:r w:rsidR="001D506B" w:rsidRPr="00032EC6" w:rsidDel="009512AE">
          <w:delText xml:space="preserve"> with yellow jackets</w:delText>
        </w:r>
        <w:r w:rsidR="009F7B8A" w:rsidRPr="00032EC6" w:rsidDel="009512AE">
          <w:delText xml:space="preserve"> </w:delText>
        </w:r>
      </w:del>
      <w:r w:rsidR="009F7B8A" w:rsidRPr="00032EC6">
        <w:fldChar w:fldCharType="begin" w:fldLock="1"/>
      </w:r>
      <w:r w:rsidR="00CF7577" w:rsidRPr="00032EC6">
        <w:instrText>ADDIN CSL_CITATION { "citationItems" : [ { "id" : "ITEM-1", "itemData" : { "DOI" : "10.1890/13-1276.1", "ISBN" : "0012-9658", "ISSN" : "00129658", "PMID" : "25039226", "abstract" : "Plant-pollinator mutualisms are disrupted by a variety of competitive interactions between introduced and native floral visitors. The invasive western yellowjacket wasp, Vespula pensylvanica, is an aggressive nectar thief of the dominant endemic Hawaiian tree species, Metrosideros polymorpha. We conducted a large-scale, multiyear manipulative experiment to investigate the impacts of V. pensylvanica on the structure and behavior of the M. polymorpha pollinator community, including competitive mechanisms related to resource availability. Our results demonstrate that V. pensylvanica, through both superior exploitative and interference competition, influences resource partitioning and displaces native and nonnative M. polymorpha pollinators. Furthermore, the restructuring of the pollinator community due to V. pensylvanica competition and predation results in a significant decrease in the overall pollinator effectiveness and fruit set of M. polymorpha. This research highlights both the competitive mechanisms and contrasting effects of social insect invaders on plant-pollinator mutualisms and the role of competition in pollinator community structure.", "author" : [ { "dropping-particle" : "", "family" : "Hanna", "given" : "Cause", "non-dropping-particle" : "", "parse-names" : false, "suffix" : "" }, { "dropping-particle" : "", "family" : "Foote", "given" : "David", "non-dropping-particle" : "", "parse-names" : false, "suffix" : "" }, { "dropping-particle" : "", "family" : "Kremen", "given" : "Claire", "non-dropping-particle" : "", "parse-names" : false, "suffix" : "" } ], "container-title" : "Ecology", "id" : "ITEM-1", "issue" : "6", "issued" : { "date-parts" : [ [ "2014" ] ] }, "page" : "1622-1632", "title" : "Competitive impacts of an invasive nectar thief on plant-pollinator mutualisms", "type" : "article-journal", "volume" : "95" }, "uris" : [ "http://www.mendeley.com/documents/?uuid=2911ce16-a2b9-46bb-a8ba-3abeea0b1b6b" ] } ], "mendeley" : { "formattedCitation" : "(Hanna et al. 2014)", "plainTextFormattedCitation" : "(Hanna et al. 2014)", "previouslyFormattedCitation" : "(Hanna et al. 2014)" }, "properties" : { "noteIndex" : 0 }, "schema" : "https://github.com/citation-style-language/schema/raw/master/csl-citation.json" }</w:instrText>
      </w:r>
      <w:r w:rsidR="009F7B8A" w:rsidRPr="00032EC6">
        <w:fldChar w:fldCharType="separate"/>
      </w:r>
      <w:r w:rsidR="009F7B8A" w:rsidRPr="00032EC6">
        <w:rPr>
          <w:noProof/>
        </w:rPr>
        <w:t>(Hanna et al. 2014)</w:t>
      </w:r>
      <w:r w:rsidR="009F7B8A" w:rsidRPr="00032EC6">
        <w:fldChar w:fldCharType="end"/>
      </w:r>
      <w:r w:rsidR="00DB2EE3" w:rsidRPr="00032EC6">
        <w:t>.</w:t>
      </w:r>
      <w:r w:rsidR="00E16388" w:rsidRPr="00032EC6">
        <w:t xml:space="preserve"> </w:t>
      </w:r>
      <w:ins w:id="117" w:author="Adrian" w:date="2017-06-14T10:36:00Z">
        <w:r w:rsidR="004A3A5A">
          <w:t>While y</w:t>
        </w:r>
      </w:ins>
      <w:ins w:id="118" w:author="Adrian" w:date="2017-05-22T15:17:00Z">
        <w:r w:rsidR="009512AE">
          <w:t>ellow jackets can a</w:t>
        </w:r>
        <w:r w:rsidR="004A3A5A">
          <w:t>lso predate bees</w:t>
        </w:r>
      </w:ins>
      <w:ins w:id="119" w:author="Adrian" w:date="2017-06-14T10:36:00Z">
        <w:r w:rsidR="004A3A5A">
          <w:t>,</w:t>
        </w:r>
      </w:ins>
      <w:ins w:id="120" w:author="Adrian" w:date="2017-05-22T15:17:00Z">
        <w:r w:rsidR="009512AE">
          <w:t xml:space="preserve"> </w:t>
        </w:r>
      </w:ins>
      <w:del w:id="121" w:author="Adrian" w:date="2017-05-22T09:48:00Z">
        <w:r w:rsidR="00A941DB" w:rsidRPr="00032EC6" w:rsidDel="004219F4">
          <w:delText xml:space="preserve"> </w:delText>
        </w:r>
      </w:del>
      <w:ins w:id="122" w:author="Adrian" w:date="2017-05-22T15:18:00Z">
        <w:r w:rsidR="009512AE">
          <w:t>w</w:t>
        </w:r>
      </w:ins>
      <w:ins w:id="123" w:author="Adrian" w:date="2017-05-16T13:45:00Z">
        <w:r w:rsidR="00547D56">
          <w:t xml:space="preserve">hether such changes </w:t>
        </w:r>
      </w:ins>
      <w:ins w:id="124" w:author="Adrian" w:date="2017-05-16T13:46:00Z">
        <w:r w:rsidR="00547D56">
          <w:t>we</w:t>
        </w:r>
      </w:ins>
      <w:ins w:id="125" w:author="Adrian" w:date="2017-05-16T13:45:00Z">
        <w:r w:rsidR="00547D56">
          <w:t xml:space="preserve">re driven by competitive or </w:t>
        </w:r>
      </w:ins>
      <w:ins w:id="126" w:author="Adrian" w:date="2017-05-16T13:46:00Z">
        <w:r w:rsidR="00547D56">
          <w:t>pre</w:t>
        </w:r>
        <w:r w:rsidR="001A3A67">
          <w:t>datory interactions</w:t>
        </w:r>
        <w:r w:rsidR="00547D56">
          <w:t xml:space="preserve"> </w:t>
        </w:r>
        <w:r w:rsidR="001A3A67">
          <w:t>is still unknown</w:t>
        </w:r>
      </w:ins>
      <w:ins w:id="127" w:author="Adrian" w:date="2017-05-22T15:18:00Z">
        <w:r w:rsidR="009512AE">
          <w:t>. S</w:t>
        </w:r>
      </w:ins>
      <w:ins w:id="128" w:author="Adrian" w:date="2017-05-22T09:48:00Z">
        <w:r w:rsidR="008C19AA">
          <w:t xml:space="preserve">tudies exploring the impacts of both predatory and competitive interactions are needed to explore mechanisms driving bee foraging behavior. </w:t>
        </w:r>
      </w:ins>
      <w:del w:id="129" w:author="Deane" w:date="2017-05-11T10:14:00Z">
        <w:r w:rsidR="00A941DB" w:rsidRPr="00032EC6" w:rsidDel="00125024">
          <w:delText xml:space="preserve">Understanding how bees </w:delText>
        </w:r>
        <w:r w:rsidR="001945CF" w:rsidRPr="00032EC6" w:rsidDel="00125024">
          <w:delText>respond to interactions</w:delText>
        </w:r>
        <w:r w:rsidR="00D661CA" w:rsidRPr="00032EC6" w:rsidDel="00125024">
          <w:delText xml:space="preserve"> with predators and competitors</w:delText>
        </w:r>
        <w:r w:rsidR="001945CF" w:rsidRPr="00032EC6" w:rsidDel="00125024">
          <w:delText xml:space="preserve"> while foraging is especially important because of their </w:delText>
        </w:r>
        <w:r w:rsidR="001D506B" w:rsidRPr="00032EC6" w:rsidDel="00125024">
          <w:delText xml:space="preserve">crucial </w:delText>
        </w:r>
        <w:r w:rsidR="00B75B2E" w:rsidRPr="00032EC6" w:rsidDel="00125024">
          <w:delText xml:space="preserve">role in flowering </w:delText>
        </w:r>
        <w:r w:rsidR="001945CF" w:rsidRPr="00032EC6" w:rsidDel="00125024">
          <w:delText>plant reproduction.</w:delText>
        </w:r>
      </w:del>
    </w:p>
    <w:p w14:paraId="6BEFA56C" w14:textId="330B5CB7" w:rsidR="00064F31" w:rsidRPr="00032EC6" w:rsidRDefault="00064F31" w:rsidP="0071213E">
      <w:pPr>
        <w:spacing w:line="480" w:lineRule="auto"/>
        <w:ind w:firstLine="720"/>
        <w:contextualSpacing/>
      </w:pPr>
      <w:r w:rsidRPr="00032EC6">
        <w:t xml:space="preserve">While foraging, a bee considers a suite of floral characteristics to assess floral quality </w:t>
      </w:r>
      <w:r w:rsidRPr="00032EC6">
        <w:fldChar w:fldCharType="begin" w:fldLock="1"/>
      </w:r>
      <w:r w:rsidRPr="00032EC6">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id" : "ITEM-1", "issue" : "4", "issued" : { "date-parts" : [ [ "2006", "8" ] ] }, "page" : "428-435", "title" : "Recognition of flowers by pollinators", "type" : "article-journal", "volume" : "9" }, "uris" : [ "http://www.mendeley.com/documents/?uuid=2704d266-3cb4-49d8-918a-742ef8d5e90e" ] } ], "mendeley" : { "formattedCitation" : "(Chittka and Raine 2006)", "plainTextFormattedCitation" : "(Chittka and Raine 2006)", "previouslyFormattedCitation" : "(Chittka and Raine 2006)" }, "properties" : { "noteIndex" : 0 }, "schema" : "https://github.com/citation-style-language/schema/raw/master/csl-citation.json" }</w:instrText>
      </w:r>
      <w:r w:rsidRPr="00032EC6">
        <w:fldChar w:fldCharType="separate"/>
      </w:r>
      <w:r w:rsidRPr="00032EC6">
        <w:rPr>
          <w:noProof/>
        </w:rPr>
        <w:t>(Chittka and Raine 2006)</w:t>
      </w:r>
      <w:r w:rsidRPr="00032EC6">
        <w:fldChar w:fldCharType="end"/>
      </w:r>
      <w:r w:rsidRPr="00032EC6">
        <w:t xml:space="preserve">; however, the presence of predators or competitors adds another dimension to floral quality: </w:t>
      </w:r>
      <w:ins w:id="130" w:author="Adrian" w:date="2017-05-22T09:49:00Z">
        <w:r w:rsidR="008C19AA">
          <w:t xml:space="preserve">the </w:t>
        </w:r>
      </w:ins>
      <w:r w:rsidRPr="00032EC6">
        <w:t xml:space="preserve">risk of physical harm via predation or interference competition </w:t>
      </w:r>
      <w:r w:rsidRPr="00032EC6">
        <w:fldChar w:fldCharType="begin" w:fldLock="1"/>
      </w:r>
      <w:r w:rsidRPr="00032EC6">
        <w:instrText>ADDIN CSL_CITATION { "citationItems" : [ { "id" : "ITEM-1", "itemData" : { "DOI" : "10.1046/j.1461-0248.2001.00228.x", "ISSN" : "1461-023X", "author" : [ { "dropping-particle" : "", "family" : "Dukas", "given" : "R", "non-dropping-particle" : "", "parse-names" : false, "suffix" : "" } ], "container-title" : "Ecology letters", "id" : "ITEM-1", "issue" : "4", "issued" : { "date-parts" : [ [ "2001", "7" ] ] }, "page" : "327-333", "title" : "Effects of perceived danger on flower choice by bees", "type" : "article-journal", "volume" : "4" }, "uris" : [ "http://www.mendeley.com/documents/?uuid=dacbb1b5-4d53-4420-909b-8d83ad8f4bac" ] }, { "id" : "ITEM-2", "itemData" : { "DOI" : "10.1111/j.1600-0706.2009.17841.x", "ISBN" : "1600-0706", "ISSN" : "00301299", "abstract" : "Pollinators and their predators share innate and learned preferences for high quality flowers. Consequently, pollinators are more likely to encounter predators when visiting the most rewarding flowers. I present a model of how different pollina- tor species can maximize lifetime resource gains depending on the density and distribution of predators, as well as their vulnerability to capture by predators. For pollinator species that are difficult for predators to capture, the optimal strategy is to visit the most rewarding flowers as long as predator density is low. At higher predator densities and for pollinators that are more vulnerable to predator capture, the lifetime resource gain from the most rewarding flowers declines and the opti- mal strategy depends on the predator distribution. In some cases, a wide range of floral rewards provides near-maximum lifetime resource gains, which may favor generalization if searching for flowers is costly. In other cases, a low flower reward level provides the maximum lifetime resource gain and so pollinators should specialize on less rewarding flowers. Tus, the model suggests that predators can have qualitatively different top-down effects on plant reproductive success depending on the pollinator species, the density of predators, and the distribution of predators across flower reward levels.", "author" : [ { "dropping-particle" : "", "family" : "Jones", "given" : "Emily I.", "non-dropping-particle" : "", "parse-names" : false, "suffix" : "" } ], "container-title" : "Oikos", "id" : "ITEM-2", "issue" : "September 2009", "issued" : { "date-parts" : [ [ "2010" ] ] }, "page" : "835-840", "title" : "Optimal foraging when predation risk increases with patch resources: an analysis of pollinators and ambush predators", "type" : "article-journal", "volume" : "119" }, "uris" : [ "http://www.mendeley.com/documents/?uuid=152b2f5d-3371-45d8-81d5-6b4d4c296ff1" ] }, { "id" : "ITEM-3", "itemData" : { "DOI" : "10.1016/j.anbehav.2013.09.034", "ISSN" : "0003-3472", "author" : [ { "dropping-particle" : "", "family" : "Kacelnik", "given" : "Alex", "non-dropping-particle" : "", "parse-names" : false, "suffix" : "" }, { "dropping-particle" : "", "family" : "Mouden", "given" : "Claire", "non-dropping-particle" : "El", "parse-names" : false, "suffix" : "" } ], "container-title" : "Animal Behaviour", "id" : "ITEM-3", "issue" : "6", "issued" : { "date-parts" : [ [ "2013", "12" ] ] }, "note" : "not very well written or particularly insightful", "page" : "1117-1129", "title" : "Triumphs and trials of the risk paradigm", "type" : "article-journal", "volume" : "86" }, "uris" : [ "http://www.mendeley.com/documents/?uuid=26a6c957-9998-4842-a61d-632510a56976" ] }, { "id" : "ITEM-4", "itemData" : { "DOI" : "10.1007/s13592-013-0210-0", "ISBN" : "0044-8435", "ISSN" : "00448435", "abstract" : "Multiple bee species may forage simultaneously at a common resource. Physical encounters among these bees may modify their subsequent foraging behavior and shape pollinator distribution and resource utilization in a plant community. We observed physical encounters between honey bees, Apis mellifera, and bumble bees, Bombus impatiens, visiting artificial plants in a controlled foraging arena. Both species were more likely to leave the plant following an encounter with another bee, but differed in their responses to intra- and inter-specific encounters. A. mellifera responded similarly to an encounter with either species. However, most B. impatiens that encountered A. mellifera discontinued foraging at the observed plant, but exhibited only a slight decrease in foraging following an intraspecific encounter. Interactions between bees that elicit changes in foraging behavior may have important implications for the pollination of wild and managed plants.", "author" : [ { "dropping-particle" : "", "family" : "Rogers", "given" : "Shelley R.", "non-dropping-particle" : "", "parse-names" : false, "suffix" : "" }, { "dropping-particle" : "", "family" : "Cajamarca", "given" : "Peter", "non-dropping-particle" : "", "parse-names" : false, "suffix" : "" }, { "dropping-particle" : "", "family" : "Tarpy", "given" : "David R.", "non-dropping-particle" : "", "parse-names" : false, "suffix" : "" }, { "dropping-particle" : "", "family" : "Burrack", "given" : "Hannah J.", "non-dropping-particle" : "", "parse-names" : false, "suffix" : "" } ], "container-title" : "Apidologie", "id" : "ITEM-4", "issue" : "6", "issued" : { "date-parts" : [ [ "2013" ] ] }, "page" : "621-629", "title" : "Honey bees and bumble bees respond differently to inter- and intra-specific encounters", "type" : "article-journal", "volume" : "44" }, "uris" : [ "http://www.mendeley.com/documents/?uuid=f2826ad5-8e45-4a5d-b483-626218e30196" ] } ], "mendeley" : { "formattedCitation" : "(Dukas 2001a, Jones 2010, Rogers et al. 2013, Kacelnik and El Mouden 2013)", "plainTextFormattedCitation" : "(Dukas 2001a, Jones 2010, Rogers et al. 2013, Kacelnik and El Mouden 2013)", "previouslyFormattedCitation" : "(Dukas 2001a, Jones 2010, Rogers et al. 2013, Kacelnik and El Mouden 2013)" }, "properties" : { "noteIndex" : 0 }, "schema" : "https://github.com/citation-style-language/schema/raw/master/csl-citation.json" }</w:instrText>
      </w:r>
      <w:r w:rsidRPr="00032EC6">
        <w:fldChar w:fldCharType="separate"/>
      </w:r>
      <w:r w:rsidRPr="00032EC6">
        <w:rPr>
          <w:noProof/>
        </w:rPr>
        <w:t>(Dukas 2001a, Jones 2010, Rogers et al. 2013, Kacelnik and El Mouden 2013)</w:t>
      </w:r>
      <w:r w:rsidRPr="00032EC6">
        <w:fldChar w:fldCharType="end"/>
      </w:r>
      <w:r w:rsidRPr="00032EC6">
        <w:t xml:space="preserve">. Predation and </w:t>
      </w:r>
      <w:r w:rsidRPr="00032EC6">
        <w:lastRenderedPageBreak/>
        <w:t xml:space="preserve">interference competition both involve physical interactions between a bee and a floral occupant, but interference competition is rarely deadly. While the risk of encountering a predator on any given flower may be small, a lifetime of foraging </w:t>
      </w:r>
      <w:ins w:id="131" w:author="Deane" w:date="2017-05-11T10:15:00Z">
        <w:r w:rsidR="00125024" w:rsidRPr="00032EC6">
          <w:t xml:space="preserve">significantly </w:t>
        </w:r>
      </w:ins>
      <w:r w:rsidRPr="00032EC6">
        <w:t>increases its probability</w:t>
      </w:r>
      <w:del w:id="132" w:author="Deane" w:date="2017-05-11T10:15:00Z">
        <w:r w:rsidRPr="00032EC6" w:rsidDel="00125024">
          <w:delText xml:space="preserve"> significantly</w:delText>
        </w:r>
      </w:del>
      <w:r w:rsidRPr="00032EC6">
        <w:t xml:space="preserve">. </w:t>
      </w:r>
      <w:commentRangeStart w:id="133"/>
      <w:del w:id="134" w:author="Adrian" w:date="2017-05-22T09:50:00Z">
        <w:r w:rsidRPr="00032EC6" w:rsidDel="008C19AA">
          <w:delText>Here we examine the behavior of solitary bees visiting sunflowers (</w:delText>
        </w:r>
        <w:r w:rsidRPr="00032EC6" w:rsidDel="008C19AA">
          <w:rPr>
            <w:i/>
          </w:rPr>
          <w:delText>Helianthus petiolaris</w:delText>
        </w:r>
        <w:r w:rsidRPr="00032EC6" w:rsidDel="008C19AA">
          <w:delText>, Asteraceae) that are unoccupied, have an ambush bug predator, or a beetle competitor present.</w:delText>
        </w:r>
        <w:commentRangeEnd w:id="133"/>
        <w:r w:rsidR="009D3EC5" w:rsidRPr="00032EC6" w:rsidDel="008C19AA">
          <w:rPr>
            <w:rStyle w:val="CommentReference"/>
          </w:rPr>
          <w:commentReference w:id="133"/>
        </w:r>
      </w:del>
    </w:p>
    <w:p w14:paraId="74EDEE5F" w14:textId="13E3960E" w:rsidR="00AD6281" w:rsidRPr="00032EC6" w:rsidRDefault="00204613" w:rsidP="0071213E">
      <w:pPr>
        <w:spacing w:line="480" w:lineRule="auto"/>
        <w:ind w:firstLine="720"/>
        <w:contextualSpacing/>
      </w:pPr>
      <w:del w:id="135" w:author="Deane" w:date="2017-05-11T10:16:00Z">
        <w:r w:rsidRPr="00032EC6" w:rsidDel="00125024">
          <w:delText>What</w:delText>
        </w:r>
        <w:r w:rsidR="008B0FA1" w:rsidRPr="00032EC6" w:rsidDel="00125024">
          <w:delText>,</w:delText>
        </w:r>
        <w:r w:rsidRPr="00032EC6" w:rsidDel="00125024">
          <w:delText xml:space="preserve"> if any</w:delText>
        </w:r>
        <w:r w:rsidR="008B0FA1" w:rsidRPr="00032EC6" w:rsidDel="00125024">
          <w:delText>,</w:delText>
        </w:r>
      </w:del>
      <w:ins w:id="136" w:author="Adrian" w:date="2017-05-22T15:19:00Z">
        <w:r w:rsidR="00EC343D">
          <w:t xml:space="preserve">Therefore, </w:t>
        </w:r>
      </w:ins>
      <w:ins w:id="137" w:author="Deane" w:date="2017-05-11T10:16:00Z">
        <w:del w:id="138" w:author="Adrian" w:date="2017-05-22T15:19:00Z">
          <w:r w:rsidR="00125024" w:rsidRPr="00032EC6" w:rsidDel="00EC343D">
            <w:delText>T</w:delText>
          </w:r>
        </w:del>
      </w:ins>
      <w:ins w:id="139" w:author="Adrian" w:date="2017-05-22T15:19:00Z">
        <w:r w:rsidR="00EC343D">
          <w:t>t</w:t>
        </w:r>
      </w:ins>
      <w:ins w:id="140" w:author="Deane" w:date="2017-05-11T10:16:00Z">
        <w:r w:rsidR="00125024" w:rsidRPr="00032EC6">
          <w:t>he</w:t>
        </w:r>
      </w:ins>
      <w:r w:rsidRPr="00032EC6">
        <w:t xml:space="preserve"> behavioral responses</w:t>
      </w:r>
      <w:r w:rsidR="00D661CA" w:rsidRPr="00032EC6">
        <w:t xml:space="preserve"> </w:t>
      </w:r>
      <w:ins w:id="141" w:author="Adrian" w:date="2017-05-22T09:50:00Z">
        <w:r w:rsidR="008C19AA">
          <w:t xml:space="preserve">of </w:t>
        </w:r>
      </w:ins>
      <w:r w:rsidR="008B0FA1" w:rsidRPr="00032EC6">
        <w:t xml:space="preserve">foraging </w:t>
      </w:r>
      <w:r w:rsidR="00D661CA" w:rsidRPr="00032EC6">
        <w:t>bee</w:t>
      </w:r>
      <w:r w:rsidR="008B0FA1" w:rsidRPr="00032EC6">
        <w:t>s</w:t>
      </w:r>
      <w:del w:id="142" w:author="Adrian" w:date="2017-05-22T09:50:00Z">
        <w:r w:rsidR="00D661CA" w:rsidRPr="00032EC6" w:rsidDel="008C19AA">
          <w:delText xml:space="preserve"> </w:delText>
        </w:r>
        <w:r w:rsidRPr="00032EC6" w:rsidDel="008C19AA">
          <w:delText>ha</w:delText>
        </w:r>
        <w:r w:rsidR="008B0FA1" w:rsidRPr="00032EC6" w:rsidDel="008C19AA">
          <w:delText>ve</w:delText>
        </w:r>
      </w:del>
      <w:r w:rsidRPr="00032EC6">
        <w:t xml:space="preserve"> to predators and competitors </w:t>
      </w:r>
      <w:ins w:id="143" w:author="Deane" w:date="2017-05-11T10:16:00Z">
        <w:del w:id="144" w:author="Adrian" w:date="2017-05-22T09:50:00Z">
          <w:r w:rsidR="00125024" w:rsidRPr="00032EC6" w:rsidDel="008C19AA">
            <w:delText>will</w:delText>
          </w:r>
        </w:del>
      </w:ins>
      <w:ins w:id="145" w:author="Adrian" w:date="2017-05-22T09:50:00Z">
        <w:r w:rsidR="008C19AA">
          <w:t>likely</w:t>
        </w:r>
      </w:ins>
      <w:ins w:id="146" w:author="Deane" w:date="2017-05-11T10:16:00Z">
        <w:r w:rsidR="00125024" w:rsidRPr="00032EC6">
          <w:t xml:space="preserve"> </w:t>
        </w:r>
      </w:ins>
      <w:r w:rsidRPr="00032EC6">
        <w:t>depend on the</w:t>
      </w:r>
      <w:ins w:id="147" w:author="Deane" w:date="2017-05-11T10:16:00Z">
        <w:r w:rsidR="00125024" w:rsidRPr="00032EC6">
          <w:t xml:space="preserve"> bees’</w:t>
        </w:r>
      </w:ins>
      <w:del w:id="148" w:author="Deane" w:date="2017-05-11T10:16:00Z">
        <w:r w:rsidRPr="00032EC6" w:rsidDel="00125024">
          <w:delText>ir</w:delText>
        </w:r>
      </w:del>
      <w:r w:rsidRPr="00032EC6">
        <w:t xml:space="preserve"> ability to recognize th</w:t>
      </w:r>
      <w:r w:rsidR="008B0FA1" w:rsidRPr="00032EC6">
        <w:t>ose putative antagonists</w:t>
      </w:r>
      <w:ins w:id="149" w:author="Adrian" w:date="2017-05-22T09:51:00Z">
        <w:r w:rsidR="008C19AA">
          <w:t>. While bees vary greatly in many biological and natural history characteristics</w:t>
        </w:r>
      </w:ins>
      <w:ins w:id="150" w:author="Adrian" w:date="2017-05-22T09:52:00Z">
        <w:r w:rsidR="008C19AA">
          <w:t xml:space="preserve"> which could impact foraging behavior</w:t>
        </w:r>
      </w:ins>
      <w:ins w:id="151" w:author="Adrian" w:date="2017-05-22T09:51:00Z">
        <w:r w:rsidR="008C19AA">
          <w:t xml:space="preserve">, most behavioral studies </w:t>
        </w:r>
      </w:ins>
      <w:ins w:id="152" w:author="Adrian" w:date="2017-05-22T09:52:00Z">
        <w:r w:rsidR="008C19AA">
          <w:t xml:space="preserve">have </w:t>
        </w:r>
      </w:ins>
      <w:ins w:id="153" w:author="Adrian" w:date="2017-05-22T09:51:00Z">
        <w:r w:rsidR="008C19AA">
          <w:t>focus on eusocial bees</w:t>
        </w:r>
      </w:ins>
      <w:r w:rsidRPr="00032EC6">
        <w:t xml:space="preserve">. </w:t>
      </w:r>
      <w:ins w:id="154" w:author="Adrian" w:date="2017-05-22T15:20:00Z">
        <w:r w:rsidR="00EC343D">
          <w:t xml:space="preserve">Studies have shown that </w:t>
        </w:r>
      </w:ins>
      <w:del w:id="155" w:author="Adrian" w:date="2017-05-22T15:20:00Z">
        <w:r w:rsidR="001945CF" w:rsidRPr="00032EC6" w:rsidDel="00EC343D">
          <w:delText>S</w:delText>
        </w:r>
      </w:del>
      <w:ins w:id="156" w:author="Adrian" w:date="2017-05-22T15:20:00Z">
        <w:r w:rsidR="00EC343D">
          <w:t>s</w:t>
        </w:r>
      </w:ins>
      <w:r w:rsidR="001945CF" w:rsidRPr="00032EC6">
        <w:t>ocial bees become more discriminating in their floral choices after experiencing</w:t>
      </w:r>
      <w:r w:rsidR="00B75B2E" w:rsidRPr="00032EC6">
        <w:t xml:space="preserve"> repeated</w:t>
      </w:r>
      <w:r w:rsidR="001945CF" w:rsidRPr="00032EC6">
        <w:t xml:space="preserve"> simulated predation attempts </w:t>
      </w:r>
      <w:r w:rsidR="001945CF" w:rsidRPr="00032EC6">
        <w:fldChar w:fldCharType="begin" w:fldLock="1"/>
      </w:r>
      <w:r w:rsidR="001945CF" w:rsidRPr="00032EC6">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Ings et al. 2012, Llandres et al. 2012)", "plainTextFormattedCitation" : "(Ings et al. 2012, Llandres et al. 2012)", "previouslyFormattedCitation" : "(Ings et al. 2012, Llandres et al. 2012)" }, "properties" : { "noteIndex" : 0 }, "schema" : "https://github.com/citation-style-language/schema/raw/master/csl-citation.json" }</w:instrText>
      </w:r>
      <w:r w:rsidR="001945CF" w:rsidRPr="00032EC6">
        <w:fldChar w:fldCharType="separate"/>
      </w:r>
      <w:r w:rsidR="001945CF" w:rsidRPr="00032EC6">
        <w:rPr>
          <w:noProof/>
        </w:rPr>
        <w:t>(Ings et al. 2012, Llandres et al. 2012)</w:t>
      </w:r>
      <w:r w:rsidR="001945CF" w:rsidRPr="00032EC6">
        <w:fldChar w:fldCharType="end"/>
      </w:r>
      <w:r w:rsidR="001945CF" w:rsidRPr="00032EC6">
        <w:t>. Th</w:t>
      </w:r>
      <w:ins w:id="157" w:author="Adrian" w:date="2017-05-22T15:20:00Z">
        <w:r w:rsidR="00EC343D">
          <w:t>is can include</w:t>
        </w:r>
      </w:ins>
      <w:del w:id="158" w:author="Adrian" w:date="2017-05-22T15:20:00Z">
        <w:r w:rsidR="001945CF" w:rsidRPr="00032EC6" w:rsidDel="00EC343D">
          <w:delText>ey</w:delText>
        </w:r>
      </w:del>
      <w:r w:rsidR="001945CF" w:rsidRPr="00032EC6">
        <w:t xml:space="preserve"> modulat</w:t>
      </w:r>
      <w:ins w:id="159" w:author="Adrian" w:date="2017-06-14T10:40:00Z">
        <w:r w:rsidR="006357F5">
          <w:t>ing</w:t>
        </w:r>
      </w:ins>
      <w:del w:id="160" w:author="Adrian" w:date="2017-06-14T10:40:00Z">
        <w:r w:rsidR="001945CF" w:rsidRPr="00032EC6" w:rsidDel="006357F5">
          <w:delText>e</w:delText>
        </w:r>
      </w:del>
      <w:r w:rsidR="001945CF" w:rsidRPr="00032EC6">
        <w:t xml:space="preserve"> their exposure to predators by avoiding patches of flowers with high predator densities, scanning flowers before landing on them, and aborting foraging attempts on predator</w:t>
      </w:r>
      <w:ins w:id="161" w:author="Adrian" w:date="2017-05-22T15:20:00Z">
        <w:r w:rsidR="00EC343D">
          <w:t>-</w:t>
        </w:r>
      </w:ins>
      <w:del w:id="162" w:author="Adrian" w:date="2017-05-22T15:20:00Z">
        <w:r w:rsidR="001945CF" w:rsidRPr="00032EC6" w:rsidDel="00EC343D">
          <w:delText xml:space="preserve"> </w:delText>
        </w:r>
      </w:del>
      <w:r w:rsidR="001945CF" w:rsidRPr="00032EC6">
        <w:t xml:space="preserve">occupied flowers </w:t>
      </w:r>
      <w:r w:rsidR="001945CF" w:rsidRPr="00032EC6">
        <w:fldChar w:fldCharType="begin" w:fldLock="1"/>
      </w:r>
      <w:r w:rsidR="001945CF" w:rsidRPr="00032EC6">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id" : "ITEM-2", "itemData" : { "DOI" : "10.1016/j.cub.2008.07.074", "ISBN" : "0960-9822", "ISSN" : "09609822", "PMID" : "18771920", "abstract" : "Learning plays a crucial role in predator avoidance [1-3], but little is known about how the type of experience with predators molds future prey behavior. Specifically, is predator-avoidance learning and memory retention disrupted by cryptic coloration of predators, such as crab spiders [4, 5]? How does experience with different predators affect foraging decisions? We evaluated these questions by exposing foraging bumblebees to controlled predation risk from predators (robotic crab spiders) that were either cryptic or highly contrasting, as assessed by a quantitative model of bee color perception [6]. Our results from 3D tracking software reveal a speed-accuracy tradeoff [7]: Bees slow their inspection flights after learning that there is a risk from cryptic spiders. The adjustment of inspection effort results in accurate predator detection, leveling out predation risk at the expense of??foraging time. Overnight-retention tests reveal no decline in performance, but bees that had experienced cryptic predators are more prone to \"false alarms\" (rejection of foraging opportunities on safe flowers) than those that had experienced conspicuous predators. Therefore, bees in the cryptic-spider treatment made a functional decision to trade off reduced foraging efficiency via increased inspection times and false-alarm rates against higher potential fitness loss from being injured or eaten. ?? 2008 Elsevier Ltd. All rights reserved.", "author" : [ { "dropping-particle" : "", "family" : "Ings", "given" : "Thomas C.", "non-dropping-particle" : "", "parse-names" : false, "suffix" : "" }, { "dropping-particle" : "", "family" : "Chittka", "given" : "Lars", "non-dropping-particle" : "", "parse-names" : false, "suffix" : "" } ], "container-title" : "Current Biology", "id" : "ITEM-2", "issued" : { "date-parts" : [ [ "2008" ] ] }, "page" : "1520-1524", "title" : "Speed-accuracy tradeoffs and false alarms in bee responses to cryptic predators", "type" : "article-journal", "volume" : "18" }, "uris" : [ "http://www.mendeley.com/documents/?uuid=4a3488d6-f6f5-4c08-9282-f1b75fdb1001" ] } ], "mendeley" : { "formattedCitation" : "(Ings and Chittka 2008, Ings et al. 2012)", "plainTextFormattedCitation" : "(Ings and Chittka 2008, Ings et al. 2012)", "previouslyFormattedCitation" : "(Ings and Chittka 2008, Ings et al. 2012)" }, "properties" : { "noteIndex" : 0 }, "schema" : "https://github.com/citation-style-language/schema/raw/master/csl-citation.json" }</w:instrText>
      </w:r>
      <w:r w:rsidR="001945CF" w:rsidRPr="00032EC6">
        <w:fldChar w:fldCharType="separate"/>
      </w:r>
      <w:r w:rsidR="001945CF" w:rsidRPr="00032EC6">
        <w:rPr>
          <w:noProof/>
        </w:rPr>
        <w:t>(Ings and Chittka 2008, Ings et al. 2012)</w:t>
      </w:r>
      <w:r w:rsidR="001945CF" w:rsidRPr="00032EC6">
        <w:fldChar w:fldCharType="end"/>
      </w:r>
      <w:r w:rsidR="001945CF" w:rsidRPr="00032EC6">
        <w:t xml:space="preserve">. </w:t>
      </w:r>
      <w:ins w:id="163" w:author="Adrian" w:date="2017-05-22T15:20:00Z">
        <w:r w:rsidR="00EC343D">
          <w:t xml:space="preserve">However, </w:t>
        </w:r>
      </w:ins>
      <w:del w:id="164" w:author="Adrian" w:date="2017-05-22T15:21:00Z">
        <w:r w:rsidR="001945CF" w:rsidRPr="00032EC6" w:rsidDel="00EC343D">
          <w:delText>T</w:delText>
        </w:r>
      </w:del>
      <w:ins w:id="165" w:author="Adrian" w:date="2017-05-22T15:21:00Z">
        <w:r w:rsidR="00EC343D">
          <w:t>t</w:t>
        </w:r>
      </w:ins>
      <w:r w:rsidR="001945CF" w:rsidRPr="00032EC6">
        <w:t xml:space="preserve">he behaviors of solitary bees in response to flower-occupying predators or competitors are less understood. </w:t>
      </w:r>
    </w:p>
    <w:p w14:paraId="6DA1E4C8" w14:textId="19EAB7B4" w:rsidR="00D4685C" w:rsidRPr="00032EC6" w:rsidDel="00EC343D" w:rsidRDefault="009134DD" w:rsidP="00064F31">
      <w:pPr>
        <w:spacing w:line="480" w:lineRule="auto"/>
        <w:ind w:firstLine="720"/>
        <w:contextualSpacing/>
        <w:rPr>
          <w:del w:id="166" w:author="Adrian" w:date="2017-05-22T15:24:00Z"/>
        </w:rPr>
      </w:pPr>
      <w:r w:rsidRPr="00032EC6">
        <w:t xml:space="preserve">Fitness optimization models predict that solitary bees should be more risk averse than social bees </w:t>
      </w:r>
      <w:r w:rsidRPr="00032EC6">
        <w:fldChar w:fldCharType="begin" w:fldLock="1"/>
      </w:r>
      <w:r w:rsidRPr="00032EC6">
        <w:instrText>ADDIN CSL_CITATION { "citationItems" : [ { "id" : "ITEM-1", "itemData" : { "DOI" : "10.1111/j.1600-0706.2011.19473.x", "ISBN" : "0030-1299", "ISSN" : "00301299", "abstract" : "Pollinators, like most other animals, often face a tradeoff between increasing food uptake and minimising predation. An earlier model suggests that social bees should be more likely than solitary bees to adopt riskier foraging strategies in order to increase food uptake. In this paper, we extend this model by studying the effect of body size, in addition to sociality, on the predation\u2013intake rate tradeoff. When, following standard practice, we express the foraging strategies in terms of mortality probability and net food uptake, we find that body size should have no effect on the foraging strategies of solitary bees. Social bees, on the other hand, should change their foraging preferences according to their size. Small social bees should tend to maximise food uptake, and large social bees to minimise mortality rate. Mortality, however, is the product of two terms: the probability of suffering an attack and the probability of succumbing to it. Noting that larger bees are less susceptible to succumb to a predation attempt than smaller bees, model predictions change when foraging strategies are expressed in terms of exposure to predators. Following this second approach, exposure to predators should increase monotonically with body size in solitary bees. In social bees it should reach a minimum for medium-sized bees. We conclude that both bee body size and sociality should be considered when studying the effect of predators on resource use.", "author" : [ { "dropping-particle" : "", "family" : "Rodr\u00edguez-Giron\u00e9s", "given" : "Miguel a.", "non-dropping-particle" : "", "parse-names" : false, "suffix" : "" }, { "dropping-particle" : "", "family" : "Bosch", "given" : "Jordi", "non-dropping-particle" : "", "parse-names" : false, "suffix" : "" } ], "container-title" : "Oikos", "id" : "ITEM-1", "issue" : "November 2011", "issued" : { "date-parts" : [ [ "2012" ] ] }, "page" : "1473-1482", "title" : "Effects of body size and sociality on the anti-predator behaviour of foraging bees", "type" : "article-journal", "volume" : "121" }, "uris" : [ "http://www.mendeley.com/documents/?uuid=f58a3afd-3f82-4108-af03-8a507a930355" ] }, { "id" : "ITEM-2", "itemData" : { "DOI" : "10.1111/j.1600-0706.2009.17841.x", "ISBN" : "1600-0706", "ISSN" : "00301299", "abstract" : "Pollinators and their predators share innate and learned preferences for high quality flowers. Consequently, pollinators are more likely to encounter predators when visiting the most rewarding flowers. I present a model of how different pollina- tor species can maximize lifetime resource gains depending on the density and distribution of predators, as well as their vulnerability to capture by predators. For pollinator species that are difficult for predators to capture, the optimal strategy is to visit the most rewarding flowers as long as predator density is low. At higher predator densities and for pollinators that are more vulnerable to predator capture, the lifetime resource gain from the most rewarding flowers declines and the opti- mal strategy depends on the predator distribution. In some cases, a wide range of floral rewards provides near-maximum lifetime resource gains, which may favor generalization if searching for flowers is costly. In other cases, a low flower reward level provides the maximum lifetime resource gain and so pollinators should specialize on less rewarding flowers. Tus, the model suggests that predators can have qualitatively different top-down effects on plant reproductive success depending on the pollinator species, the density of predators, and the distribution of predators across flower reward levels.", "author" : [ { "dropping-particle" : "", "family" : "Jones", "given" : "Emily I.", "non-dropping-particle" : "", "parse-names" : false, "suffix" : "" } ], "container-title" : "Oikos", "id" : "ITEM-2", "issue" : "September 2009", "issued" : { "date-parts" : [ [ "2010" ] ] }, "page" : "835-840", "title" : "Optimal foraging when predation risk increases with patch resources: an analysis of pollinators and ambush predators", "type" : "article-journal", "volume" : "119" }, "uris" : [ "http://www.mendeley.com/documents/?uuid=152b2f5d-3371-45d8-81d5-6b4d4c296ff1" ] } ], "mendeley" : { "formattedCitation" : "(Jones 2010, Rodr\u00edguez-Giron\u00e9s and Bosch 2012)", "plainTextFormattedCitation" : "(Jones 2010, Rodr\u00edguez-Giron\u00e9s and Bosch 2012)", "previouslyFormattedCitation" : "(Jones 2010, Rodr\u00edguez-Giron\u00e9s and Bosch 2012)" }, "properties" : { "noteIndex" : 0 }, "schema" : "https://github.com/citation-style-language/schema/raw/master/csl-citation.json" }</w:instrText>
      </w:r>
      <w:r w:rsidRPr="00032EC6">
        <w:fldChar w:fldCharType="separate"/>
      </w:r>
      <w:r w:rsidRPr="00032EC6">
        <w:rPr>
          <w:noProof/>
        </w:rPr>
        <w:t>(Jones 2010, Rodríguez-Gironés and Bosch 2012)</w:t>
      </w:r>
      <w:r w:rsidRPr="00032EC6">
        <w:fldChar w:fldCharType="end"/>
      </w:r>
      <w:del w:id="167" w:author="Adrian" w:date="2017-05-22T15:21:00Z">
        <w:r w:rsidRPr="00032EC6" w:rsidDel="00EC343D">
          <w:delText>.</w:delText>
        </w:r>
      </w:del>
      <w:ins w:id="168" w:author="Adrian" w:date="2017-05-22T15:21:00Z">
        <w:r w:rsidR="00EC343D">
          <w:t xml:space="preserve">, given that </w:t>
        </w:r>
      </w:ins>
      <w:del w:id="169" w:author="Adrian" w:date="2017-05-22T15:21:00Z">
        <w:r w:rsidRPr="00032EC6" w:rsidDel="00EC343D">
          <w:delText xml:space="preserve"> This is because </w:delText>
        </w:r>
      </w:del>
      <w:ins w:id="170" w:author="Adrian" w:date="2017-05-22T15:21:00Z">
        <w:r w:rsidR="00EC343D">
          <w:t xml:space="preserve">individual female </w:t>
        </w:r>
      </w:ins>
      <w:r w:rsidRPr="00032EC6">
        <w:t>solitary bees are the sole caretakers of their offspring</w:t>
      </w:r>
      <w:ins w:id="171" w:author="Adrian" w:date="2017-05-22T15:21:00Z">
        <w:r w:rsidR="00EC343D">
          <w:t>. Female mortality</w:t>
        </w:r>
      </w:ins>
      <w:del w:id="172" w:author="Adrian" w:date="2017-05-22T15:21:00Z">
        <w:r w:rsidRPr="00032EC6" w:rsidDel="00EC343D">
          <w:delText>: if</w:delText>
        </w:r>
      </w:del>
      <w:del w:id="173" w:author="Adrian" w:date="2017-05-22T15:22:00Z">
        <w:r w:rsidRPr="00032EC6" w:rsidDel="00EC343D">
          <w:delText xml:space="preserve"> they die</w:delText>
        </w:r>
      </w:del>
      <w:r w:rsidRPr="00032EC6">
        <w:t xml:space="preserve"> while foraging</w:t>
      </w:r>
      <w:ins w:id="174" w:author="Adrian" w:date="2017-05-22T15:22:00Z">
        <w:r w:rsidR="00EC343D">
          <w:t xml:space="preserve"> would therefore effectively eliminate </w:t>
        </w:r>
      </w:ins>
      <w:del w:id="175" w:author="Adrian" w:date="2017-05-22T15:22:00Z">
        <w:r w:rsidRPr="00032EC6" w:rsidDel="00EC343D">
          <w:delText xml:space="preserve">, </w:delText>
        </w:r>
      </w:del>
      <w:r w:rsidRPr="00032EC6">
        <w:t>their reproductive effort</w:t>
      </w:r>
      <w:del w:id="176" w:author="Adrian" w:date="2017-05-22T15:22:00Z">
        <w:r w:rsidRPr="00032EC6" w:rsidDel="00EC343D">
          <w:delText xml:space="preserve"> is wasted</w:delText>
        </w:r>
      </w:del>
      <w:r w:rsidRPr="00032EC6">
        <w:t xml:space="preserve">. </w:t>
      </w:r>
      <w:ins w:id="177" w:author="Adrian" w:date="2017-05-22T15:26:00Z">
        <w:r w:rsidR="00EC343D">
          <w:t xml:space="preserve">However, bee response to predators or competitors could vary greatly depending on a number of factors. </w:t>
        </w:r>
      </w:ins>
      <w:ins w:id="178" w:author="Adrian" w:date="2017-05-22T15:23:00Z">
        <w:r w:rsidR="00EC343D">
          <w:t xml:space="preserve">One the one hand, </w:t>
        </w:r>
      </w:ins>
      <w:del w:id="179" w:author="Adrian" w:date="2017-05-22T15:23:00Z">
        <w:r w:rsidRPr="00032EC6" w:rsidDel="00EC343D">
          <w:delText>I</w:delText>
        </w:r>
      </w:del>
      <w:ins w:id="180" w:author="Adrian" w:date="2017-05-22T15:23:00Z">
        <w:r w:rsidR="00EC343D">
          <w:t>i</w:t>
        </w:r>
      </w:ins>
      <w:r w:rsidRPr="00032EC6">
        <w:t xml:space="preserve">f solitary bees are more risk averse, they may display </w:t>
      </w:r>
      <w:del w:id="181" w:author="Deane" w:date="2017-05-11T10:17:00Z">
        <w:r w:rsidRPr="00032EC6" w:rsidDel="009D3EC5">
          <w:delText xml:space="preserve">similar </w:delText>
        </w:r>
      </w:del>
      <w:r w:rsidRPr="00032EC6">
        <w:t>pre-landing avoidance behaviors to flower occupying predators and competitors</w:t>
      </w:r>
      <w:ins w:id="182" w:author="Deane" w:date="2017-05-11T10:17:00Z">
        <w:r w:rsidR="009D3EC5" w:rsidRPr="00032EC6">
          <w:t xml:space="preserve"> that are similar to those of social bees</w:t>
        </w:r>
      </w:ins>
      <w:r w:rsidRPr="00032EC6">
        <w:t xml:space="preserve">.  </w:t>
      </w:r>
      <w:del w:id="183" w:author="Adrian" w:date="2017-05-22T15:24:00Z">
        <w:r w:rsidR="001D506B" w:rsidRPr="00032EC6" w:rsidDel="00EC343D">
          <w:delText xml:space="preserve">Relatively few studies, however, have examined the effects of antagonists on the foraging behavior of solitary bees. </w:delText>
        </w:r>
      </w:del>
      <w:ins w:id="184" w:author="Adrian" w:date="2017-05-22T15:24:00Z">
        <w:r w:rsidR="00EC343D">
          <w:t xml:space="preserve">On the other hand, </w:t>
        </w:r>
      </w:ins>
    </w:p>
    <w:p w14:paraId="11AB788B" w14:textId="66DED252" w:rsidR="00D4685C" w:rsidRPr="00032EC6" w:rsidDel="00EC343D" w:rsidRDefault="009D3EC5" w:rsidP="0071213E">
      <w:pPr>
        <w:spacing w:line="480" w:lineRule="auto"/>
        <w:ind w:firstLine="720"/>
        <w:contextualSpacing/>
        <w:rPr>
          <w:del w:id="185" w:author="Adrian" w:date="2017-05-22T15:28:00Z"/>
        </w:rPr>
      </w:pPr>
      <w:ins w:id="186" w:author="Deane" w:date="2017-05-11T10:19:00Z">
        <w:del w:id="187" w:author="Adrian" w:date="2017-05-22T15:23:00Z">
          <w:r w:rsidRPr="00032EC6" w:rsidDel="00EC343D">
            <w:delText>S</w:delText>
          </w:r>
        </w:del>
        <w:del w:id="188" w:author="Adrian" w:date="2017-05-22T15:24:00Z">
          <w:r w:rsidRPr="00032EC6" w:rsidDel="00EC343D">
            <w:delText>olitary b</w:delText>
          </w:r>
        </w:del>
      </w:ins>
      <w:del w:id="189" w:author="Adrian" w:date="2017-05-22T15:24:00Z">
        <w:r w:rsidR="00D4685C" w:rsidRPr="00032EC6" w:rsidDel="00EC343D">
          <w:delText>Bees adept at finding high quality flowers will likely have higher fitness; however,</w:delText>
        </w:r>
      </w:del>
      <w:r w:rsidR="00D4685C" w:rsidRPr="00032EC6">
        <w:t xml:space="preserve"> many of the cues bees use for optimizing foraging are also used by predators and competitors </w:t>
      </w:r>
      <w:r w:rsidR="00D4685C" w:rsidRPr="00032EC6">
        <w:fldChar w:fldCharType="begin" w:fldLock="1"/>
      </w:r>
      <w:r w:rsidR="00D4685C" w:rsidRPr="00032EC6">
        <w:instrText>ADDIN CSL_CITATION { "citationItems" : [ { "id" : "ITEM-1", "itemData" : { "DOI" : "10.1093/beheco/arh012", "ISBN" : "1045-2249", "ISSN" : "10452249", "abstract" : "Flowers exhibit characteristics through which they exploit the sensory biases of pollinating insects, and both signaler and receiver bene\ufb01t from this interaction, either through reproductive service or food reward. However, the preferences of pollinators for certain \ufb02ower traits such as color or odor might be exploited by predators that target pollinating insects. Crab spiders, Thomisus spectabilis, position themselves on \ufb02owers to prey on pollinators such as honeybees, Apis mellifera. We gave both honeybees and crab spiders the choice between two randomly chosen white Chrysanthemum frutescens, including olfactory signals in one experiment and excluding odor in a second experiment. When olfactory signals were included, crab spiders and honeybees clearly preferred the same \ufb02ower out of a pair. However, agreement level was at chance in the absence of olfactory signals. We also analyzed the visual \ufb02ower characteristics that might in\ufb02uence the decision of the animals. Neither the size of \ufb02owers (diameter of \ufb02ower and diameter of reproductive \ufb02ower center) nor the re\ufb02ectance properties (receptor excitation values in ultraviolet, blue, and green; overall brightness) in\ufb02uenced the choices of crab spiders and honeybees. Therefore, odor seems to be the \ufb02oral signal that bees use to identify high-quality \ufb02owers and that crab spiders exploit to encounter honeybees. Key words: Apis mellifera, communication, crab spider, \ufb02oral signal, honeybee, signal exploitation", "author" : [ { "dropping-particle" : "", "family" : "Heiling", "given" : "Astrid M.", "non-dropping-particle" : "", "parse-names" : false, "suffix" : "" }, { "dropping-particle" : "", "family" : "Cheng", "given" : "Ken", "non-dropping-particle" : "", "parse-names" : false, "suffix" : "" }, { "dropping-particle" : "", "family" : "Herberstein", "given" : "Marie E.", "non-dropping-particle" : "", "parse-names" : false, "suffix" : "" } ], "container-title" : "Behavioral Ecology", "id" : "ITEM-1", "issue" : "2", "issued" : { "date-parts" : [ [ "2004" ] ] }, "page" : "321-326", "title" : "Exploitation of floral signals by crab spiders (&lt;i&gt;Thomisus spectabilis&lt;/i&gt;, Thomisidae)", "type" : "article-journal", "volume" : "15" }, "uris" : [ "http://www.mendeley.com/documents/?uuid=e6a83c99-3811-4eb1-b273-9bee58e3699a" ] }, { "id" : "ITEM-2",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2",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Heiling et al. 2004)", "plainTextFormattedCitation" : "(Greco and Kevan 1994, Heiling et al. 2004)", "previouslyFormattedCitation" : "(Greco and Kevan 1994, Heiling et al. 2004)" }, "properties" : { "noteIndex" : 0 }, "schema" : "https://github.com/citation-style-language/schema/raw/master/csl-citation.json" }</w:instrText>
      </w:r>
      <w:r w:rsidR="00D4685C" w:rsidRPr="00032EC6">
        <w:fldChar w:fldCharType="separate"/>
      </w:r>
      <w:r w:rsidR="00D4685C" w:rsidRPr="00032EC6">
        <w:rPr>
          <w:noProof/>
        </w:rPr>
        <w:t>(Greco and Kevan 1994, Heiling et al. 2004)</w:t>
      </w:r>
      <w:r w:rsidR="00D4685C" w:rsidRPr="00032EC6">
        <w:fldChar w:fldCharType="end"/>
      </w:r>
      <w:ins w:id="190" w:author="Adrian" w:date="2017-05-22T15:25:00Z">
        <w:r w:rsidR="00EC343D">
          <w:t xml:space="preserve">, potentially increasing </w:t>
        </w:r>
      </w:ins>
      <w:del w:id="191" w:author="Adrian" w:date="2017-05-22T15:25:00Z">
        <w:r w:rsidR="00D4685C" w:rsidRPr="00032EC6" w:rsidDel="00EC343D">
          <w:delText xml:space="preserve">. This could put bees that are adept foragers at higher risk of </w:delText>
        </w:r>
      </w:del>
      <w:r w:rsidR="00D4685C" w:rsidRPr="00032EC6">
        <w:t xml:space="preserve">predation </w:t>
      </w:r>
      <w:ins w:id="192" w:author="Adrian" w:date="2017-05-22T15:25:00Z">
        <w:r w:rsidR="00EC343D">
          <w:t xml:space="preserve">risk </w:t>
        </w:r>
      </w:ins>
      <w:r w:rsidR="00D4685C" w:rsidRPr="00032EC6">
        <w:t>and competition</w:t>
      </w:r>
      <w:ins w:id="193" w:author="Adrian" w:date="2017-05-22T15:25:00Z">
        <w:r w:rsidR="00EC343D">
          <w:t xml:space="preserve">. </w:t>
        </w:r>
      </w:ins>
      <w:del w:id="194" w:author="Adrian" w:date="2017-05-22T15:25:00Z">
        <w:r w:rsidR="00D4685C" w:rsidRPr="00032EC6" w:rsidDel="00EC343D">
          <w:delText>, so they need to adopt strategies for predator or competitor avoidance</w:delText>
        </w:r>
      </w:del>
      <w:del w:id="195" w:author="Adrian" w:date="2017-05-22T15:26:00Z">
        <w:r w:rsidR="00D4685C" w:rsidRPr="00032EC6" w:rsidDel="00EC343D">
          <w:delText xml:space="preserve">. </w:delText>
        </w:r>
      </w:del>
      <w:ins w:id="196" w:author="Adrian" w:date="2017-05-22T15:26:00Z">
        <w:r w:rsidR="00EC343D">
          <w:t xml:space="preserve">In addition, </w:t>
        </w:r>
      </w:ins>
      <w:del w:id="197" w:author="Adrian" w:date="2017-05-22T15:26:00Z">
        <w:r w:rsidR="00D4685C" w:rsidRPr="00032EC6" w:rsidDel="00EC343D">
          <w:delText>V</w:delText>
        </w:r>
      </w:del>
      <w:ins w:id="198" w:author="Adrian" w:date="2017-05-22T15:26:00Z">
        <w:r w:rsidR="00EC343D">
          <w:t>v</w:t>
        </w:r>
      </w:ins>
      <w:r w:rsidR="00D4685C" w:rsidRPr="00032EC6">
        <w:t xml:space="preserve">isually cryptic predators should induce these </w:t>
      </w:r>
      <w:r w:rsidR="000B72CD" w:rsidRPr="00032EC6">
        <w:t>avoidance</w:t>
      </w:r>
      <w:r w:rsidR="00D4685C" w:rsidRPr="00032EC6">
        <w:t xml:space="preserve"> behaviors in </w:t>
      </w:r>
      <w:r w:rsidR="00D4685C" w:rsidRPr="00032EC6">
        <w:lastRenderedPageBreak/>
        <w:t xml:space="preserve">experienced bees </w:t>
      </w:r>
      <w:r w:rsidR="00D4685C" w:rsidRPr="00032EC6">
        <w:fldChar w:fldCharType="begin" w:fldLock="1"/>
      </w:r>
      <w:r w:rsidR="00D4685C" w:rsidRPr="00032EC6">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rsidR="00D4685C" w:rsidRPr="00032EC6">
        <w:fldChar w:fldCharType="separate"/>
      </w:r>
      <w:r w:rsidR="00D4685C" w:rsidRPr="00032EC6">
        <w:rPr>
          <w:noProof/>
        </w:rPr>
        <w:t>(Ings et al. 2012)</w:t>
      </w:r>
      <w:r w:rsidR="00D4685C" w:rsidRPr="00032EC6">
        <w:fldChar w:fldCharType="end"/>
      </w:r>
      <w:r w:rsidR="00575C06" w:rsidRPr="00032EC6">
        <w:t>,</w:t>
      </w:r>
      <w:r w:rsidR="00D4685C" w:rsidRPr="00032EC6">
        <w:t xml:space="preserve"> wh</w:t>
      </w:r>
      <w:r w:rsidR="00575C06" w:rsidRPr="00032EC6">
        <w:t>ereas</w:t>
      </w:r>
      <w:r w:rsidR="00D4685C" w:rsidRPr="00032EC6">
        <w:t xml:space="preserve"> obvious competitors may reduce the likelihood of visiting a flower regardless of experience</w:t>
      </w:r>
      <w:r w:rsidR="00566560" w:rsidRPr="00032EC6">
        <w:t xml:space="preserve"> </w:t>
      </w:r>
      <w:r w:rsidR="00414D81" w:rsidRPr="00032EC6">
        <w:t xml:space="preserve">(but see </w:t>
      </w:r>
      <w:r w:rsidR="00414D81" w:rsidRPr="00032EC6">
        <w:fldChar w:fldCharType="begin" w:fldLock="1"/>
      </w:r>
      <w:r w:rsidR="00CF7577" w:rsidRPr="00032EC6">
        <w:instrText>ADDIN CSL_CITATION { "citationItems" : [ { "id" : "ITEM-1", "itemData" : { "DOI" : "10.1098/rspb.2013.3174", "ISSN" : "0962-8452", "author" : [ { "dropping-particle" : "", "family" : "Dawson", "given" : "Erika H", "non-dropping-particle" : "", "parse-names" : false, "suffix" : "" }, { "dropping-particle" : "", "family" : "Chittka", "given" : "Lars", "non-dropping-particle" : "", "parse-names" : false, "suffix" : "" } ], "container-title" : "Proceedings of the Royal Society B: Biological Sciences b-biological sciences", "id" : "ITEM-1", "issue" : "1785", "issued" : { "date-parts" : [ [ "2014", "6" ] ] }, "title" : "Bumblebees (Bombus terrestris) use social information as an indicator of safety in dangerous environments", "type" : "article-journal", "volume" : "281" }, "uris" : [ "http://www.mendeley.com/documents/?uuid=a8636324-6fa3-4c4c-b530-389f7524bbd8" ] } ], "mendeley" : { "formattedCitation" : "(Dawson and Chittka 2014)", "manualFormatting" : "Dawson and Chittka 2014", "plainTextFormattedCitation" : "(Dawson and Chittka 2014)", "previouslyFormattedCitation" : "(Dawson and Chittka 2014)" }, "properties" : { "noteIndex" : 0 }, "schema" : "https://github.com/citation-style-language/schema/raw/master/csl-citation.json" }</w:instrText>
      </w:r>
      <w:r w:rsidR="00414D81" w:rsidRPr="00032EC6">
        <w:fldChar w:fldCharType="separate"/>
      </w:r>
      <w:r w:rsidR="00414D81" w:rsidRPr="00032EC6">
        <w:rPr>
          <w:noProof/>
        </w:rPr>
        <w:t>Dawson and Chittka 2014</w:t>
      </w:r>
      <w:r w:rsidR="00414D81" w:rsidRPr="00032EC6">
        <w:fldChar w:fldCharType="end"/>
      </w:r>
      <w:r w:rsidR="00414D81" w:rsidRPr="00032EC6">
        <w:t>)</w:t>
      </w:r>
      <w:r w:rsidR="00D4685C" w:rsidRPr="00032EC6">
        <w:t xml:space="preserve">. </w:t>
      </w:r>
      <w:r w:rsidR="003300CF" w:rsidRPr="00032EC6">
        <w:t>Alternatively</w:t>
      </w:r>
      <w:r w:rsidR="00D4685C" w:rsidRPr="00032EC6">
        <w:t>, if the consequences of not detecting a predator or competitor are rarely realized</w:t>
      </w:r>
      <w:r w:rsidR="001D506B" w:rsidRPr="00032EC6">
        <w:t xml:space="preserve"> by foragers</w:t>
      </w:r>
      <w:r w:rsidR="00D4685C" w:rsidRPr="00032EC6">
        <w:t xml:space="preserve">, ignoring the floral occupant and visiting as many flowers as quickly as possible would maximize a bee’s foraging efficiency </w:t>
      </w:r>
      <w:r w:rsidR="00D4685C" w:rsidRPr="00032EC6">
        <w:fldChar w:fldCharType="begin" w:fldLock="1"/>
      </w:r>
      <w:r w:rsidR="00D4685C" w:rsidRPr="00032EC6">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rsidR="00D4685C" w:rsidRPr="00032EC6">
        <w:fldChar w:fldCharType="separate"/>
      </w:r>
      <w:r w:rsidR="00D4685C" w:rsidRPr="00032EC6">
        <w:rPr>
          <w:noProof/>
        </w:rPr>
        <w:t>(Burns 2005)</w:t>
      </w:r>
      <w:r w:rsidR="00D4685C" w:rsidRPr="00032EC6">
        <w:fldChar w:fldCharType="end"/>
      </w:r>
      <w:r w:rsidR="00D4685C" w:rsidRPr="00032EC6">
        <w:t xml:space="preserve">. </w:t>
      </w:r>
    </w:p>
    <w:p w14:paraId="4D7672C8" w14:textId="77777777" w:rsidR="00EC343D" w:rsidRDefault="00D4685C" w:rsidP="00EC343D">
      <w:pPr>
        <w:spacing w:line="480" w:lineRule="auto"/>
        <w:ind w:firstLine="720"/>
        <w:contextualSpacing/>
        <w:rPr>
          <w:ins w:id="199" w:author="Adrian" w:date="2017-05-22T15:28:00Z"/>
        </w:rPr>
      </w:pPr>
      <w:r w:rsidRPr="00032EC6">
        <w:t xml:space="preserve">Understanding how </w:t>
      </w:r>
      <w:del w:id="200" w:author="Adrian" w:date="2017-05-22T15:28:00Z">
        <w:r w:rsidRPr="00032EC6" w:rsidDel="00EC343D">
          <w:delText xml:space="preserve">bees, especially </w:delText>
        </w:r>
      </w:del>
      <w:r w:rsidRPr="00032EC6">
        <w:t>solitary bees</w:t>
      </w:r>
      <w:ins w:id="201" w:author="Adrian" w:date="2017-05-22T15:28:00Z">
        <w:r w:rsidR="00EC343D">
          <w:t xml:space="preserve"> </w:t>
        </w:r>
      </w:ins>
      <w:del w:id="202" w:author="Adrian" w:date="2017-05-22T15:28:00Z">
        <w:r w:rsidRPr="00032EC6" w:rsidDel="00EC343D">
          <w:delText xml:space="preserve">, </w:delText>
        </w:r>
      </w:del>
      <w:r w:rsidRPr="00032EC6">
        <w:t xml:space="preserve">respond to floral occupants in non-laboratory settings </w:t>
      </w:r>
      <w:ins w:id="203" w:author="Adrian" w:date="2017-05-22T15:28:00Z">
        <w:r w:rsidR="00EC343D">
          <w:t xml:space="preserve">would </w:t>
        </w:r>
      </w:ins>
      <w:r w:rsidRPr="00032EC6">
        <w:t>provide</w:t>
      </w:r>
      <w:del w:id="204" w:author="Adrian" w:date="2017-05-22T15:28:00Z">
        <w:r w:rsidRPr="00032EC6" w:rsidDel="00EC343D">
          <w:delText>s</w:delText>
        </w:r>
      </w:del>
      <w:r w:rsidRPr="00032EC6">
        <w:t xml:space="preserve"> important insight</w:t>
      </w:r>
      <w:r w:rsidR="00575C06" w:rsidRPr="00032EC6">
        <w:t>s</w:t>
      </w:r>
      <w:r w:rsidRPr="00032EC6">
        <w:t xml:space="preserve"> into bee foraging strategies and the resulting intra-community interactions. </w:t>
      </w:r>
    </w:p>
    <w:p w14:paraId="7A3C2C08" w14:textId="6AE6BE69" w:rsidR="00D4685C" w:rsidRPr="00032EC6" w:rsidRDefault="008C19AA" w:rsidP="00EC343D">
      <w:pPr>
        <w:spacing w:line="480" w:lineRule="auto"/>
        <w:ind w:firstLine="720"/>
        <w:contextualSpacing/>
      </w:pPr>
      <w:ins w:id="205" w:author="Adrian" w:date="2017-05-22T09:53:00Z">
        <w:r w:rsidRPr="008C19AA">
          <w:t>Here we examine the behavior of solitary bees visiting</w:t>
        </w:r>
      </w:ins>
      <w:ins w:id="206" w:author="Adrian" w:date="2017-06-14T10:42:00Z">
        <w:r w:rsidR="006357F5">
          <w:t xml:space="preserve"> prairie</w:t>
        </w:r>
      </w:ins>
      <w:ins w:id="207" w:author="Adrian" w:date="2017-05-22T09:53:00Z">
        <w:r w:rsidRPr="008C19AA">
          <w:t xml:space="preserve"> sunflowers (</w:t>
        </w:r>
        <w:r w:rsidRPr="00EC343D">
          <w:rPr>
            <w:i/>
            <w:rPrChange w:id="208" w:author="Adrian" w:date="2017-05-22T15:28:00Z">
              <w:rPr/>
            </w:rPrChange>
          </w:rPr>
          <w:t>Helianthus petiolaris</w:t>
        </w:r>
        <w:r w:rsidRPr="008C19AA">
          <w:t xml:space="preserve">, Asteraceae) </w:t>
        </w:r>
      </w:ins>
      <w:ins w:id="209" w:author="Adrian" w:date="2017-05-22T15:29:00Z">
        <w:r w:rsidR="00EC343D">
          <w:t>in response to</w:t>
        </w:r>
      </w:ins>
      <w:ins w:id="210" w:author="Adrian" w:date="2017-05-22T09:53:00Z">
        <w:r w:rsidR="00EC343D">
          <w:t xml:space="preserve"> </w:t>
        </w:r>
      </w:ins>
      <w:ins w:id="211" w:author="Adrian" w:date="2017-05-22T15:31:00Z">
        <w:r w:rsidR="00C4781D">
          <w:t xml:space="preserve">the presence of </w:t>
        </w:r>
      </w:ins>
      <w:ins w:id="212" w:author="Adrian" w:date="2017-05-22T09:53:00Z">
        <w:r w:rsidRPr="008C19AA">
          <w:t>predator</w:t>
        </w:r>
      </w:ins>
      <w:ins w:id="213" w:author="Adrian" w:date="2017-05-22T15:31:00Z">
        <w:r w:rsidR="00C4781D">
          <w:t>s</w:t>
        </w:r>
      </w:ins>
      <w:ins w:id="214" w:author="Adrian" w:date="2017-05-22T15:29:00Z">
        <w:r w:rsidR="00EC343D">
          <w:t xml:space="preserve"> and</w:t>
        </w:r>
      </w:ins>
      <w:ins w:id="215" w:author="Adrian" w:date="2017-05-22T09:53:00Z">
        <w:r w:rsidR="00EC343D">
          <w:t xml:space="preserve"> competitor</w:t>
        </w:r>
      </w:ins>
      <w:ins w:id="216" w:author="Adrian" w:date="2017-05-22T15:31:00Z">
        <w:r w:rsidR="00C4781D">
          <w:t>s</w:t>
        </w:r>
      </w:ins>
      <w:ins w:id="217" w:author="Adrian" w:date="2017-05-22T09:53:00Z">
        <w:r w:rsidRPr="008C19AA">
          <w:t xml:space="preserve">. </w:t>
        </w:r>
      </w:ins>
      <w:r w:rsidR="00C141E5" w:rsidRPr="00032EC6">
        <w:t>We</w:t>
      </w:r>
      <w:r w:rsidR="00D4685C" w:rsidRPr="00032EC6">
        <w:t xml:space="preserve"> </w:t>
      </w:r>
      <w:del w:id="218" w:author="Adrian" w:date="2017-05-23T09:20:00Z">
        <w:r w:rsidR="00D4685C" w:rsidRPr="00032EC6" w:rsidDel="00BE47C4">
          <w:delText xml:space="preserve">examined </w:delText>
        </w:r>
      </w:del>
      <w:ins w:id="219" w:author="Adrian" w:date="2017-05-23T09:20:00Z">
        <w:r w:rsidR="00BE47C4">
          <w:t>observed</w:t>
        </w:r>
        <w:r w:rsidR="00BE47C4" w:rsidRPr="00032EC6">
          <w:t xml:space="preserve"> </w:t>
        </w:r>
      </w:ins>
      <w:r w:rsidR="00D4685C" w:rsidRPr="00032EC6">
        <w:t>solitary bee foraging behaviors using freely foraging bees in an experimental garden</w:t>
      </w:r>
      <w:del w:id="220" w:author="Adrian" w:date="2017-05-22T15:31:00Z">
        <w:r w:rsidR="00D4685C" w:rsidRPr="00032EC6" w:rsidDel="00C4781D">
          <w:delText xml:space="preserve"> planted with the prairie sunflower, </w:delText>
        </w:r>
        <w:r w:rsidR="00D4685C" w:rsidRPr="00032EC6" w:rsidDel="00C4781D">
          <w:rPr>
            <w:i/>
          </w:rPr>
          <w:delText>Helianthus petiolaris</w:delText>
        </w:r>
        <w:r w:rsidR="00D4685C" w:rsidRPr="00032EC6" w:rsidDel="00C4781D">
          <w:delText xml:space="preserve"> </w:delText>
        </w:r>
        <w:r w:rsidR="00566560" w:rsidRPr="00032EC6" w:rsidDel="00C4781D">
          <w:delText xml:space="preserve">Nuttall </w:delText>
        </w:r>
        <w:r w:rsidR="00D4685C" w:rsidRPr="00032EC6" w:rsidDel="00C4781D">
          <w:delText xml:space="preserve">(Asteraceae) as a food resource. </w:delText>
        </w:r>
        <w:r w:rsidR="00C141E5" w:rsidRPr="00032EC6" w:rsidDel="00C4781D">
          <w:delText>We</w:delText>
        </w:r>
      </w:del>
      <w:ins w:id="221" w:author="Adrian" w:date="2017-05-22T15:31:00Z">
        <w:r w:rsidR="00C4781D">
          <w:t xml:space="preserve"> and compared bee foraging activities in response to</w:t>
        </w:r>
      </w:ins>
      <w:del w:id="222" w:author="Adrian" w:date="2017-05-22T15:31:00Z">
        <w:r w:rsidR="00D4685C" w:rsidRPr="00032EC6" w:rsidDel="00C4781D">
          <w:delText xml:space="preserve"> used th</w:delText>
        </w:r>
      </w:del>
      <w:del w:id="223" w:author="Adrian" w:date="2017-05-22T15:32:00Z">
        <w:r w:rsidR="00D4685C" w:rsidRPr="00032EC6" w:rsidDel="00C4781D">
          <w:delText>e presence or absence of two flower occupants,</w:delText>
        </w:r>
        <w:r w:rsidR="00C141E5" w:rsidRPr="00032EC6" w:rsidDel="00C4781D">
          <w:delText xml:space="preserve"> </w:delText>
        </w:r>
        <w:r w:rsidR="00D4685C" w:rsidRPr="00032EC6" w:rsidDel="00C4781D">
          <w:delText xml:space="preserve">the Colorado soldier </w:delText>
        </w:r>
      </w:del>
      <w:ins w:id="224" w:author="Adrian" w:date="2017-05-22T15:32:00Z">
        <w:r w:rsidR="00C4781D">
          <w:t xml:space="preserve"> a competitive </w:t>
        </w:r>
      </w:ins>
      <w:r w:rsidR="00D4685C" w:rsidRPr="00032EC6">
        <w:t>beetle</w:t>
      </w:r>
      <w:del w:id="225" w:author="Adrian" w:date="2017-05-22T15:32:00Z">
        <w:r w:rsidR="00D4685C" w:rsidRPr="00032EC6" w:rsidDel="00C4781D">
          <w:delText xml:space="preserve">, </w:delText>
        </w:r>
        <w:r w:rsidR="00D4685C" w:rsidRPr="00032EC6" w:rsidDel="00C4781D">
          <w:rPr>
            <w:i/>
          </w:rPr>
          <w:delText>Chauliognathus basalis</w:delText>
        </w:r>
        <w:r w:rsidR="00D4685C" w:rsidRPr="00032EC6" w:rsidDel="00C4781D">
          <w:delText xml:space="preserve"> LeConte, (Cantharidae)</w:delText>
        </w:r>
        <w:r w:rsidR="00894374" w:rsidRPr="00032EC6" w:rsidDel="00C4781D">
          <w:delText xml:space="preserve"> (Figure 1)</w:delText>
        </w:r>
        <w:r w:rsidR="00D4685C" w:rsidRPr="00032EC6" w:rsidDel="00C4781D">
          <w:delText xml:space="preserve"> and </w:delText>
        </w:r>
        <w:r w:rsidR="00C141E5" w:rsidRPr="00032EC6" w:rsidDel="00C4781D">
          <w:delText xml:space="preserve">an </w:delText>
        </w:r>
        <w:r w:rsidR="00D4685C" w:rsidRPr="00032EC6" w:rsidDel="00C4781D">
          <w:delText>a</w:delText>
        </w:r>
      </w:del>
      <w:ins w:id="226" w:author="Adrian" w:date="2017-05-22T15:32:00Z">
        <w:r w:rsidR="00C4781D">
          <w:t xml:space="preserve"> and a</w:t>
        </w:r>
      </w:ins>
      <w:ins w:id="227" w:author="Adrian" w:date="2017-05-22T15:33:00Z">
        <w:r w:rsidR="00C4781D">
          <w:t xml:space="preserve"> cryptic</w:t>
        </w:r>
      </w:ins>
      <w:ins w:id="228" w:author="Adrian" w:date="2017-05-22T15:32:00Z">
        <w:r w:rsidR="00C4781D">
          <w:t xml:space="preserve"> predatory hemipteran.</w:t>
        </w:r>
      </w:ins>
      <w:del w:id="229" w:author="Adrian" w:date="2017-05-22T15:32:00Z">
        <w:r w:rsidR="00D4685C" w:rsidRPr="00032EC6" w:rsidDel="00C4781D">
          <w:delText xml:space="preserve">mbush bug, </w:delText>
        </w:r>
        <w:r w:rsidR="00D4685C" w:rsidRPr="00032EC6" w:rsidDel="00C4781D">
          <w:rPr>
            <w:i/>
          </w:rPr>
          <w:delText xml:space="preserve">Phymata americana </w:delText>
        </w:r>
        <w:r w:rsidR="00D4685C" w:rsidRPr="00032EC6" w:rsidDel="00C4781D">
          <w:delText>Laporte (Phymatidae)</w:delText>
        </w:r>
        <w:r w:rsidR="00894374" w:rsidRPr="00032EC6" w:rsidDel="00C4781D">
          <w:delText xml:space="preserve"> (Figure 1)</w:delText>
        </w:r>
        <w:r w:rsidR="00D4685C" w:rsidRPr="00032EC6" w:rsidDel="00C4781D">
          <w:delText>, as the competitor and predator respectively</w:delText>
        </w:r>
      </w:del>
      <w:r w:rsidR="00D4685C" w:rsidRPr="00032EC6">
        <w:t xml:space="preserve">. </w:t>
      </w:r>
      <w:ins w:id="230" w:author="Adrian" w:date="2017-05-22T15:32:00Z">
        <w:r w:rsidR="00C4781D">
          <w:t>We predicted</w:t>
        </w:r>
      </w:ins>
      <w:ins w:id="231" w:author="Adrian" w:date="2017-05-22T15:34:00Z">
        <w:r w:rsidR="00C4781D">
          <w:t xml:space="preserve"> that</w:t>
        </w:r>
      </w:ins>
      <w:ins w:id="232" w:author="Adrian" w:date="2017-05-22T15:32:00Z">
        <w:r w:rsidR="00C4781D">
          <w:t xml:space="preserve"> </w:t>
        </w:r>
      </w:ins>
      <w:del w:id="233" w:author="Adrian" w:date="2017-05-22T15:32:00Z">
        <w:r w:rsidR="00D4685C" w:rsidRPr="00032EC6" w:rsidDel="00C4781D">
          <w:delText>I</w:delText>
        </w:r>
      </w:del>
      <w:ins w:id="234" w:author="Adrian" w:date="2017-05-22T15:32:00Z">
        <w:r w:rsidR="00C4781D">
          <w:t>i</w:t>
        </w:r>
      </w:ins>
      <w:r w:rsidR="00D4685C" w:rsidRPr="00032EC6">
        <w:t xml:space="preserve">f solitary bees </w:t>
      </w:r>
      <w:del w:id="235" w:author="Adrian" w:date="2017-05-22T15:32:00Z">
        <w:r w:rsidR="00D4685C" w:rsidRPr="00032EC6" w:rsidDel="00C4781D">
          <w:delText xml:space="preserve">are </w:delText>
        </w:r>
      </w:del>
      <w:ins w:id="236" w:author="Adrian" w:date="2017-05-22T15:32:00Z">
        <w:r w:rsidR="00C4781D">
          <w:t>we</w:t>
        </w:r>
        <w:r w:rsidR="00C4781D" w:rsidRPr="00032EC6">
          <w:t xml:space="preserve">re </w:t>
        </w:r>
      </w:ins>
      <w:commentRangeStart w:id="237"/>
      <w:r w:rsidR="00D4685C" w:rsidRPr="00032EC6">
        <w:t>more risk averse</w:t>
      </w:r>
      <w:commentRangeEnd w:id="237"/>
      <w:r w:rsidR="00BE47C4">
        <w:rPr>
          <w:rStyle w:val="CommentReference"/>
        </w:rPr>
        <w:commentReference w:id="237"/>
      </w:r>
      <w:r w:rsidR="00D4685C" w:rsidRPr="00032EC6">
        <w:t xml:space="preserve">, they </w:t>
      </w:r>
      <w:del w:id="238" w:author="Adrian" w:date="2017-05-22T15:33:00Z">
        <w:r w:rsidR="00D4685C" w:rsidRPr="00032EC6" w:rsidDel="00C4781D">
          <w:delText xml:space="preserve">may </w:delText>
        </w:r>
      </w:del>
      <w:ins w:id="239" w:author="Adrian" w:date="2017-05-22T15:33:00Z">
        <w:r w:rsidR="00C4781D">
          <w:t>would</w:t>
        </w:r>
        <w:r w:rsidR="00C4781D" w:rsidRPr="00032EC6">
          <w:t xml:space="preserve"> </w:t>
        </w:r>
      </w:ins>
      <w:del w:id="240" w:author="Adrian" w:date="2017-05-22T15:33:00Z">
        <w:r w:rsidR="00D4685C" w:rsidRPr="00032EC6" w:rsidDel="00C4781D">
          <w:delText xml:space="preserve">initially </w:delText>
        </w:r>
      </w:del>
      <w:r w:rsidR="00D4685C" w:rsidRPr="00032EC6">
        <w:t xml:space="preserve">respond to non-threatening floral occupants </w:t>
      </w:r>
      <w:ins w:id="241" w:author="Adrian" w:date="2017-05-22T15:33:00Z">
        <w:r w:rsidR="00C4781D">
          <w:t xml:space="preserve">(competitors) </w:t>
        </w:r>
      </w:ins>
      <w:r w:rsidR="00D4685C" w:rsidRPr="00032EC6">
        <w:t>in the same way</w:t>
      </w:r>
      <w:del w:id="242" w:author="Adrian" w:date="2017-05-22T15:33:00Z">
        <w:r w:rsidR="00D4685C" w:rsidRPr="00032EC6" w:rsidDel="00C4781D">
          <w:delText xml:space="preserve"> as</w:delText>
        </w:r>
      </w:del>
      <w:r w:rsidR="00D4685C" w:rsidRPr="00032EC6">
        <w:t xml:space="preserve"> they respond</w:t>
      </w:r>
      <w:ins w:id="243" w:author="Adrian" w:date="2017-05-22T15:33:00Z">
        <w:r w:rsidR="00C4781D">
          <w:t>ed</w:t>
        </w:r>
      </w:ins>
      <w:r w:rsidR="00D4685C" w:rsidRPr="00032EC6">
        <w:t xml:space="preserve"> to ambush predators. </w:t>
      </w:r>
      <w:ins w:id="244" w:author="Adrian" w:date="2017-05-22T15:34:00Z">
        <w:r w:rsidR="00C4781D">
          <w:t xml:space="preserve">If </w:t>
        </w:r>
      </w:ins>
      <w:del w:id="245" w:author="Adrian" w:date="2017-05-22T15:34:00Z">
        <w:r w:rsidR="00D4685C" w:rsidRPr="00032EC6" w:rsidDel="00C4781D">
          <w:delText>H</w:delText>
        </w:r>
      </w:del>
      <w:ins w:id="246" w:author="Adrian" w:date="2017-05-22T15:34:00Z">
        <w:r w:rsidR="00C4781D">
          <w:t>h</w:t>
        </w:r>
      </w:ins>
      <w:r w:rsidR="00D4685C" w:rsidRPr="00032EC6">
        <w:t xml:space="preserve">owever, </w:t>
      </w:r>
      <w:ins w:id="247" w:author="Adrian" w:date="2017-05-22T15:34:00Z">
        <w:r w:rsidR="00C4781D">
          <w:t xml:space="preserve">solitary </w:t>
        </w:r>
      </w:ins>
      <w:r w:rsidR="00D4685C" w:rsidRPr="00032EC6">
        <w:t>bees</w:t>
      </w:r>
      <w:del w:id="248" w:author="Adrian" w:date="2017-05-22T15:34:00Z">
        <w:r w:rsidR="00D4685C" w:rsidRPr="00032EC6" w:rsidDel="00C4781D">
          <w:delText xml:space="preserve"> may also </w:delText>
        </w:r>
      </w:del>
      <w:ins w:id="249" w:author="Adrian" w:date="2017-05-22T15:34:00Z">
        <w:r w:rsidR="00C4781D">
          <w:t xml:space="preserve"> could </w:t>
        </w:r>
      </w:ins>
      <w:r w:rsidR="00D4685C" w:rsidRPr="00032EC6">
        <w:t>learn to disregard floral occupants that pose no threat</w:t>
      </w:r>
      <w:ins w:id="250" w:author="Adrian" w:date="2017-05-22T15:34:00Z">
        <w:r w:rsidR="00C4781D">
          <w:t xml:space="preserve">, </w:t>
        </w:r>
      </w:ins>
      <w:del w:id="251" w:author="Adrian" w:date="2017-05-22T15:34:00Z">
        <w:r w:rsidR="00D4685C" w:rsidRPr="00032EC6" w:rsidDel="00C4781D">
          <w:delText xml:space="preserve">. </w:delText>
        </w:r>
        <w:r w:rsidR="00C141E5" w:rsidRPr="00032EC6" w:rsidDel="00C4781D">
          <w:delText>We</w:delText>
        </w:r>
      </w:del>
      <w:r w:rsidR="00C141E5" w:rsidRPr="00032EC6">
        <w:t xml:space="preserve"> </w:t>
      </w:r>
      <w:ins w:id="252" w:author="Adrian" w:date="2017-05-22T15:34:00Z">
        <w:r w:rsidR="00C4781D">
          <w:t xml:space="preserve">we </w:t>
        </w:r>
      </w:ins>
      <w:r w:rsidR="00D4685C" w:rsidRPr="00032EC6">
        <w:t>hypothesize</w:t>
      </w:r>
      <w:r w:rsidR="00C141E5" w:rsidRPr="00032EC6">
        <w:t>d</w:t>
      </w:r>
      <w:r w:rsidR="00D4685C" w:rsidRPr="00032EC6">
        <w:t xml:space="preserve"> that </w:t>
      </w:r>
      <w:del w:id="253" w:author="Adrian" w:date="2017-05-22T15:35:00Z">
        <w:r w:rsidR="00D4685C" w:rsidRPr="00032EC6" w:rsidDel="00C4781D">
          <w:delText xml:space="preserve">solitary bees </w:delText>
        </w:r>
      </w:del>
      <w:ins w:id="254" w:author="Adrian" w:date="2017-05-22T15:35:00Z">
        <w:r w:rsidR="00C4781D">
          <w:t xml:space="preserve">they </w:t>
        </w:r>
      </w:ins>
      <w:r w:rsidR="00D4685C" w:rsidRPr="00032EC6">
        <w:t>w</w:t>
      </w:r>
      <w:r w:rsidR="00C141E5" w:rsidRPr="00032EC6">
        <w:t>ould</w:t>
      </w:r>
      <w:r w:rsidR="00D4685C" w:rsidRPr="00032EC6">
        <w:t xml:space="preserve"> respond to</w:t>
      </w:r>
      <w:del w:id="255" w:author="Adrian" w:date="2017-05-23T09:21:00Z">
        <w:r w:rsidR="00D4685C" w:rsidRPr="00032EC6" w:rsidDel="00BE47C4">
          <w:delText xml:space="preserve"> both</w:delText>
        </w:r>
      </w:del>
      <w:r w:rsidR="00D4685C" w:rsidRPr="00032EC6">
        <w:t xml:space="preserve"> floral occupants </w:t>
      </w:r>
      <w:ins w:id="256" w:author="Adrian" w:date="2017-05-23T09:21:00Z">
        <w:r w:rsidR="00BE47C4">
          <w:t xml:space="preserve">differently </w:t>
        </w:r>
      </w:ins>
      <w:r w:rsidR="00D4685C" w:rsidRPr="00032EC6">
        <w:t>by modifying their foraging behaviors to better assess floral characteristics and avoid encounters</w:t>
      </w:r>
      <w:del w:id="257" w:author="Adrian" w:date="2017-05-23T09:21:00Z">
        <w:r w:rsidR="00D4685C" w:rsidRPr="00032EC6" w:rsidDel="00BE47C4">
          <w:delText xml:space="preserve"> with occupants</w:delText>
        </w:r>
      </w:del>
      <w:r w:rsidR="00D4685C" w:rsidRPr="00032EC6">
        <w:t xml:space="preserve">. Specifically, </w:t>
      </w:r>
      <w:r w:rsidR="00C141E5" w:rsidRPr="00032EC6">
        <w:t xml:space="preserve">we </w:t>
      </w:r>
      <w:r w:rsidR="00D4685C" w:rsidRPr="00032EC6">
        <w:t>predict</w:t>
      </w:r>
      <w:r w:rsidR="00C141E5" w:rsidRPr="00032EC6">
        <w:t>ed that</w:t>
      </w:r>
      <w:r w:rsidR="00D4685C" w:rsidRPr="00032EC6">
        <w:t xml:space="preserve"> </w:t>
      </w:r>
      <w:ins w:id="258" w:author="Deane" w:date="2017-05-11T10:21:00Z">
        <w:r w:rsidR="009D3EC5" w:rsidRPr="00032EC6">
          <w:t>solitary be</w:t>
        </w:r>
      </w:ins>
      <w:ins w:id="259" w:author="Adrian" w:date="2017-05-22T15:35:00Z">
        <w:r w:rsidR="00C4781D">
          <w:t>e</w:t>
        </w:r>
      </w:ins>
      <w:ins w:id="260" w:author="Deane" w:date="2017-05-11T10:21:00Z">
        <w:del w:id="261" w:author="Adrian" w:date="2017-05-22T15:35:00Z">
          <w:r w:rsidR="009D3EC5" w:rsidRPr="00032EC6" w:rsidDel="00C4781D">
            <w:delText>s</w:delText>
          </w:r>
        </w:del>
        <w:r w:rsidR="009D3EC5" w:rsidRPr="00032EC6">
          <w:t>s w</w:t>
        </w:r>
        <w:del w:id="262" w:author="Adrian" w:date="2017-05-22T15:35:00Z">
          <w:r w:rsidR="009D3EC5" w:rsidRPr="00032EC6" w:rsidDel="00C4781D">
            <w:delText>il</w:delText>
          </w:r>
        </w:del>
      </w:ins>
      <w:ins w:id="263" w:author="Adrian" w:date="2017-05-22T15:35:00Z">
        <w:r w:rsidR="00C4781D">
          <w:t>ould</w:t>
        </w:r>
      </w:ins>
      <w:ins w:id="264" w:author="Deane" w:date="2017-05-11T10:21:00Z">
        <w:del w:id="265" w:author="Adrian" w:date="2017-05-22T15:35:00Z">
          <w:r w:rsidR="009D3EC5" w:rsidRPr="00032EC6" w:rsidDel="00C4781D">
            <w:delText>l</w:delText>
          </w:r>
        </w:del>
        <w:r w:rsidR="009D3EC5" w:rsidRPr="00032EC6">
          <w:t xml:space="preserve">: </w:t>
        </w:r>
      </w:ins>
      <w:r w:rsidR="00D4685C" w:rsidRPr="00032EC6">
        <w:t xml:space="preserve">1) </w:t>
      </w:r>
      <w:del w:id="266" w:author="Deane" w:date="2017-05-11T10:21:00Z">
        <w:r w:rsidR="00D4685C" w:rsidRPr="00032EC6" w:rsidDel="009D3EC5">
          <w:delText xml:space="preserve">solitary bees will </w:delText>
        </w:r>
      </w:del>
      <w:r w:rsidR="00D4685C" w:rsidRPr="00032EC6">
        <w:t xml:space="preserve">be less likely to collect pollen and nectar from occupied flowers, 2) </w:t>
      </w:r>
      <w:del w:id="267" w:author="Deane" w:date="2017-05-11T10:21:00Z">
        <w:r w:rsidR="00C141E5" w:rsidRPr="00032EC6" w:rsidDel="009D3EC5">
          <w:delText>solitary bees</w:delText>
        </w:r>
        <w:r w:rsidR="00D4685C" w:rsidRPr="00032EC6" w:rsidDel="009D3EC5">
          <w:delText xml:space="preserve"> will </w:delText>
        </w:r>
      </w:del>
      <w:r w:rsidR="00D4685C" w:rsidRPr="00032EC6">
        <w:t>visit occupied flowers less frequently</w:t>
      </w:r>
      <w:ins w:id="268" w:author="Deane" w:date="2017-05-11T10:21:00Z">
        <w:r w:rsidR="009D3EC5" w:rsidRPr="00032EC6">
          <w:t>,</w:t>
        </w:r>
      </w:ins>
      <w:r w:rsidR="00D4685C" w:rsidRPr="00032EC6">
        <w:t xml:space="preserve"> and 3) </w:t>
      </w:r>
      <w:del w:id="269" w:author="Deane" w:date="2017-05-11T10:21:00Z">
        <w:r w:rsidR="00C141E5" w:rsidRPr="00032EC6" w:rsidDel="009D3EC5">
          <w:delText>solitary bees</w:delText>
        </w:r>
        <w:r w:rsidR="00D4685C" w:rsidRPr="00032EC6" w:rsidDel="009D3EC5">
          <w:delText xml:space="preserve"> will </w:delText>
        </w:r>
      </w:del>
      <w:r w:rsidR="00D4685C" w:rsidRPr="00032EC6">
        <w:t xml:space="preserve">spend less time per visit on </w:t>
      </w:r>
      <w:commentRangeStart w:id="270"/>
      <w:r w:rsidR="00D4685C" w:rsidRPr="00032EC6">
        <w:t>occupied flowers.</w:t>
      </w:r>
      <w:r w:rsidR="00D31BA8" w:rsidRPr="00032EC6">
        <w:t xml:space="preserve"> </w:t>
      </w:r>
      <w:r w:rsidR="00D4685C" w:rsidRPr="00032EC6">
        <w:t xml:space="preserve">  </w:t>
      </w:r>
      <w:commentRangeEnd w:id="270"/>
      <w:r w:rsidR="006357F5">
        <w:rPr>
          <w:rStyle w:val="CommentReference"/>
        </w:rPr>
        <w:commentReference w:id="270"/>
      </w:r>
    </w:p>
    <w:p w14:paraId="7172304E" w14:textId="77777777" w:rsidR="00C141E5" w:rsidRPr="00032EC6" w:rsidRDefault="00C141E5" w:rsidP="0071213E">
      <w:pPr>
        <w:spacing w:line="480" w:lineRule="auto"/>
        <w:contextualSpacing/>
        <w:rPr>
          <w:b/>
        </w:rPr>
      </w:pPr>
    </w:p>
    <w:p w14:paraId="44B414D9" w14:textId="77777777" w:rsidR="00D4685C" w:rsidRPr="00032EC6" w:rsidRDefault="00D4685C" w:rsidP="008B77EE">
      <w:pPr>
        <w:spacing w:line="480" w:lineRule="auto"/>
        <w:contextualSpacing/>
        <w:rPr>
          <w:b/>
        </w:rPr>
      </w:pPr>
      <w:r w:rsidRPr="00032EC6">
        <w:rPr>
          <w:b/>
        </w:rPr>
        <w:t>Materials and Methods</w:t>
      </w:r>
    </w:p>
    <w:p w14:paraId="4B90B40E" w14:textId="5114558B" w:rsidR="00D4685C" w:rsidDel="00C4781D" w:rsidRDefault="00D4685C" w:rsidP="000E6C6A">
      <w:pPr>
        <w:spacing w:line="480" w:lineRule="auto"/>
        <w:ind w:firstLine="720"/>
        <w:contextualSpacing/>
        <w:rPr>
          <w:del w:id="271" w:author="Adrian" w:date="2017-05-22T15:40:00Z"/>
        </w:rPr>
      </w:pPr>
      <w:r w:rsidRPr="00032EC6">
        <w:rPr>
          <w:b/>
          <w:rPrChange w:id="272" w:author="Deane" w:date="2017-05-11T10:45:00Z">
            <w:rPr>
              <w:i/>
            </w:rPr>
          </w:rPrChange>
        </w:rPr>
        <w:t>Study system</w:t>
      </w:r>
      <w:r w:rsidRPr="00032EC6">
        <w:rPr>
          <w:i/>
        </w:rPr>
        <w:t xml:space="preserve"> </w:t>
      </w:r>
      <w:del w:id="273" w:author="Deane" w:date="2017-05-11T10:45:00Z">
        <w:r w:rsidRPr="00032EC6" w:rsidDel="001713AB">
          <w:rPr>
            <w:i/>
          </w:rPr>
          <w:delText>-</w:delText>
        </w:r>
      </w:del>
      <w:r w:rsidRPr="00032EC6">
        <w:rPr>
          <w:i/>
        </w:rPr>
        <w:t xml:space="preserve"> </w:t>
      </w:r>
      <w:r w:rsidRPr="00032EC6">
        <w:t xml:space="preserve">Sunflowers </w:t>
      </w:r>
      <w:ins w:id="274" w:author="Adrian" w:date="2017-05-22T15:36:00Z">
        <w:r w:rsidR="00C4781D">
          <w:t>(</w:t>
        </w:r>
        <w:r w:rsidR="00C4781D" w:rsidRPr="00C4781D">
          <w:rPr>
            <w:i/>
            <w:rPrChange w:id="275" w:author="Adrian" w:date="2017-05-22T15:36:00Z">
              <w:rPr/>
            </w:rPrChange>
          </w:rPr>
          <w:t>Helianthus</w:t>
        </w:r>
        <w:r w:rsidR="00C4781D">
          <w:t xml:space="preserve"> spp, Asteraceae) </w:t>
        </w:r>
      </w:ins>
      <w:r w:rsidRPr="00032EC6">
        <w:t xml:space="preserve">are a dominant floral resource </w:t>
      </w:r>
      <w:del w:id="276" w:author="Adrian" w:date="2017-05-22T15:36:00Z">
        <w:r w:rsidR="00575C06" w:rsidRPr="00032EC6" w:rsidDel="00C4781D">
          <w:delText xml:space="preserve">for bees </w:delText>
        </w:r>
      </w:del>
      <w:r w:rsidRPr="00032EC6">
        <w:t xml:space="preserve">across the plains of North America and the primary food resource for at least 31 species of bee </w:t>
      </w:r>
      <w:r w:rsidRPr="00032EC6">
        <w:lastRenderedPageBreak/>
        <w:fldChar w:fldCharType="begin" w:fldLock="1"/>
      </w:r>
      <w:r w:rsidRPr="00032EC6">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plainTextFormattedCitation" : "(Hurd et al. 1980)", "previouslyFormattedCitation" : "(Hurd et al. 1980)" }, "properties" : { "noteIndex" : 0 }, "schema" : "https://github.com/citation-style-language/schema/raw/master/csl-citation.json" }</w:instrText>
      </w:r>
      <w:r w:rsidRPr="00032EC6">
        <w:fldChar w:fldCharType="separate"/>
      </w:r>
      <w:r w:rsidRPr="00032EC6">
        <w:rPr>
          <w:noProof/>
        </w:rPr>
        <w:t>(Hurd et al. 1980)</w:t>
      </w:r>
      <w:r w:rsidRPr="00032EC6">
        <w:fldChar w:fldCharType="end"/>
      </w:r>
      <w:r w:rsidRPr="00032EC6">
        <w:t xml:space="preserve">. The prairie sunflower, </w:t>
      </w:r>
      <w:r w:rsidRPr="00032EC6">
        <w:rPr>
          <w:i/>
        </w:rPr>
        <w:t>Helianthus petiolaris</w:t>
      </w:r>
      <w:ins w:id="277" w:author="Adrian" w:date="2017-05-22T15:36:00Z">
        <w:r w:rsidR="00C4781D">
          <w:rPr>
            <w:i/>
          </w:rPr>
          <w:t xml:space="preserve"> </w:t>
        </w:r>
        <w:r w:rsidR="00C4781D">
          <w:t>(Nuttal</w:t>
        </w:r>
      </w:ins>
      <w:ins w:id="278" w:author="Adrian" w:date="2017-05-22T15:37:00Z">
        <w:r w:rsidR="00C4781D">
          <w:t>l</w:t>
        </w:r>
      </w:ins>
      <w:ins w:id="279" w:author="Adrian" w:date="2017-05-22T15:36:00Z">
        <w:r w:rsidR="00C4781D">
          <w:t>)</w:t>
        </w:r>
      </w:ins>
      <w:r w:rsidRPr="00032EC6">
        <w:rPr>
          <w:i/>
        </w:rPr>
        <w:t>,</w:t>
      </w:r>
      <w:r w:rsidRPr="00032EC6">
        <w:t xml:space="preserve"> is especially abundant in sandy disturbed soils found throughout urban and rural environments </w:t>
      </w:r>
      <w:r w:rsidRPr="00032EC6">
        <w:fldChar w:fldCharType="begin" w:fldLock="1"/>
      </w:r>
      <w:r w:rsidR="00136057" w:rsidRPr="00032EC6">
        <w:instrText>ADDIN CSL_CITATION { "citationItems" : [ { "id" : "ITEM-1", "itemData" : { "ISBN" : "00143820", "abstract" : "The sunflower species Helianthus annuus and H. petiolaris are widespread weeds in North America. Most botanists have held that the two species are indigenous to the Great Plains region. Although the two species are now sympatric in their distribution, they may have been allopatric at one time. There are slight differences in ecological preference and in time of blooming between the two species. Both species possess seventeen pairs of chromosomes. The F1 shows some abnormalities at meiosis and consequently is rather highly sterile. Hybrid swarms between the two species have been found in Arizona, Illinois, and Missouri. Two of these hybrid swarms are analyzed on the basis of pollen and seed fertility and the variability of the disk diameter. Comparison of the artificial with the putative natural hybrids tends to verify that the latter are truly of hybrid origin. In nature it appears that introgression has occurred through backcrossing of the hybrids to their parents. The main consequence of the introgression has been to increase the variability of the two species without any tendency for an amalgamation of the two into a single highly variable species. It is suggested that introgression has been of importance in the development of superior genotypes which may have increased the ability of the two species to spread as weeds. CR - Copyright &amp;#169; 1947 Society for the Study of Evolution", "author" : [ { "dropping-particle" : "", "family" : "Heiser Jr.", "given" : "Charles B", "non-dropping-particle" : "", "parse-names" : false, "suffix" : "" } ], "container-title" : "Evolution", "id" : "ITEM-1", "issue" : "4", "issued" : { "date-parts" : [ [ "1947" ] ] }, "page" : "249-262", "title" : "Hybridization between the sunflower species &lt;i&gt;Helianthus annuus&lt;/i&gt; and &lt;i&gt;H. petiolaris&lt;/i&gt;", "type" : "article-journal", "volume" : "1" }, "uris" : [ "http://www.mendeley.com/documents/?uuid=84800549-1bf0-44e9-ae08-2ce07445c6ae" ] }, { "id" : "ITEM-2",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2",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eiser Jr. 1947, Hurd et al. 1980)", "plainTextFormattedCitation" : "(Heiser Jr. 1947, Hurd et al. 1980)", "previouslyFormattedCitation" : "(Heiser Jr. 1947, Hurd et al. 1980)" }, "properties" : { "noteIndex" : 0 }, "schema" : "https://github.com/citation-style-language/schema/raw/master/csl-citation.json" }</w:instrText>
      </w:r>
      <w:r w:rsidRPr="00032EC6">
        <w:fldChar w:fldCharType="separate"/>
      </w:r>
      <w:r w:rsidRPr="00032EC6">
        <w:rPr>
          <w:noProof/>
        </w:rPr>
        <w:t>(Heiser Jr. 1947, Hurd et al. 1980)</w:t>
      </w:r>
      <w:r w:rsidRPr="00032EC6">
        <w:fldChar w:fldCharType="end"/>
      </w:r>
      <w:ins w:id="280" w:author="Adrian" w:date="2017-05-22T15:37:00Z">
        <w:r w:rsidR="00C4781D">
          <w:t xml:space="preserve"> and </w:t>
        </w:r>
      </w:ins>
      <w:del w:id="281" w:author="Adrian" w:date="2017-05-22T15:37:00Z">
        <w:r w:rsidRPr="00032EC6" w:rsidDel="00C4781D">
          <w:delText>. A</w:delText>
        </w:r>
      </w:del>
      <w:ins w:id="282" w:author="Adrian" w:date="2017-05-22T15:37:00Z">
        <w:r w:rsidR="00C4781D">
          <w:t>a</w:t>
        </w:r>
      </w:ins>
      <w:r w:rsidRPr="00032EC6">
        <w:t>long roadsides on the plains of Colorado</w:t>
      </w:r>
      <w:r w:rsidR="00302524" w:rsidRPr="00032EC6">
        <w:t>,</w:t>
      </w:r>
      <w:r w:rsidRPr="00032EC6">
        <w:t xml:space="preserve"> densities can be as high as four plants per meter </w:t>
      </w:r>
      <w:commentRangeStart w:id="283"/>
      <w:r w:rsidRPr="00032EC6">
        <w:t>(N</w:t>
      </w:r>
      <w:r w:rsidRPr="00032EC6">
        <w:rPr>
          <w:vertAlign w:val="subscript"/>
        </w:rPr>
        <w:t>transects</w:t>
      </w:r>
      <w:r w:rsidRPr="00032EC6">
        <w:t xml:space="preserve"> = 32, mean</w:t>
      </w:r>
      <w:r w:rsidR="004A5E8E" w:rsidRPr="00032EC6">
        <w:t xml:space="preserve"> ± SE</w:t>
      </w:r>
      <w:r w:rsidRPr="00032EC6">
        <w:t xml:space="preserve"> = 22 </w:t>
      </w:r>
      <w:r w:rsidR="004A5E8E" w:rsidRPr="00032EC6">
        <w:t xml:space="preserve">± 8.96 </w:t>
      </w:r>
      <w:r w:rsidRPr="00032EC6">
        <w:t>plants/ 50 m, Schwantes, unpub. data</w:t>
      </w:r>
      <w:commentRangeEnd w:id="283"/>
      <w:r w:rsidR="00BE47C4">
        <w:rPr>
          <w:rStyle w:val="CommentReference"/>
        </w:rPr>
        <w:commentReference w:id="283"/>
      </w:r>
      <w:r w:rsidRPr="00032EC6">
        <w:t xml:space="preserve">). Each plant has multiple flowers </w:t>
      </w:r>
      <w:r w:rsidR="00036DE0" w:rsidRPr="00032EC6">
        <w:t>borne on</w:t>
      </w:r>
      <w:r w:rsidRPr="00032EC6">
        <w:t xml:space="preserve"> a highly branched stem. The flowers are used </w:t>
      </w:r>
      <w:ins w:id="284" w:author="Adrian" w:date="2017-06-14T10:44:00Z">
        <w:r w:rsidR="006357F5">
          <w:t xml:space="preserve">primarily </w:t>
        </w:r>
      </w:ins>
      <w:r w:rsidRPr="00032EC6">
        <w:t>by foraging bees and other</w:t>
      </w:r>
      <w:ins w:id="285" w:author="Adrian" w:date="2017-05-23T09:22:00Z">
        <w:r w:rsidR="00BE47C4">
          <w:t xml:space="preserve"> insects that consume</w:t>
        </w:r>
      </w:ins>
      <w:ins w:id="286" w:author="Adrian" w:date="2017-05-23T09:23:00Z">
        <w:r w:rsidR="00BE47C4">
          <w:t xml:space="preserve"> </w:t>
        </w:r>
      </w:ins>
      <w:del w:id="287" w:author="Adrian" w:date="2017-05-23T09:22:00Z">
        <w:r w:rsidRPr="00032EC6" w:rsidDel="00BE47C4">
          <w:delText xml:space="preserve"> </w:delText>
        </w:r>
      </w:del>
      <w:r w:rsidRPr="00032EC6">
        <w:t xml:space="preserve">floral </w:t>
      </w:r>
      <w:r w:rsidR="00B756AC" w:rsidRPr="00032EC6">
        <w:t xml:space="preserve">nectar </w:t>
      </w:r>
      <w:ins w:id="288" w:author="Adrian" w:date="2017-05-23T09:23:00Z">
        <w:r w:rsidR="00BE47C4">
          <w:t xml:space="preserve">or </w:t>
        </w:r>
      </w:ins>
      <w:del w:id="289" w:author="Adrian" w:date="2017-05-23T09:23:00Z">
        <w:r w:rsidR="00B756AC" w:rsidRPr="00032EC6" w:rsidDel="00BE47C4">
          <w:delText xml:space="preserve">and </w:delText>
        </w:r>
      </w:del>
      <w:r w:rsidR="00B756AC" w:rsidRPr="00032EC6">
        <w:t>pollen</w:t>
      </w:r>
      <w:ins w:id="290" w:author="Adrian" w:date="2017-05-23T09:24:00Z">
        <w:r w:rsidR="00BE47C4">
          <w:t>.</w:t>
        </w:r>
      </w:ins>
      <w:del w:id="291" w:author="Adrian" w:date="2017-05-23T09:23:00Z">
        <w:r w:rsidR="00B756AC" w:rsidRPr="00032EC6" w:rsidDel="00BE47C4">
          <w:delText xml:space="preserve"> </w:delText>
        </w:r>
        <w:r w:rsidRPr="00032EC6" w:rsidDel="00BE47C4">
          <w:delText>consumers</w:delText>
        </w:r>
      </w:del>
      <w:del w:id="292" w:author="Adrian" w:date="2017-05-23T09:24:00Z">
        <w:r w:rsidRPr="00032EC6" w:rsidDel="00BE47C4">
          <w:delText xml:space="preserve">, </w:delText>
        </w:r>
      </w:del>
      <w:del w:id="293" w:author="Adrian" w:date="2017-05-23T09:23:00Z">
        <w:r w:rsidRPr="00032EC6" w:rsidDel="00BE47C4">
          <w:delText xml:space="preserve">and </w:delText>
        </w:r>
      </w:del>
      <w:del w:id="294" w:author="Adrian" w:date="2017-05-23T09:24:00Z">
        <w:r w:rsidRPr="00032EC6" w:rsidDel="00BE47C4">
          <w:delText>provide hunting platforms for ambush predators</w:delText>
        </w:r>
      </w:del>
      <w:del w:id="295" w:author="Adrian" w:date="2017-05-23T09:23:00Z">
        <w:r w:rsidRPr="00032EC6" w:rsidDel="00BE47C4">
          <w:delText>.</w:delText>
        </w:r>
      </w:del>
    </w:p>
    <w:p w14:paraId="5A5C74F4" w14:textId="77777777" w:rsidR="00BE47C4" w:rsidRDefault="00BE47C4" w:rsidP="00C4781D">
      <w:pPr>
        <w:spacing w:line="480" w:lineRule="auto"/>
        <w:ind w:firstLine="720"/>
        <w:contextualSpacing/>
        <w:rPr>
          <w:ins w:id="296" w:author="Adrian" w:date="2017-05-23T09:24:00Z"/>
        </w:rPr>
      </w:pPr>
    </w:p>
    <w:p w14:paraId="09585428" w14:textId="7DAFEECB" w:rsidR="00D4685C" w:rsidRPr="00032EC6" w:rsidRDefault="00700F77">
      <w:pPr>
        <w:tabs>
          <w:tab w:val="left" w:pos="5760"/>
        </w:tabs>
        <w:spacing w:line="480" w:lineRule="auto"/>
        <w:ind w:firstLine="720"/>
        <w:contextualSpacing/>
        <w:pPrChange w:id="297" w:author="Adrian" w:date="2017-05-23T09:24:00Z">
          <w:pPr>
            <w:spacing w:line="480" w:lineRule="auto"/>
            <w:ind w:firstLine="720"/>
            <w:contextualSpacing/>
          </w:pPr>
        </w:pPrChange>
      </w:pPr>
      <w:ins w:id="298" w:author="Adrian" w:date="2017-05-22T15:40:00Z">
        <w:r>
          <w:t xml:space="preserve">In addition to bees, the flowers of </w:t>
        </w:r>
        <w:r w:rsidRPr="00700F77">
          <w:rPr>
            <w:i/>
            <w:rPrChange w:id="299" w:author="Adrian" w:date="2017-05-22T15:40:00Z">
              <w:rPr/>
            </w:rPrChange>
          </w:rPr>
          <w:t>H. petiolari</w:t>
        </w:r>
        <w:r>
          <w:rPr>
            <w:i/>
          </w:rPr>
          <w:t xml:space="preserve">s </w:t>
        </w:r>
        <w:r>
          <w:t xml:space="preserve">in CO are </w:t>
        </w:r>
      </w:ins>
      <w:ins w:id="300" w:author="Adrian" w:date="2017-05-22T15:41:00Z">
        <w:r>
          <w:t xml:space="preserve">also </w:t>
        </w:r>
      </w:ins>
      <w:ins w:id="301" w:author="Adrian" w:date="2017-05-22T15:42:00Z">
        <w:r>
          <w:t xml:space="preserve">frequently </w:t>
        </w:r>
      </w:ins>
      <w:ins w:id="302" w:author="Adrian" w:date="2017-05-22T15:40:00Z">
        <w:r>
          <w:t>occupied by</w:t>
        </w:r>
      </w:ins>
      <w:ins w:id="303" w:author="Adrian" w:date="2017-05-22T15:42:00Z">
        <w:r>
          <w:t xml:space="preserve"> </w:t>
        </w:r>
      </w:ins>
      <w:del w:id="304" w:author="Adrian" w:date="2017-05-22T15:40:00Z">
        <w:r w:rsidR="00D4685C" w:rsidRPr="00032EC6" w:rsidDel="00C4781D">
          <w:delText xml:space="preserve"> </w:delText>
        </w:r>
      </w:del>
      <w:ins w:id="305" w:author="Adrian" w:date="2017-05-22T15:40:00Z">
        <w:r>
          <w:t>the Colorado soldier</w:t>
        </w:r>
        <w:r w:rsidR="00C4781D" w:rsidRPr="00C4781D">
          <w:t xml:space="preserve"> beetle, </w:t>
        </w:r>
        <w:r w:rsidR="00C4781D" w:rsidRPr="00700F77">
          <w:rPr>
            <w:i/>
            <w:rPrChange w:id="306" w:author="Adrian" w:date="2017-05-22T15:42:00Z">
              <w:rPr/>
            </w:rPrChange>
          </w:rPr>
          <w:t>Chauliognathus basalis</w:t>
        </w:r>
        <w:r w:rsidR="00C4781D" w:rsidRPr="00C4781D">
          <w:t xml:space="preserve"> LeC</w:t>
        </w:r>
        <w:r>
          <w:t>onte, (Cantharidae</w:t>
        </w:r>
      </w:ins>
      <w:ins w:id="307" w:author="Adrian" w:date="2017-05-22T15:41:00Z">
        <w:r>
          <w:t xml:space="preserve">) </w:t>
        </w:r>
      </w:ins>
      <w:ins w:id="308" w:author="Adrian" w:date="2017-05-22T15:55:00Z">
        <w:r w:rsidR="00585305">
          <w:t>and</w:t>
        </w:r>
      </w:ins>
      <w:ins w:id="309" w:author="Adrian" w:date="2017-05-22T15:42:00Z">
        <w:r>
          <w:t xml:space="preserve"> </w:t>
        </w:r>
      </w:ins>
      <w:ins w:id="310" w:author="Adrian" w:date="2017-05-22T15:41:00Z">
        <w:r>
          <w:t>the</w:t>
        </w:r>
      </w:ins>
      <w:ins w:id="311" w:author="Adrian" w:date="2017-05-22T15:40:00Z">
        <w:r>
          <w:t xml:space="preserve"> </w:t>
        </w:r>
      </w:ins>
      <w:ins w:id="312" w:author="Adrian" w:date="2017-05-22T15:42:00Z">
        <w:r>
          <w:t>jagged a</w:t>
        </w:r>
      </w:ins>
      <w:ins w:id="313" w:author="Adrian" w:date="2017-05-22T15:40:00Z">
        <w:r w:rsidR="00C4781D" w:rsidRPr="00C4781D">
          <w:t xml:space="preserve">mbush bug, </w:t>
        </w:r>
        <w:r w:rsidR="00C4781D" w:rsidRPr="00700F77">
          <w:rPr>
            <w:i/>
            <w:rPrChange w:id="314" w:author="Adrian" w:date="2017-05-22T15:42:00Z">
              <w:rPr/>
            </w:rPrChange>
          </w:rPr>
          <w:t>Phymata americana</w:t>
        </w:r>
        <w:r w:rsidR="00C4781D" w:rsidRPr="00C4781D">
          <w:t xml:space="preserve"> Laporte (Phymatidae)</w:t>
        </w:r>
      </w:ins>
      <w:ins w:id="315" w:author="Adrian" w:date="2017-05-22T15:42:00Z">
        <w:r>
          <w:t xml:space="preserve">, </w:t>
        </w:r>
      </w:ins>
      <w:ins w:id="316" w:author="Adrian" w:date="2017-05-22T15:57:00Z">
        <w:r w:rsidR="00585305">
          <w:t xml:space="preserve">both of </w:t>
        </w:r>
      </w:ins>
      <w:ins w:id="317" w:author="Adrian" w:date="2017-05-22T15:43:00Z">
        <w:r>
          <w:t xml:space="preserve">which can be easily observed on the discs of flowers </w:t>
        </w:r>
      </w:ins>
      <w:ins w:id="318" w:author="Adrian" w:date="2017-05-22T15:40:00Z">
        <w:r w:rsidR="00C4781D" w:rsidRPr="00C4781D">
          <w:t>(Figure 1</w:t>
        </w:r>
      </w:ins>
      <w:ins w:id="319" w:author="Adrian" w:date="2017-05-22T15:43:00Z">
        <w:r>
          <w:t>a-b</w:t>
        </w:r>
      </w:ins>
      <w:del w:id="320" w:author="Adrian" w:date="2017-05-22T15:43:00Z">
        <w:r w:rsidR="00D4685C" w:rsidRPr="00032EC6" w:rsidDel="00700F77">
          <w:delText>The predatory</w:delText>
        </w:r>
      </w:del>
      <w:del w:id="321" w:author="Adrian" w:date="2017-05-22T15:55:00Z">
        <w:r w:rsidR="00D4685C" w:rsidRPr="00032EC6" w:rsidDel="00585305">
          <w:delText xml:space="preserve"> </w:delText>
        </w:r>
      </w:del>
      <w:del w:id="322" w:author="Adrian" w:date="2017-05-22T15:43:00Z">
        <w:r w:rsidR="00D4685C" w:rsidRPr="00032EC6" w:rsidDel="00700F77">
          <w:delText>a</w:delText>
        </w:r>
      </w:del>
      <w:del w:id="323" w:author="Adrian" w:date="2017-05-22T15:55:00Z">
        <w:r w:rsidR="00D4685C" w:rsidRPr="00032EC6" w:rsidDel="00585305">
          <w:delText>mbush bug</w:delText>
        </w:r>
      </w:del>
      <w:del w:id="324" w:author="Adrian" w:date="2017-05-22T15:44:00Z">
        <w:r w:rsidR="00D4685C" w:rsidRPr="00032EC6" w:rsidDel="00700F77">
          <w:delText xml:space="preserve">, </w:delText>
        </w:r>
        <w:r w:rsidR="00D4685C" w:rsidRPr="00032EC6" w:rsidDel="00700F77">
          <w:rPr>
            <w:i/>
          </w:rPr>
          <w:delText>P</w:delText>
        </w:r>
      </w:del>
      <w:ins w:id="325" w:author="Deane" w:date="2017-05-11T10:23:00Z">
        <w:del w:id="326" w:author="Adrian" w:date="2017-05-22T15:44:00Z">
          <w:r w:rsidR="009D3EC5" w:rsidRPr="00032EC6" w:rsidDel="00700F77">
            <w:rPr>
              <w:i/>
            </w:rPr>
            <w:delText>.</w:delText>
          </w:r>
        </w:del>
      </w:ins>
      <w:del w:id="327" w:author="Adrian" w:date="2017-05-22T15:44:00Z">
        <w:r w:rsidR="00D4685C" w:rsidRPr="00032EC6" w:rsidDel="00700F77">
          <w:rPr>
            <w:i/>
          </w:rPr>
          <w:delText>hymata americana,</w:delText>
        </w:r>
      </w:del>
      <w:del w:id="328" w:author="Adrian" w:date="2017-05-23T09:24:00Z">
        <w:r w:rsidR="00D4685C" w:rsidRPr="00032EC6" w:rsidDel="00BE47C4">
          <w:delText xml:space="preserve"> </w:delText>
        </w:r>
      </w:del>
      <w:del w:id="329" w:author="Adrian" w:date="2017-05-22T15:57:00Z">
        <w:r w:rsidR="00D4685C" w:rsidRPr="00032EC6" w:rsidDel="00585305">
          <w:delText xml:space="preserve">and </w:delText>
        </w:r>
      </w:del>
      <w:del w:id="330" w:author="Adrian" w:date="2017-05-22T15:50:00Z">
        <w:r w:rsidR="00D4685C" w:rsidRPr="00032EC6" w:rsidDel="00700F77">
          <w:delText>the nectarivorous s</w:delText>
        </w:r>
      </w:del>
      <w:del w:id="331" w:author="Adrian" w:date="2017-05-22T15:54:00Z">
        <w:r w:rsidR="00D4685C" w:rsidRPr="00032EC6" w:rsidDel="00585305">
          <w:delText>oldier beetle,</w:delText>
        </w:r>
      </w:del>
      <w:del w:id="332" w:author="Adrian" w:date="2017-05-22T15:50:00Z">
        <w:r w:rsidR="00D4685C" w:rsidRPr="00032EC6" w:rsidDel="00700F77">
          <w:delText xml:space="preserve"> </w:delText>
        </w:r>
        <w:r w:rsidR="00D4685C" w:rsidRPr="00032EC6" w:rsidDel="00700F77">
          <w:rPr>
            <w:i/>
          </w:rPr>
          <w:delText>C</w:delText>
        </w:r>
      </w:del>
      <w:ins w:id="333" w:author="Deane" w:date="2017-05-11T10:23:00Z">
        <w:del w:id="334" w:author="Adrian" w:date="2017-05-22T15:50:00Z">
          <w:r w:rsidR="009D3EC5" w:rsidRPr="00032EC6" w:rsidDel="00700F77">
            <w:rPr>
              <w:i/>
            </w:rPr>
            <w:delText>.</w:delText>
          </w:r>
        </w:del>
      </w:ins>
      <w:del w:id="335" w:author="Adrian" w:date="2017-05-22T15:52:00Z">
        <w:r w:rsidR="00D4685C" w:rsidRPr="00032EC6" w:rsidDel="00585305">
          <w:rPr>
            <w:i/>
          </w:rPr>
          <w:delText>hauliognathus</w:delText>
        </w:r>
      </w:del>
      <w:del w:id="336" w:author="Adrian" w:date="2017-05-22T15:50:00Z">
        <w:r w:rsidR="00D4685C" w:rsidRPr="00032EC6" w:rsidDel="00700F77">
          <w:rPr>
            <w:i/>
          </w:rPr>
          <w:delText xml:space="preserve"> basilis,</w:delText>
        </w:r>
      </w:del>
      <w:del w:id="337" w:author="Adrian" w:date="2017-05-22T15:46:00Z">
        <w:r w:rsidR="00D4685C" w:rsidRPr="00032EC6" w:rsidDel="00700F77">
          <w:delText xml:space="preserve"> occupy sunflowers at high densities in August and September respectively (</w:delText>
        </w:r>
        <w:r w:rsidR="00E5766E" w:rsidRPr="00032EC6" w:rsidDel="00700F77">
          <w:delText>N</w:delText>
        </w:r>
        <w:r w:rsidR="00E5766E" w:rsidRPr="00032EC6" w:rsidDel="00700F77">
          <w:rPr>
            <w:vertAlign w:val="subscript"/>
          </w:rPr>
          <w:delText>transects</w:delText>
        </w:r>
        <w:r w:rsidR="00E5766E" w:rsidRPr="00032EC6" w:rsidDel="00700F77">
          <w:delText xml:space="preserve"> = 32, mean</w:delText>
        </w:r>
        <w:r w:rsidR="004A5E8E" w:rsidRPr="00032EC6" w:rsidDel="00700F77">
          <w:delText xml:space="preserve"> ± SE</w:delText>
        </w:r>
        <w:r w:rsidR="00E5766E" w:rsidRPr="00032EC6" w:rsidDel="00700F77">
          <w:delText xml:space="preserve"> = </w:delText>
        </w:r>
        <w:r w:rsidR="00D4685C" w:rsidRPr="00032EC6" w:rsidDel="00700F77">
          <w:delText xml:space="preserve">0.08 </w:delText>
        </w:r>
        <w:r w:rsidR="00DE5837" w:rsidRPr="00032EC6" w:rsidDel="00700F77">
          <w:delText>±</w:delText>
        </w:r>
        <w:r w:rsidR="004A5E8E" w:rsidRPr="00032EC6" w:rsidDel="00700F77">
          <w:delText xml:space="preserve"> </w:delText>
        </w:r>
        <w:r w:rsidR="00FB2015" w:rsidRPr="00032EC6" w:rsidDel="00700F77">
          <w:delText>0.03</w:delText>
        </w:r>
        <w:r w:rsidR="00DE5837" w:rsidRPr="00032EC6" w:rsidDel="00700F77">
          <w:delText xml:space="preserve"> </w:delText>
        </w:r>
        <w:r w:rsidR="00D4685C" w:rsidRPr="00032EC6" w:rsidDel="00700F77">
          <w:delText>ambush bugs/flower</w:delText>
        </w:r>
      </w:del>
      <w:ins w:id="338" w:author="Deane" w:date="2017-05-11T10:23:00Z">
        <w:del w:id="339" w:author="Adrian" w:date="2017-05-22T15:52:00Z">
          <w:r w:rsidR="009D3EC5" w:rsidRPr="00032EC6" w:rsidDel="00585305">
            <w:delText>;</w:delText>
          </w:r>
        </w:del>
      </w:ins>
      <w:del w:id="340" w:author="Adrian" w:date="2017-05-22T15:52:00Z">
        <w:r w:rsidR="00D4685C" w:rsidRPr="00032EC6" w:rsidDel="00585305">
          <w:delText xml:space="preserve">, </w:delText>
        </w:r>
        <w:r w:rsidR="00E5766E" w:rsidRPr="00032EC6" w:rsidDel="00585305">
          <w:delText>mean</w:delText>
        </w:r>
        <w:r w:rsidR="002A0B0A" w:rsidRPr="00032EC6" w:rsidDel="00585305">
          <w:delText xml:space="preserve"> ± SE</w:delText>
        </w:r>
        <w:r w:rsidR="00E5766E" w:rsidRPr="00032EC6" w:rsidDel="00585305">
          <w:delText xml:space="preserve"> = </w:delText>
        </w:r>
      </w:del>
      <w:del w:id="341" w:author="Adrian" w:date="2017-05-22T15:59:00Z">
        <w:r w:rsidR="00D4685C" w:rsidRPr="00032EC6" w:rsidDel="00585305">
          <w:delText xml:space="preserve">0.45 </w:delText>
        </w:r>
        <w:r w:rsidR="00DE5837" w:rsidRPr="00032EC6" w:rsidDel="00585305">
          <w:delText xml:space="preserve">± </w:delText>
        </w:r>
        <w:r w:rsidR="002A0B0A" w:rsidRPr="00032EC6" w:rsidDel="00585305">
          <w:delText xml:space="preserve">0.06 </w:delText>
        </w:r>
        <w:r w:rsidR="00D4685C" w:rsidRPr="00032EC6" w:rsidDel="00585305">
          <w:delText xml:space="preserve">beetles/flower; </w:delText>
        </w:r>
        <w:commentRangeStart w:id="342"/>
        <w:r w:rsidR="00D4685C" w:rsidRPr="00032EC6" w:rsidDel="00585305">
          <w:delText>Schwantes, unpub. data</w:delText>
        </w:r>
        <w:commentRangeEnd w:id="342"/>
        <w:r w:rsidR="00585305" w:rsidDel="00585305">
          <w:rPr>
            <w:rStyle w:val="CommentReference"/>
          </w:rPr>
          <w:commentReference w:id="342"/>
        </w:r>
      </w:del>
      <w:r w:rsidR="00D4685C" w:rsidRPr="00032EC6">
        <w:t>). Ambush bugs are common</w:t>
      </w:r>
      <w:ins w:id="343" w:author="Adrian" w:date="2017-05-22T15:57:00Z">
        <w:r w:rsidR="00585305">
          <w:t>, occurring</w:t>
        </w:r>
        <w:r w:rsidR="00585305" w:rsidRPr="00032EC6">
          <w:t xml:space="preserve"> at </w:t>
        </w:r>
        <w:r w:rsidR="00585305">
          <w:t xml:space="preserve"> roughly XX% of flowering plants </w:t>
        </w:r>
        <w:r w:rsidR="00585305" w:rsidRPr="00032EC6">
          <w:t>in August and September</w:t>
        </w:r>
        <w:r w:rsidR="00585305">
          <w:t xml:space="preserve">, with an average density of </w:t>
        </w:r>
        <w:r w:rsidR="00585305" w:rsidRPr="00032EC6">
          <w:t xml:space="preserve"> 0.08 ± </w:t>
        </w:r>
        <w:r w:rsidR="00585305">
          <w:t xml:space="preserve">0.03 </w:t>
        </w:r>
        <w:r w:rsidR="00585305" w:rsidRPr="00032EC6">
          <w:t>ambush bugs</w:t>
        </w:r>
        <w:r w:rsidR="00585305">
          <w:t xml:space="preserve"> per </w:t>
        </w:r>
        <w:r w:rsidR="00585305" w:rsidRPr="00032EC6">
          <w:t>flower</w:t>
        </w:r>
        <w:r w:rsidR="00585305">
          <w:rPr>
            <w:rStyle w:val="CommentReference"/>
          </w:rPr>
          <w:commentReference w:id="344"/>
        </w:r>
        <w:r w:rsidR="00585305">
          <w:t xml:space="preserve"> head</w:t>
        </w:r>
        <w:r w:rsidR="00585305" w:rsidRPr="00032EC6">
          <w:t xml:space="preserve"> (N</w:t>
        </w:r>
        <w:r w:rsidR="00585305">
          <w:rPr>
            <w:vertAlign w:val="subscript"/>
          </w:rPr>
          <w:t>transects</w:t>
        </w:r>
        <w:r w:rsidR="00585305">
          <w:t xml:space="preserve"> = 32). They ar</w:t>
        </w:r>
      </w:ins>
      <w:ins w:id="345" w:author="Adrian" w:date="2017-05-22T15:58:00Z">
        <w:r w:rsidR="00585305">
          <w:t xml:space="preserve">e </w:t>
        </w:r>
      </w:ins>
      <w:del w:id="346" w:author="Adrian" w:date="2017-05-22T15:57:00Z">
        <w:r w:rsidR="00D4685C" w:rsidRPr="00032EC6" w:rsidDel="00585305">
          <w:delText xml:space="preserve">, </w:delText>
        </w:r>
      </w:del>
      <w:del w:id="347" w:author="Adrian" w:date="2017-05-22T15:58:00Z">
        <w:r w:rsidR="00D4685C" w:rsidRPr="00032EC6" w:rsidDel="00585305">
          <w:delText xml:space="preserve">easily manipulated, </w:delText>
        </w:r>
      </w:del>
      <w:r w:rsidR="00D4685C" w:rsidRPr="00032EC6">
        <w:t>cryptic predators</w:t>
      </w:r>
      <w:ins w:id="348" w:author="Adrian" w:date="2017-05-22T15:58:00Z">
        <w:r w:rsidR="00585305">
          <w:t xml:space="preserve">, </w:t>
        </w:r>
      </w:ins>
      <w:del w:id="349" w:author="Adrian" w:date="2017-05-22T15:58:00Z">
        <w:r w:rsidR="00D4685C" w:rsidRPr="00032EC6" w:rsidDel="00585305">
          <w:delText xml:space="preserve"> </w:delText>
        </w:r>
      </w:del>
      <w:moveToRangeStart w:id="350" w:author="Adrian" w:date="2017-05-22T15:58:00Z" w:name="move483232058"/>
      <w:moveTo w:id="351" w:author="Adrian" w:date="2017-05-22T15:58:00Z">
        <w:del w:id="352" w:author="Adrian" w:date="2017-05-22T15:58:00Z">
          <w:r w:rsidR="00585305" w:rsidRPr="00032EC6" w:rsidDel="00585305">
            <w:delText xml:space="preserve">Hunting ambush bugs </w:delText>
          </w:r>
        </w:del>
        <w:r w:rsidR="00585305" w:rsidRPr="00032EC6">
          <w:t>preferentially occu</w:t>
        </w:r>
        <w:del w:id="353" w:author="Adrian" w:date="2017-05-23T09:25:00Z">
          <w:r w:rsidR="00585305" w:rsidRPr="00032EC6" w:rsidDel="00BE47C4">
            <w:delText>p</w:delText>
          </w:r>
        </w:del>
      </w:moveTo>
      <w:ins w:id="354" w:author="Adrian" w:date="2017-05-23T09:25:00Z">
        <w:r w:rsidR="00BE47C4">
          <w:t>py</w:t>
        </w:r>
      </w:ins>
      <w:ins w:id="355" w:author="Adrian" w:date="2017-05-22T15:59:00Z">
        <w:r w:rsidR="00BE47C4">
          <w:t>i</w:t>
        </w:r>
        <w:r w:rsidR="00585305">
          <w:t>ng</w:t>
        </w:r>
      </w:ins>
      <w:moveTo w:id="356" w:author="Adrian" w:date="2017-05-22T15:58:00Z">
        <w:del w:id="357" w:author="Adrian" w:date="2017-05-22T15:59:00Z">
          <w:r w:rsidR="00585305" w:rsidRPr="00032EC6" w:rsidDel="00585305">
            <w:delText>y</w:delText>
          </w:r>
        </w:del>
        <w:r w:rsidR="00585305" w:rsidRPr="00032EC6">
          <w:t xml:space="preserve"> yellow flowers</w:t>
        </w:r>
      </w:moveTo>
      <w:ins w:id="358" w:author="Adrian" w:date="2017-05-23T09:28:00Z">
        <w:r w:rsidR="00BE47C4">
          <w:t xml:space="preserve"> </w:t>
        </w:r>
      </w:ins>
      <w:moveTo w:id="359" w:author="Adrian" w:date="2017-05-22T15:58:00Z">
        <w:del w:id="360" w:author="Adrian" w:date="2017-05-23T09:28:00Z">
          <w:r w:rsidR="00585305" w:rsidRPr="00032EC6" w:rsidDel="00BE47C4">
            <w:delText xml:space="preserve"> </w:delText>
          </w:r>
        </w:del>
        <w:r w:rsidR="00585305" w:rsidRPr="00032EC6">
          <w:fldChar w:fldCharType="begin" w:fldLock="1"/>
        </w:r>
        <w:r w:rsidR="00585305" w:rsidRPr="00032EC6">
          <w: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instrText>
        </w:r>
        <w:r w:rsidR="00585305" w:rsidRPr="00032EC6">
          <w:fldChar w:fldCharType="separate"/>
        </w:r>
        <w:r w:rsidR="00585305" w:rsidRPr="00032EC6">
          <w:rPr>
            <w:noProof/>
          </w:rPr>
          <w:t>(Greco and Kevan 1994)</w:t>
        </w:r>
        <w:r w:rsidR="00585305" w:rsidRPr="00032EC6">
          <w:fldChar w:fldCharType="end"/>
        </w:r>
      </w:moveTo>
      <w:ins w:id="361" w:author="Adrian" w:date="2017-05-23T09:29:00Z">
        <w:r w:rsidR="00E242E5">
          <w:t xml:space="preserve"> to match their bright yellow color,</w:t>
        </w:r>
      </w:ins>
      <w:moveTo w:id="362" w:author="Adrian" w:date="2017-05-22T15:58:00Z">
        <w:del w:id="363" w:author="Adrian" w:date="2017-05-23T09:25:00Z">
          <w:r w:rsidR="00585305" w:rsidRPr="00032EC6" w:rsidDel="00BE47C4">
            <w:delText>.</w:delText>
          </w:r>
        </w:del>
        <w:r w:rsidR="00585305" w:rsidRPr="00032EC6">
          <w:t xml:space="preserve"> </w:t>
        </w:r>
      </w:moveTo>
      <w:moveToRangeEnd w:id="350"/>
      <w:ins w:id="364" w:author="Adrian" w:date="2017-05-23T09:30:00Z">
        <w:r w:rsidR="00E242E5">
          <w:t>where</w:t>
        </w:r>
      </w:ins>
      <w:ins w:id="365" w:author="Adrian" w:date="2017-05-22T15:58:00Z">
        <w:r w:rsidR="00585305">
          <w:t xml:space="preserve"> </w:t>
        </w:r>
      </w:ins>
      <w:ins w:id="366" w:author="Adrian" w:date="2017-05-23T09:29:00Z">
        <w:r w:rsidR="00E242E5">
          <w:t xml:space="preserve">they </w:t>
        </w:r>
      </w:ins>
      <w:ins w:id="367" w:author="Adrian" w:date="2017-05-22T15:58:00Z">
        <w:r w:rsidR="00585305">
          <w:t xml:space="preserve">are </w:t>
        </w:r>
      </w:ins>
      <w:r w:rsidR="00D4685C" w:rsidRPr="00032EC6">
        <w:t>capable of capturing prey many times their</w:t>
      </w:r>
      <w:ins w:id="368" w:author="Adrian" w:date="2017-05-23T09:30:00Z">
        <w:r w:rsidR="00E242E5">
          <w:t xml:space="preserve"> own</w:t>
        </w:r>
      </w:ins>
      <w:r w:rsidR="00D4685C" w:rsidRPr="00032EC6">
        <w:t xml:space="preserve"> size, including bees </w:t>
      </w:r>
      <w:r w:rsidR="00D4685C" w:rsidRPr="00032EC6">
        <w:fldChar w:fldCharType="begin" w:fldLock="1"/>
      </w:r>
      <w:r w:rsidR="00D4685C" w:rsidRPr="00032EC6">
        <w:instrText>ADDIN CSL_CITATION { "citationItems" : [ { "id" : "ITEM-1", "itemData" : { "ISSN" : "0030-0950", "abstract" : "Author Institution: University of Illinois", "author" : [ { "dropping-particle" : "V", "family" : "Balduf", "given" : "W", "non-dropping-particle" : "", "parse-names" : false, "suffix" : "" } ], "container-title" : "The Ohio Journal of Science", "id" : "ITEM-1", "issue" : "2", "issued" : { "date-parts" : [ [ "1943" ] ] }, "page" : "74-78", "title" : "Third annotated list of &lt;i&gt;Phymata&lt;/i&gt; prey records", "type" : "article-journal", "volume" : "43" }, "uris" : [ "http://www.mendeley.com/documents/?uuid=6584200e-fbe3-4ccb-b709-eabf1a00a81a" ] }, { "id" : "ITEM-2", "itemData" : { "author" : [ { "dropping-particle" : "", "family" : "Elliott", "given" : "NB", "non-dropping-particle" : "", "parse-names" : false, "suffix" : "" }, { "dropping-particle" : "", "family" : "Elliott", "given" : "WM", "non-dropping-particle" : "", "parse-names" : false, "suffix" : "" } ], "container-title" : "American Midland Naturalist", "id" : "ITEM-2", "issue" : "2", "issued" : { "date-parts" : [ [ "1994" ] ] }, "page" : "378-380", "title" : "Recognition and avoidance of the predator &lt;i&gt;Phymata americana&lt;/i&gt; Melin on &lt;i&gt;Solidago odora&lt;/i&gt; Ait . by late season floral visitors", "type" : "article-journal", "volume" : "131" }, "uris" : [ "http://www.mendeley.com/documents/?uuid=16525c23-fa73-4fa2-94f1-8f3e743fcd34" ] }, { "id" : "ITEM-3", "itemData" : { "DOI" : "10.2307/2425095", "ISSN" : "00030031", "author" : [ { "dropping-particle" : "", "family" : "Mason", "given" : "L. G.", "non-dropping-particle" : "", "parse-names" : false, "suffix" : "" } ], "container-title" : "American Midland Naturalist", "id" : "ITEM-3", "issue" : "2", "issued" : { "date-parts" : [ [ "1977", "4" ] ] }, "page" : "293", "title" : "Prey preferences and ecological sexual dimorphism in &lt;i&gt;Phymata americana&lt;/i&gt; Melin", "type" : "article-journal", "volume" : "97" }, "uris" : [ "http://www.mendeley.com/documents/?uuid=438600e6-1663-4371-a4a0-0e625afddbfd" ] } ], "mendeley" : { "formattedCitation" : "(Balduf 1943, Mason 1977, Elliott and Elliott 1994)", "plainTextFormattedCitation" : "(Balduf 1943, Mason 1977, Elliott and Elliott 1994)", "previouslyFormattedCitation" : "(Balduf 1943, Mason 1977, Elliott and Elliott 1994)" }, "properties" : { "noteIndex" : 0 }, "schema" : "https://github.com/citation-style-language/schema/raw/master/csl-citation.json" }</w:instrText>
      </w:r>
      <w:r w:rsidR="00D4685C" w:rsidRPr="00032EC6">
        <w:fldChar w:fldCharType="separate"/>
      </w:r>
      <w:r w:rsidR="00D4685C" w:rsidRPr="00032EC6">
        <w:rPr>
          <w:noProof/>
        </w:rPr>
        <w:t>(</w:t>
      </w:r>
      <w:ins w:id="369" w:author="Adrian" w:date="2017-05-23T09:25:00Z">
        <w:r w:rsidR="00BE47C4">
          <w:rPr>
            <w:noProof/>
          </w:rPr>
          <w:t xml:space="preserve">as in </w:t>
        </w:r>
      </w:ins>
      <w:r w:rsidR="00D4685C" w:rsidRPr="00032EC6">
        <w:rPr>
          <w:noProof/>
        </w:rPr>
        <w:t>Balduf 1943, Mason 1977, Elliott and Elliott 1994</w:t>
      </w:r>
      <w:ins w:id="370" w:author="Adrian" w:date="2017-05-22T15:56:00Z">
        <w:r w:rsidR="00585305">
          <w:t xml:space="preserve">, </w:t>
        </w:r>
      </w:ins>
      <w:ins w:id="371" w:author="Adrian" w:date="2017-05-23T09:25:00Z">
        <w:r w:rsidR="00BE47C4">
          <w:t xml:space="preserve">see </w:t>
        </w:r>
      </w:ins>
      <w:ins w:id="372" w:author="Adrian" w:date="2017-05-22T15:55:00Z">
        <w:r w:rsidR="00585305">
          <w:t>Supplementary Video 1</w:t>
        </w:r>
      </w:ins>
      <w:r w:rsidR="00D4685C" w:rsidRPr="00032EC6">
        <w:rPr>
          <w:noProof/>
        </w:rPr>
        <w:t>)</w:t>
      </w:r>
      <w:r w:rsidR="00D4685C" w:rsidRPr="00032EC6">
        <w:fldChar w:fldCharType="end"/>
      </w:r>
      <w:r w:rsidR="00D4685C" w:rsidRPr="00032EC6">
        <w:t>.</w:t>
      </w:r>
      <w:ins w:id="373" w:author="Adrian" w:date="2017-05-23T09:26:00Z">
        <w:r w:rsidR="00BE47C4">
          <w:t xml:space="preserve"> Colorado </w:t>
        </w:r>
      </w:ins>
      <w:del w:id="374" w:author="Adrian" w:date="2017-05-23T09:26:00Z">
        <w:r w:rsidR="00D4685C" w:rsidRPr="00032EC6" w:rsidDel="00BE47C4">
          <w:delText xml:space="preserve"> </w:delText>
        </w:r>
      </w:del>
      <w:moveFromRangeStart w:id="375" w:author="Adrian" w:date="2017-05-22T15:58:00Z" w:name="move483232058"/>
      <w:moveFrom w:id="376" w:author="Adrian" w:date="2017-05-22T15:58:00Z">
        <w:r w:rsidR="00D4685C" w:rsidRPr="00032EC6" w:rsidDel="00585305">
          <w:t xml:space="preserve">Hunting ambush bugs preferentially occupy yellow flowers </w:t>
        </w:r>
        <w:r w:rsidR="00D4685C" w:rsidRPr="00032EC6" w:rsidDel="00585305">
          <w:fldChar w:fldCharType="begin" w:fldLock="1"/>
        </w:r>
        <w:r w:rsidR="00D4685C" w:rsidRPr="00032EC6" w:rsidDel="00585305">
          <w: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instrText>
        </w:r>
        <w:r w:rsidR="00D4685C" w:rsidRPr="00032EC6" w:rsidDel="00585305">
          <w:fldChar w:fldCharType="separate"/>
        </w:r>
        <w:r w:rsidR="00D4685C" w:rsidRPr="00032EC6" w:rsidDel="00585305">
          <w:rPr>
            <w:noProof/>
          </w:rPr>
          <w:t>(Greco and Kevan 1994)</w:t>
        </w:r>
        <w:r w:rsidR="00D4685C" w:rsidRPr="00032EC6" w:rsidDel="00585305">
          <w:fldChar w:fldCharType="end"/>
        </w:r>
        <w:r w:rsidR="00D4685C" w:rsidRPr="00032EC6" w:rsidDel="00585305">
          <w:t xml:space="preserve">. </w:t>
        </w:r>
      </w:moveFrom>
      <w:moveFromRangeEnd w:id="375"/>
      <w:ins w:id="377" w:author="Adrian" w:date="2017-05-23T09:26:00Z">
        <w:r w:rsidR="00BE47C4">
          <w:t>s</w:t>
        </w:r>
      </w:ins>
      <w:ins w:id="378" w:author="Adrian" w:date="2017-05-22T15:54:00Z">
        <w:r w:rsidR="00585305" w:rsidRPr="00032EC6">
          <w:t>oldier beetle</w:t>
        </w:r>
        <w:r w:rsidR="00585305">
          <w:t>s co-occur with ambush bugs</w:t>
        </w:r>
      </w:ins>
      <w:ins w:id="379" w:author="Adrian" w:date="2017-05-22T15:59:00Z">
        <w:r w:rsidR="00585305">
          <w:t xml:space="preserve"> and in even higher densities</w:t>
        </w:r>
      </w:ins>
      <w:ins w:id="380" w:author="Adrian" w:date="2017-05-23T09:25:00Z">
        <w:r w:rsidR="00BE47C4">
          <w:t>, with nearly half of all flowers having at least one beetle</w:t>
        </w:r>
      </w:ins>
      <w:ins w:id="381" w:author="Adrian" w:date="2017-05-22T15:59:00Z">
        <w:r w:rsidR="00585305">
          <w:t xml:space="preserve"> (</w:t>
        </w:r>
        <w:r w:rsidR="00585305" w:rsidRPr="00032EC6">
          <w:t xml:space="preserve">0.45 ± 0.06 </w:t>
        </w:r>
        <w:r w:rsidR="00585305">
          <w:t>beetles/flower</w:t>
        </w:r>
      </w:ins>
      <w:ins w:id="382" w:author="Adrian" w:date="2017-05-23T09:26:00Z">
        <w:r w:rsidR="00BE47C4">
          <w:t>, Appendix I</w:t>
        </w:r>
      </w:ins>
      <w:ins w:id="383" w:author="Adrian" w:date="2017-05-22T16:00:00Z">
        <w:r w:rsidR="00585305">
          <w:t>).</w:t>
        </w:r>
      </w:ins>
      <w:ins w:id="384" w:author="Adrian" w:date="2017-05-22T15:54:00Z">
        <w:r w:rsidR="00585305">
          <w:t xml:space="preserve"> </w:t>
        </w:r>
      </w:ins>
      <w:del w:id="385" w:author="Adrian" w:date="2017-05-23T09:27:00Z">
        <w:r w:rsidR="00D4685C" w:rsidRPr="00032EC6" w:rsidDel="00BE47C4">
          <w:delText xml:space="preserve">Colorado </w:delText>
        </w:r>
      </w:del>
      <w:ins w:id="386" w:author="Adrian" w:date="2017-05-23T09:27:00Z">
        <w:r w:rsidR="00BE47C4">
          <w:t>Male</w:t>
        </w:r>
        <w:r w:rsidR="00BE47C4" w:rsidRPr="00032EC6">
          <w:t xml:space="preserve"> </w:t>
        </w:r>
      </w:ins>
      <w:r w:rsidR="00D4685C" w:rsidRPr="00032EC6">
        <w:t>soldier beetles occupy floral territories for extended periods of time and physically harass both con</w:t>
      </w:r>
      <w:ins w:id="387" w:author="Adrian" w:date="2017-05-22T16:01:00Z">
        <w:r w:rsidR="00585305">
          <w:t>spe</w:t>
        </w:r>
      </w:ins>
      <w:ins w:id="388" w:author="Adrian" w:date="2017-06-14T10:45:00Z">
        <w:r w:rsidR="006357F5">
          <w:t>ci</w:t>
        </w:r>
      </w:ins>
      <w:ins w:id="389" w:author="Adrian" w:date="2017-05-22T16:01:00Z">
        <w:r w:rsidR="00585305">
          <w:t>fic</w:t>
        </w:r>
      </w:ins>
      <w:r w:rsidR="00D4685C" w:rsidRPr="00032EC6">
        <w:t xml:space="preserve">- and heterospecific floral visitors with their legs and mandibles </w:t>
      </w:r>
      <w:del w:id="390" w:author="Adrian" w:date="2017-05-22T16:01:00Z">
        <w:r w:rsidR="00D4685C" w:rsidRPr="00032EC6" w:rsidDel="00585305">
          <w:delText xml:space="preserve">to maintain their territories </w:delText>
        </w:r>
      </w:del>
      <w:r w:rsidR="00D4685C" w:rsidRPr="00032EC6">
        <w:fldChar w:fldCharType="begin" w:fldLock="1"/>
      </w:r>
      <w:r w:rsidR="00D4685C" w:rsidRPr="00032EC6">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id" : "ITEM-2", "itemData" : { "DOI" : "10.2307/2387784", "ISSN" : "00063606", "abstract" : "Biotropica", "author" : [ { "dropping-particle" : "", "family" : "Rausher", "given" : "Mark D", "non-dropping-particle" : "", "parse-names" : false, "suffix" : "" }, { "dropping-particle" : "", "family" : "Fowler", "given" : "Norma L", "non-dropping-particle" : "", "parse-names" : false, "suffix" : "" } ], "container-title" : "Biotropica", "id" : "ITEM-2", "issue" : "2", "issued" : { "date-parts" : [ [ "1979", "6" ] ] }, "page" : "96", "title" : "Intersexual aggression and nectar defense in &lt;i&gt;Chauliognathus distinguendus&lt;/i&gt; (Coleoptera: Cantharidae)", "type" : "article-journal", "volume" : "11" }, "uris" : [ "http://www.mendeley.com/documents/?uuid=48632159-1cbe-47e4-b43f-88f3c6584535" ] } ], "mendeley" : { "formattedCitation" : "(Rausher and Fowler 1979, Hurd et al. 1980)", "plainTextFormattedCitation" : "(Rausher and Fowler 1979, Hurd et al. 1980)", "previouslyFormattedCitation" : "(Rausher and Fowler 1979, Hurd et al. 1980)" }, "properties" : { "noteIndex" : 0 }, "schema" : "https://github.com/citation-style-language/schema/raw/master/csl-citation.json" }</w:instrText>
      </w:r>
      <w:r w:rsidR="00D4685C" w:rsidRPr="00032EC6">
        <w:fldChar w:fldCharType="separate"/>
      </w:r>
      <w:r w:rsidR="00D4685C" w:rsidRPr="00032EC6">
        <w:rPr>
          <w:noProof/>
        </w:rPr>
        <w:t>(Rausher and Fowler 1979, Hurd et al. 1980</w:t>
      </w:r>
      <w:ins w:id="391" w:author="Adrian" w:date="2017-05-22T16:00:00Z">
        <w:r w:rsidR="00585305">
          <w:rPr>
            <w:noProof/>
          </w:rPr>
          <w:t xml:space="preserve">, </w:t>
        </w:r>
      </w:ins>
      <w:ins w:id="392" w:author="Adrian" w:date="2017-05-23T09:27:00Z">
        <w:r w:rsidR="00BE47C4">
          <w:rPr>
            <w:noProof/>
          </w:rPr>
          <w:t xml:space="preserve">see </w:t>
        </w:r>
      </w:ins>
      <w:ins w:id="393" w:author="Adrian" w:date="2017-05-22T16:00:00Z">
        <w:r w:rsidR="00585305">
          <w:t>Supplementary Video 2</w:t>
        </w:r>
      </w:ins>
      <w:r w:rsidR="00D4685C" w:rsidRPr="00032EC6">
        <w:rPr>
          <w:noProof/>
        </w:rPr>
        <w:t>)</w:t>
      </w:r>
      <w:r w:rsidR="00D4685C" w:rsidRPr="00032EC6">
        <w:fldChar w:fldCharType="end"/>
      </w:r>
      <w:r w:rsidR="00D4685C" w:rsidRPr="00032EC6">
        <w:t xml:space="preserve">. </w:t>
      </w:r>
      <w:del w:id="394" w:author="Adrian" w:date="2017-05-22T16:01:00Z">
        <w:r w:rsidR="00D4685C" w:rsidRPr="00032EC6" w:rsidDel="00585305">
          <w:delText>These beetles</w:delText>
        </w:r>
      </w:del>
      <w:ins w:id="395" w:author="Adrian" w:date="2017-05-22T16:01:00Z">
        <w:r w:rsidR="00585305">
          <w:t>In contrast to the cryptic ambush bugs, they</w:t>
        </w:r>
      </w:ins>
      <w:r w:rsidR="00D4685C" w:rsidRPr="00032EC6">
        <w:t xml:space="preserve"> are bright</w:t>
      </w:r>
      <w:ins w:id="396" w:author="Adrian" w:date="2017-05-23T09:30:00Z">
        <w:r w:rsidR="00E242E5">
          <w:t xml:space="preserve"> orange and black</w:t>
        </w:r>
      </w:ins>
      <w:del w:id="397" w:author="Adrian" w:date="2017-05-23T09:30:00Z">
        <w:r w:rsidR="00D4685C" w:rsidRPr="00032EC6" w:rsidDel="00E242E5">
          <w:delText>ly colored</w:delText>
        </w:r>
      </w:del>
      <w:r w:rsidR="00D4685C" w:rsidRPr="00032EC6">
        <w:t xml:space="preserve"> </w:t>
      </w:r>
      <w:del w:id="398" w:author="Adrian" w:date="2017-05-22T16:02:00Z">
        <w:r w:rsidR="00D4685C" w:rsidRPr="00032EC6" w:rsidDel="003C5BC8">
          <w:delText xml:space="preserve">black and red </w:delText>
        </w:r>
      </w:del>
      <w:del w:id="399" w:author="Adrian" w:date="2017-05-22T16:01:00Z">
        <w:r w:rsidR="00D4685C" w:rsidRPr="00032EC6" w:rsidDel="00585305">
          <w:delText xml:space="preserve">to the human eye </w:delText>
        </w:r>
      </w:del>
      <w:r w:rsidR="00D4685C" w:rsidRPr="00032EC6">
        <w:t>and their constant motion on flower heads makes them quite apparent</w:t>
      </w:r>
      <w:del w:id="400" w:author="Adrian" w:date="2017-05-22T16:02:00Z">
        <w:r w:rsidR="00036DE0" w:rsidRPr="00032EC6" w:rsidDel="003C5BC8">
          <w:delText xml:space="preserve"> (Figure 1</w:delText>
        </w:r>
        <w:r w:rsidR="00E5766E" w:rsidRPr="00032EC6" w:rsidDel="003C5BC8">
          <w:delText>)</w:delText>
        </w:r>
      </w:del>
      <w:r w:rsidR="00D4685C" w:rsidRPr="00032EC6">
        <w:t xml:space="preserve">. Based on field observations of </w:t>
      </w:r>
      <w:del w:id="401" w:author="Adrian" w:date="2017-05-23T09:30:00Z">
        <w:r w:rsidR="00D4685C" w:rsidRPr="00032EC6" w:rsidDel="00E242E5">
          <w:delText>t</w:delText>
        </w:r>
      </w:del>
      <w:del w:id="402" w:author="Adrian" w:date="2017-05-22T16:02:00Z">
        <w:r w:rsidR="00D4685C" w:rsidRPr="00032EC6" w:rsidDel="003C5BC8">
          <w:delText xml:space="preserve">hese </w:delText>
        </w:r>
      </w:del>
      <w:r w:rsidR="00D4685C" w:rsidRPr="00032EC6">
        <w:t xml:space="preserve">sunflowers, the most common bee visitors </w:t>
      </w:r>
      <w:del w:id="403" w:author="Adrian" w:date="2017-05-22T16:02:00Z">
        <w:r w:rsidR="00D4685C" w:rsidRPr="00032EC6" w:rsidDel="003C5BC8">
          <w:delText>w</w:delText>
        </w:r>
        <w:r w:rsidR="00B756AC" w:rsidRPr="00032EC6" w:rsidDel="003C5BC8">
          <w:delText>ould</w:delText>
        </w:r>
        <w:r w:rsidR="00D4685C" w:rsidRPr="00032EC6" w:rsidDel="003C5BC8">
          <w:delText xml:space="preserve"> </w:delText>
        </w:r>
      </w:del>
      <w:r w:rsidR="00D4685C" w:rsidRPr="00032EC6">
        <w:t xml:space="preserve">likely </w:t>
      </w:r>
      <w:ins w:id="404" w:author="Adrian" w:date="2017-05-22T16:02:00Z">
        <w:r w:rsidR="003C5BC8">
          <w:t xml:space="preserve">to interact with these species are bees </w:t>
        </w:r>
      </w:ins>
      <w:del w:id="405" w:author="Adrian" w:date="2017-05-22T16:02:00Z">
        <w:r w:rsidR="00D4685C" w:rsidRPr="00032EC6" w:rsidDel="003C5BC8">
          <w:delText>be from three</w:delText>
        </w:r>
      </w:del>
      <w:ins w:id="406" w:author="Adrian" w:date="2017-05-22T16:02:00Z">
        <w:r w:rsidR="003C5BC8">
          <w:t>the</w:t>
        </w:r>
      </w:ins>
      <w:r w:rsidR="00D4685C" w:rsidRPr="00032EC6">
        <w:t xml:space="preserve"> genera</w:t>
      </w:r>
      <w:del w:id="407" w:author="Adrian" w:date="2017-05-22T16:03:00Z">
        <w:r w:rsidR="00D4685C" w:rsidRPr="00032EC6" w:rsidDel="003C5BC8">
          <w:delText>:</w:delText>
        </w:r>
      </w:del>
      <w:r w:rsidR="00D4685C" w:rsidRPr="00032EC6">
        <w:t xml:space="preserve"> </w:t>
      </w:r>
      <w:r w:rsidR="00D4685C" w:rsidRPr="00032EC6">
        <w:rPr>
          <w:i/>
        </w:rPr>
        <w:t>Melissodes</w:t>
      </w:r>
      <w:r w:rsidR="00D4685C" w:rsidRPr="00032EC6">
        <w:t xml:space="preserve">, </w:t>
      </w:r>
      <w:r w:rsidR="00D4685C" w:rsidRPr="00032EC6">
        <w:rPr>
          <w:i/>
        </w:rPr>
        <w:t>Andrena</w:t>
      </w:r>
      <w:r w:rsidR="00D4685C" w:rsidRPr="00032EC6">
        <w:t xml:space="preserve">, and </w:t>
      </w:r>
      <w:r w:rsidR="00D4685C" w:rsidRPr="00032EC6">
        <w:rPr>
          <w:i/>
        </w:rPr>
        <w:t>Megachile</w:t>
      </w:r>
      <w:ins w:id="408" w:author="Adrian" w:date="2017-05-22T16:03:00Z">
        <w:r w:rsidR="003C5BC8">
          <w:t xml:space="preserve"> and </w:t>
        </w:r>
      </w:ins>
      <w:del w:id="409" w:author="Adrian" w:date="2017-05-22T16:03:00Z">
        <w:r w:rsidR="00D4685C" w:rsidRPr="00032EC6" w:rsidDel="003C5BC8">
          <w:delText>. E</w:delText>
        </w:r>
      </w:del>
      <w:ins w:id="410" w:author="Adrian" w:date="2017-05-22T16:03:00Z">
        <w:r w:rsidR="003C5BC8">
          <w:t>e</w:t>
        </w:r>
      </w:ins>
      <w:r w:rsidR="00D4685C" w:rsidRPr="00032EC6">
        <w:t xml:space="preserve">ach of these three genera of solitary bee has at least </w:t>
      </w:r>
      <w:r w:rsidR="00D4685C" w:rsidRPr="00032EC6">
        <w:lastRenderedPageBreak/>
        <w:t xml:space="preserve">one abundant species of sunflower specialist </w:t>
      </w:r>
      <w:r w:rsidR="00575C06" w:rsidRPr="00032EC6">
        <w:t xml:space="preserve">that could occur at our experimental site </w:t>
      </w:r>
      <w:r w:rsidR="00D4685C" w:rsidRPr="00032EC6">
        <w:fldChar w:fldCharType="begin" w:fldLock="1"/>
      </w:r>
      <w:r w:rsidR="00CF7577" w:rsidRPr="00032EC6">
        <w:instrText>ADDIN CSL_CITATION { "citationItems" : [ { "id" : "ITEM-1", "itemData" : { "author" : [ { "dropping-particle" : "", "family" : "Scott", "given" : "VL", "non-dropping-particle" : "", "parse-names" : false, "suffix" : "" }, { "dropping-particle" : "", "family" : "Ascher", "given" : "JS", "non-dropping-particle" : "", "parse-names" : false, "suffix" : "" }, { "dropping-particle" : "", "family" : "Griswold", "given" : "T", "non-dropping-particle" : "", "parse-names" : false, "suffix" : "" }, { "dropping-particle" : "", "family" : "Nufio", "given" : "CR", "non-dropping-particle" : "", "parse-names" : false, "suffix" : "" } ], "id" : "ITEM-1", "issue" : "23", "issued" : { "date-parts" : [ [ "2011" ] ] }, "publisher" : "University of Colorado Museum of Natural History", "publisher-place" : "Boulder, Co", "title" : "The bees of Colorado", "type" : "book" }, "uris" : [ "http://www.mendeley.com/documents/?uuid=c11cd118-f3b5-480d-9e4e-6cb2ae8dfb0b" ] }, { "id" : "ITEM-2",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2",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Scott et al. 2011)", "plainTextFormattedCitation" : "(Hurd et al. 1980, Scott et al. 2011)", "previouslyFormattedCitation" : "(Hurd et al. 1980, Scott et al. 2011)" }, "properties" : { "noteIndex" : 0 }, "schema" : "https://github.com/citation-style-language/schema/raw/master/csl-citation.json" }</w:instrText>
      </w:r>
      <w:r w:rsidR="00D4685C" w:rsidRPr="00032EC6">
        <w:fldChar w:fldCharType="separate"/>
      </w:r>
      <w:r w:rsidR="00D4685C" w:rsidRPr="00032EC6">
        <w:rPr>
          <w:noProof/>
        </w:rPr>
        <w:t>(Hurd et al. 1980, Scott et al. 2011)</w:t>
      </w:r>
      <w:r w:rsidR="00D4685C" w:rsidRPr="00032EC6">
        <w:fldChar w:fldCharType="end"/>
      </w:r>
      <w:r w:rsidR="00D4685C" w:rsidRPr="00032EC6">
        <w:t xml:space="preserve">. </w:t>
      </w:r>
    </w:p>
    <w:p w14:paraId="1CA1388F" w14:textId="05C1A544" w:rsidR="00D4685C" w:rsidRPr="00032EC6" w:rsidRDefault="00D4685C" w:rsidP="00AA5C68">
      <w:pPr>
        <w:spacing w:line="480" w:lineRule="auto"/>
        <w:ind w:firstLine="720"/>
        <w:contextualSpacing/>
        <w:rPr>
          <w:i/>
        </w:rPr>
      </w:pPr>
      <w:r w:rsidRPr="00032EC6">
        <w:rPr>
          <w:b/>
          <w:rPrChange w:id="411" w:author="Deane" w:date="2017-05-11T10:46:00Z">
            <w:rPr>
              <w:i/>
            </w:rPr>
          </w:rPrChange>
        </w:rPr>
        <w:t>Common Garden</w:t>
      </w:r>
      <w:r w:rsidRPr="00032EC6">
        <w:rPr>
          <w:i/>
        </w:rPr>
        <w:t xml:space="preserve"> </w:t>
      </w:r>
      <w:del w:id="412" w:author="Deane" w:date="2017-05-11T10:46:00Z">
        <w:r w:rsidRPr="00032EC6" w:rsidDel="001713AB">
          <w:rPr>
            <w:i/>
          </w:rPr>
          <w:delText>-</w:delText>
        </w:r>
      </w:del>
      <w:r w:rsidRPr="00032EC6">
        <w:rPr>
          <w:i/>
        </w:rPr>
        <w:t xml:space="preserve"> </w:t>
      </w:r>
      <w:ins w:id="413" w:author="Adrian" w:date="2017-05-23T12:14:00Z">
        <w:r w:rsidR="005D4F62">
          <w:t xml:space="preserve">We conducted </w:t>
        </w:r>
      </w:ins>
      <w:ins w:id="414" w:author="Adrian" w:date="2017-05-23T12:15:00Z">
        <w:r w:rsidR="005D4F62">
          <w:t>the experiment and all observations</w:t>
        </w:r>
      </w:ins>
      <w:ins w:id="415" w:author="Adrian" w:date="2017-05-23T12:14:00Z">
        <w:r w:rsidR="005D4F62">
          <w:t xml:space="preserve"> in a common garden of </w:t>
        </w:r>
      </w:ins>
      <w:r w:rsidR="00B756AC" w:rsidRPr="00032EC6">
        <w:rPr>
          <w:i/>
        </w:rPr>
        <w:t>Helianthus petiolaris</w:t>
      </w:r>
      <w:r w:rsidR="00B756AC" w:rsidRPr="00032EC6">
        <w:t xml:space="preserve"> plants </w:t>
      </w:r>
      <w:ins w:id="416" w:author="Adrian" w:date="2017-05-23T12:16:00Z">
        <w:r w:rsidR="005D4F62" w:rsidRPr="00032EC6">
          <w:t>at the University of Colorado’s 30</w:t>
        </w:r>
        <w:r w:rsidR="005D4F62" w:rsidRPr="00032EC6">
          <w:rPr>
            <w:vertAlign w:val="superscript"/>
          </w:rPr>
          <w:t>th</w:t>
        </w:r>
        <w:r w:rsidR="005D4F62" w:rsidRPr="00032EC6">
          <w:t xml:space="preserve"> street greenhouse (Boulder, Colorado, USA).</w:t>
        </w:r>
        <w:r w:rsidR="005D4F62">
          <w:t xml:space="preserve"> Plants </w:t>
        </w:r>
      </w:ins>
      <w:r w:rsidR="00B756AC" w:rsidRPr="00032EC6">
        <w:t>were grown</w:t>
      </w:r>
      <w:r w:rsidRPr="00032EC6">
        <w:t xml:space="preserve"> from seeds collected from </w:t>
      </w:r>
      <w:ins w:id="417" w:author="Adrian" w:date="2017-05-23T09:32:00Z">
        <w:r w:rsidR="00D254D2">
          <w:t xml:space="preserve">wild plants growing in </w:t>
        </w:r>
      </w:ins>
      <w:r w:rsidRPr="00032EC6">
        <w:t xml:space="preserve">32 sites across eastern Colorado during September of 2013. Seeds from all the sites were thoroughly mixed before storage to reduce any impacts of local phenotypes. In March of 2014, </w:t>
      </w:r>
      <w:r w:rsidR="00B756AC" w:rsidRPr="00032EC6">
        <w:t xml:space="preserve">seeds were </w:t>
      </w:r>
      <w:r w:rsidRPr="00032EC6">
        <w:t>germinated in petri dishes</w:t>
      </w:r>
      <w:del w:id="418" w:author="Adrian" w:date="2017-05-23T12:16:00Z">
        <w:r w:rsidR="00B756AC" w:rsidRPr="00032EC6" w:rsidDel="005D4F62">
          <w:delText>,</w:delText>
        </w:r>
      </w:del>
      <w:r w:rsidRPr="00032EC6">
        <w:t xml:space="preserve"> </w:t>
      </w:r>
      <w:ins w:id="419" w:author="Adrian" w:date="2017-05-23T12:16:00Z">
        <w:r w:rsidR="005D4F62">
          <w:t xml:space="preserve">and </w:t>
        </w:r>
      </w:ins>
      <w:r w:rsidRPr="00032EC6">
        <w:t xml:space="preserve">then planted </w:t>
      </w:r>
      <w:ins w:id="420" w:author="Adrian" w:date="2017-05-23T09:33:00Z">
        <w:r w:rsidR="00D254D2">
          <w:t xml:space="preserve">in </w:t>
        </w:r>
        <w:r w:rsidR="00D254D2" w:rsidRPr="00032EC6">
          <w:t xml:space="preserve">groups of five seedlings </w:t>
        </w:r>
      </w:ins>
      <w:r w:rsidR="00B756AC" w:rsidRPr="00032EC6">
        <w:t xml:space="preserve">into </w:t>
      </w:r>
      <w:ins w:id="421" w:author="Adrian" w:date="2017-05-23T09:33:00Z">
        <w:r w:rsidR="00D254D2" w:rsidRPr="00032EC6">
          <w:t xml:space="preserve">10cm x 10cm </w:t>
        </w:r>
      </w:ins>
      <w:r w:rsidR="00B756AC" w:rsidRPr="00032EC6">
        <w:t xml:space="preserve">pots </w:t>
      </w:r>
      <w:del w:id="422" w:author="Adrian" w:date="2017-05-23T09:33:00Z">
        <w:r w:rsidR="00B756AC" w:rsidRPr="00032EC6" w:rsidDel="00D254D2">
          <w:delText xml:space="preserve">(10cm x 10cm) </w:delText>
        </w:r>
      </w:del>
      <w:r w:rsidR="00B756AC" w:rsidRPr="00032EC6">
        <w:t>in</w:t>
      </w:r>
      <w:del w:id="423" w:author="Adrian" w:date="2017-05-23T09:33:00Z">
        <w:r w:rsidR="00B756AC" w:rsidRPr="00032EC6" w:rsidDel="00D254D2">
          <w:delText xml:space="preserve"> </w:delText>
        </w:r>
        <w:r w:rsidRPr="00032EC6" w:rsidDel="00D254D2">
          <w:delText xml:space="preserve">groups of </w:delText>
        </w:r>
        <w:r w:rsidR="00B756AC" w:rsidRPr="00032EC6" w:rsidDel="00D254D2">
          <w:delText>five</w:delText>
        </w:r>
        <w:r w:rsidRPr="00032EC6" w:rsidDel="00D254D2">
          <w:delText xml:space="preserve"> seedlings </w:delText>
        </w:r>
      </w:del>
      <w:ins w:id="424" w:author="Adrian" w:date="2017-05-23T09:33:00Z">
        <w:r w:rsidR="00D254D2">
          <w:t xml:space="preserve"> </w:t>
        </w:r>
      </w:ins>
      <w:del w:id="425" w:author="Adrian" w:date="2017-05-23T09:33:00Z">
        <w:r w:rsidRPr="00032EC6" w:rsidDel="00D254D2">
          <w:delText xml:space="preserve">and moved into </w:delText>
        </w:r>
      </w:del>
      <w:ins w:id="426" w:author="Adrian" w:date="2017-05-23T12:16:00Z">
        <w:r w:rsidR="005D4F62">
          <w:t>the</w:t>
        </w:r>
      </w:ins>
      <w:del w:id="427" w:author="Adrian" w:date="2017-05-23T12:16:00Z">
        <w:r w:rsidRPr="00032EC6" w:rsidDel="005D4F62">
          <w:delText>a</w:delText>
        </w:r>
      </w:del>
      <w:r w:rsidRPr="00032EC6">
        <w:t xml:space="preserve"> greenhouse. In May, </w:t>
      </w:r>
      <w:ins w:id="428" w:author="Deane" w:date="2017-05-11T10:36:00Z">
        <w:r w:rsidR="003B1032" w:rsidRPr="00032EC6">
          <w:t xml:space="preserve">individual </w:t>
        </w:r>
      </w:ins>
      <w:r w:rsidRPr="00032EC6">
        <w:t>sunflowers</w:t>
      </w:r>
      <w:r w:rsidR="00575C06" w:rsidRPr="00032EC6">
        <w:t xml:space="preserve"> were</w:t>
      </w:r>
      <w:r w:rsidRPr="00032EC6">
        <w:t xml:space="preserve"> </w:t>
      </w:r>
      <w:r w:rsidR="00B756AC" w:rsidRPr="00032EC6">
        <w:t xml:space="preserve">transplanted </w:t>
      </w:r>
      <w:r w:rsidRPr="00032EC6">
        <w:t xml:space="preserve">into two </w:t>
      </w:r>
      <w:ins w:id="429" w:author="Adrian" w:date="2017-05-23T09:34:00Z">
        <w:r w:rsidR="00D254D2">
          <w:t xml:space="preserve">different sized </w:t>
        </w:r>
      </w:ins>
      <w:r w:rsidRPr="00032EC6">
        <w:t>outdoor flowerbeds</w:t>
      </w:r>
      <w:del w:id="430" w:author="Adrian" w:date="2017-05-23T12:16:00Z">
        <w:r w:rsidRPr="00032EC6" w:rsidDel="005D4F62">
          <w:delText xml:space="preserve"> at the University of Colorado’s 30</w:delText>
        </w:r>
        <w:r w:rsidRPr="00032EC6" w:rsidDel="005D4F62">
          <w:rPr>
            <w:vertAlign w:val="superscript"/>
          </w:rPr>
          <w:delText>th</w:delText>
        </w:r>
        <w:r w:rsidRPr="00032EC6" w:rsidDel="005D4F62">
          <w:delText xml:space="preserve"> street </w:delText>
        </w:r>
        <w:r w:rsidR="00B756AC" w:rsidRPr="00032EC6" w:rsidDel="005D4F62">
          <w:delText>g</w:delText>
        </w:r>
        <w:r w:rsidRPr="00032EC6" w:rsidDel="005D4F62">
          <w:delText>reenhouse (Boulder, Colorado, USA). Flowerbed</w:delText>
        </w:r>
      </w:del>
      <w:ins w:id="431" w:author="Adrian" w:date="2017-05-23T12:16:00Z">
        <w:r w:rsidR="005D4F62">
          <w:t>:</w:t>
        </w:r>
      </w:ins>
      <w:r w:rsidRPr="00032EC6">
        <w:t xml:space="preserve"> one received 25 plants and </w:t>
      </w:r>
      <w:del w:id="432" w:author="Adrian" w:date="2017-05-23T12:16:00Z">
        <w:r w:rsidRPr="00032EC6" w:rsidDel="005D4F62">
          <w:delText>flowerbed two</w:delText>
        </w:r>
      </w:del>
      <w:ins w:id="433" w:author="Adrian" w:date="2017-05-23T12:16:00Z">
        <w:r w:rsidR="005D4F62">
          <w:t>t</w:t>
        </w:r>
      </w:ins>
      <w:ins w:id="434" w:author="Adrian" w:date="2017-05-23T12:17:00Z">
        <w:r w:rsidR="005D4F62">
          <w:t>he other</w:t>
        </w:r>
      </w:ins>
      <w:r w:rsidRPr="00032EC6">
        <w:t xml:space="preserve"> received 35 plants. </w:t>
      </w:r>
      <w:ins w:id="435" w:author="Adrian" w:date="2017-05-23T12:17:00Z">
        <w:r w:rsidR="005D4F62">
          <w:t xml:space="preserve">Within flowerbeds, </w:t>
        </w:r>
      </w:ins>
      <w:del w:id="436" w:author="Adrian" w:date="2017-05-23T12:17:00Z">
        <w:r w:rsidRPr="00032EC6" w:rsidDel="005D4F62">
          <w:delText>S</w:delText>
        </w:r>
      </w:del>
      <w:ins w:id="437" w:author="Adrian" w:date="2017-05-23T12:17:00Z">
        <w:r w:rsidR="005D4F62">
          <w:t>s</w:t>
        </w:r>
      </w:ins>
      <w:r w:rsidRPr="00032EC6">
        <w:t xml:space="preserve">unflowers were planted 60 cm apart </w:t>
      </w:r>
      <w:ins w:id="438" w:author="Adrian" w:date="2017-05-23T09:35:00Z">
        <w:r w:rsidR="00D254D2">
          <w:t>to mim</w:t>
        </w:r>
        <w:r w:rsidR="005D4F62">
          <w:t xml:space="preserve">ic natural </w:t>
        </w:r>
      </w:ins>
      <w:ins w:id="439" w:author="Adrian" w:date="2017-05-23T12:17:00Z">
        <w:r w:rsidR="005D4F62">
          <w:t xml:space="preserve">plant </w:t>
        </w:r>
      </w:ins>
      <w:ins w:id="440" w:author="Adrian" w:date="2017-05-23T09:35:00Z">
        <w:r w:rsidR="00D254D2">
          <w:t xml:space="preserve">densities </w:t>
        </w:r>
      </w:ins>
      <w:r w:rsidRPr="00032EC6">
        <w:t xml:space="preserve">and watered regularly throughout the summer. </w:t>
      </w:r>
      <w:del w:id="441" w:author="Adrian" w:date="2017-05-23T09:36:00Z">
        <w:r w:rsidRPr="00032EC6" w:rsidDel="00D254D2">
          <w:delText>The flowers</w:delText>
        </w:r>
      </w:del>
      <w:ins w:id="442" w:author="Adrian" w:date="2017-05-23T09:36:00Z">
        <w:r w:rsidR="00D254D2">
          <w:t>Plants</w:t>
        </w:r>
      </w:ins>
      <w:r w:rsidRPr="00032EC6">
        <w:t xml:space="preserve"> were in bloom for two weeks before the trials were conducted and continued to bloom several weeks after the trials ended. Before the experiments took place, neither the competitor nor the predator was observed in either patch.</w:t>
      </w:r>
    </w:p>
    <w:p w14:paraId="032137DB" w14:textId="3F1CD6AD" w:rsidR="0071213E" w:rsidRPr="00032EC6" w:rsidRDefault="00D4685C" w:rsidP="00696D2C">
      <w:pPr>
        <w:spacing w:line="480" w:lineRule="auto"/>
        <w:ind w:firstLine="720"/>
        <w:contextualSpacing/>
      </w:pPr>
      <w:r w:rsidRPr="00032EC6">
        <w:rPr>
          <w:b/>
          <w:rPrChange w:id="443" w:author="Deane" w:date="2017-05-11T10:46:00Z">
            <w:rPr>
              <w:i/>
            </w:rPr>
          </w:rPrChange>
        </w:rPr>
        <w:t>Experimental design</w:t>
      </w:r>
      <w:r w:rsidRPr="00032EC6">
        <w:t xml:space="preserve"> </w:t>
      </w:r>
      <w:del w:id="444" w:author="Deane" w:date="2017-05-11T10:46:00Z">
        <w:r w:rsidRPr="00032EC6" w:rsidDel="001713AB">
          <w:delText>-</w:delText>
        </w:r>
      </w:del>
      <w:r w:rsidRPr="00032EC6">
        <w:t xml:space="preserve"> To determine how foraging bees respond</w:t>
      </w:r>
      <w:ins w:id="445" w:author="Adrian" w:date="2017-05-23T09:36:00Z">
        <w:r w:rsidR="00D254D2">
          <w:t>ed</w:t>
        </w:r>
      </w:ins>
      <w:r w:rsidRPr="00032EC6">
        <w:t xml:space="preserve"> to floral occupants, </w:t>
      </w:r>
      <w:ins w:id="446" w:author="Adrian" w:date="2017-05-23T12:18:00Z">
        <w:r w:rsidR="005D4F62">
          <w:t xml:space="preserve">we manipulated </w:t>
        </w:r>
      </w:ins>
      <w:r w:rsidRPr="00032EC6">
        <w:t xml:space="preserve">predator </w:t>
      </w:r>
      <w:ins w:id="447" w:author="Adrian" w:date="2017-05-23T12:18:00Z">
        <w:r w:rsidR="005D4F62">
          <w:t xml:space="preserve">(ambush bug) </w:t>
        </w:r>
      </w:ins>
      <w:r w:rsidRPr="00032EC6">
        <w:t xml:space="preserve">and competitor </w:t>
      </w:r>
      <w:ins w:id="448" w:author="Adrian" w:date="2017-05-23T12:18:00Z">
        <w:r w:rsidR="005D4F62">
          <w:t xml:space="preserve">(soldier beetle) </w:t>
        </w:r>
      </w:ins>
      <w:r w:rsidRPr="00032EC6">
        <w:t xml:space="preserve">presence </w:t>
      </w:r>
      <w:del w:id="449" w:author="Adrian" w:date="2017-05-23T12:18:00Z">
        <w:r w:rsidR="00B756AC" w:rsidRPr="00032EC6" w:rsidDel="005D4F62">
          <w:delText xml:space="preserve">were manipulated </w:delText>
        </w:r>
      </w:del>
      <w:r w:rsidRPr="00032EC6">
        <w:t>in the two blocks of sunflowers</w:t>
      </w:r>
      <w:ins w:id="450" w:author="Adrian" w:date="2017-05-23T12:19:00Z">
        <w:r w:rsidR="005D4F62">
          <w:t>.</w:t>
        </w:r>
      </w:ins>
      <w:r w:rsidRPr="00032EC6">
        <w:t xml:space="preserve"> </w:t>
      </w:r>
      <w:del w:id="451" w:author="Adrian" w:date="2017-05-23T12:19:00Z">
        <w:r w:rsidRPr="00032EC6" w:rsidDel="005D4F62">
          <w:delText xml:space="preserve">and observations of </w:delText>
        </w:r>
        <w:r w:rsidR="00B756AC" w:rsidRPr="00032EC6" w:rsidDel="005D4F62">
          <w:delText xml:space="preserve">paired </w:delText>
        </w:r>
        <w:r w:rsidRPr="00032EC6" w:rsidDel="005D4F62">
          <w:delText xml:space="preserve">occupied and unoccupied </w:delText>
        </w:r>
      </w:del>
      <w:del w:id="452" w:author="Adrian" w:date="2017-05-23T09:36:00Z">
        <w:r w:rsidRPr="00032EC6" w:rsidDel="00D254D2">
          <w:delText>flowers</w:delText>
        </w:r>
        <w:r w:rsidR="00B756AC" w:rsidRPr="00032EC6" w:rsidDel="00D254D2">
          <w:delText xml:space="preserve"> </w:delText>
        </w:r>
      </w:del>
      <w:del w:id="453" w:author="Adrian" w:date="2017-05-23T12:19:00Z">
        <w:r w:rsidR="00B756AC" w:rsidRPr="00032EC6" w:rsidDel="005D4F62">
          <w:delText>recorded simultaneously</w:delText>
        </w:r>
        <w:r w:rsidRPr="00032EC6" w:rsidDel="005D4F62">
          <w:delText xml:space="preserve">. </w:delText>
        </w:r>
      </w:del>
      <w:r w:rsidR="00B756AC" w:rsidRPr="00032EC6">
        <w:t xml:space="preserve">We </w:t>
      </w:r>
      <w:r w:rsidRPr="00032EC6">
        <w:t>implemented a block</w:t>
      </w:r>
      <w:r w:rsidR="0071213E" w:rsidRPr="00032EC6">
        <w:t>ed, matched-pair</w:t>
      </w:r>
      <w:r w:rsidRPr="00032EC6">
        <w:t xml:space="preserve"> design with paired observations of occupied and unoccupied flowers on three consecutive days. </w:t>
      </w:r>
      <w:ins w:id="454" w:author="Adrian" w:date="2017-05-23T09:37:00Z">
        <w:r w:rsidR="00D254D2">
          <w:t>Pairing enabled us to control for phenology of flowers, display size, and daily visitor activity</w:t>
        </w:r>
      </w:ins>
      <w:ins w:id="455" w:author="Adrian" w:date="2017-05-23T12:19:00Z">
        <w:r w:rsidR="005D4F62">
          <w:t xml:space="preserve">, while blocking enabled us to account for </w:t>
        </w:r>
      </w:ins>
      <w:ins w:id="456" w:author="Adrian" w:date="2017-05-23T12:20:00Z">
        <w:r w:rsidR="005D4F62">
          <w:t>variation</w:t>
        </w:r>
      </w:ins>
      <w:ins w:id="457" w:author="Adrian" w:date="2017-05-23T12:19:00Z">
        <w:r w:rsidR="005D4F62">
          <w:t xml:space="preserve"> </w:t>
        </w:r>
      </w:ins>
      <w:ins w:id="458" w:author="Adrian" w:date="2017-05-23T12:20:00Z">
        <w:r w:rsidR="005D4F62">
          <w:t>between the two flowerbeds</w:t>
        </w:r>
      </w:ins>
      <w:ins w:id="459" w:author="Adrian" w:date="2017-05-23T09:37:00Z">
        <w:r w:rsidR="00D254D2">
          <w:t xml:space="preserve">. </w:t>
        </w:r>
      </w:ins>
      <w:r w:rsidRPr="00032EC6">
        <w:t xml:space="preserve">Starting in the northeastern corner of each block, </w:t>
      </w:r>
      <w:r w:rsidR="00B756AC" w:rsidRPr="00032EC6">
        <w:t>we</w:t>
      </w:r>
      <w:r w:rsidRPr="00032EC6">
        <w:t xml:space="preserve"> assigned identification numbers to 20 undamaged, recently opened </w:t>
      </w:r>
      <w:del w:id="460" w:author="Adrian" w:date="2017-05-23T12:20:00Z">
        <w:r w:rsidRPr="00032EC6" w:rsidDel="005D4F62">
          <w:delText xml:space="preserve">blooms </w:delText>
        </w:r>
      </w:del>
      <w:ins w:id="461" w:author="Adrian" w:date="2017-06-14T10:51:00Z">
        <w:r w:rsidR="00843A3B">
          <w:t>inflorescences</w:t>
        </w:r>
      </w:ins>
      <w:ins w:id="462" w:author="Adrian" w:date="2017-06-14T10:52:00Z">
        <w:r w:rsidR="00843A3B">
          <w:t xml:space="preserve"> (hereafter flowers)</w:t>
        </w:r>
      </w:ins>
      <w:ins w:id="463" w:author="Adrian" w:date="2017-05-23T12:20:00Z">
        <w:r w:rsidR="005D4F62" w:rsidRPr="00032EC6">
          <w:t xml:space="preserve"> </w:t>
        </w:r>
      </w:ins>
      <w:r w:rsidRPr="00032EC6">
        <w:t>that were accessible for filming</w:t>
      </w:r>
      <w:ins w:id="464" w:author="Adrian" w:date="2017-05-23T12:22:00Z">
        <w:r w:rsidR="005D4F62">
          <w:t xml:space="preserve">, and </w:t>
        </w:r>
      </w:ins>
      <w:del w:id="465" w:author="Adrian" w:date="2017-05-23T12:22:00Z">
        <w:r w:rsidRPr="00032EC6" w:rsidDel="005D4F62">
          <w:delText xml:space="preserve">. </w:delText>
        </w:r>
        <w:r w:rsidR="00B756AC" w:rsidRPr="00032EC6" w:rsidDel="005D4F62">
          <w:delText>We</w:delText>
        </w:r>
        <w:r w:rsidRPr="00032EC6" w:rsidDel="005D4F62">
          <w:delText xml:space="preserve"> then </w:delText>
        </w:r>
      </w:del>
      <w:r w:rsidRPr="00032EC6">
        <w:t xml:space="preserve">randomly assigned </w:t>
      </w:r>
      <w:ins w:id="466" w:author="Adrian" w:date="2017-06-14T10:52:00Z">
        <w:r w:rsidR="00843A3B">
          <w:t>each</w:t>
        </w:r>
      </w:ins>
      <w:ins w:id="467" w:author="Adrian" w:date="2017-05-23T12:23:00Z">
        <w:r w:rsidR="005D4F62">
          <w:t xml:space="preserve"> to one of two </w:t>
        </w:r>
      </w:ins>
      <w:commentRangeStart w:id="468"/>
      <w:r w:rsidRPr="00032EC6">
        <w:t>treatments</w:t>
      </w:r>
      <w:commentRangeEnd w:id="468"/>
      <w:r w:rsidR="00B02842">
        <w:rPr>
          <w:rStyle w:val="CommentReference"/>
        </w:rPr>
        <w:commentReference w:id="468"/>
      </w:r>
      <w:ins w:id="469" w:author="Adrian" w:date="2017-06-14T10:47:00Z">
        <w:r w:rsidR="006357F5">
          <w:t>:</w:t>
        </w:r>
      </w:ins>
      <w:ins w:id="470" w:author="Adrian" w:date="2017-05-23T12:23:00Z">
        <w:r w:rsidR="005D4F62">
          <w:t xml:space="preserve"> </w:t>
        </w:r>
      </w:ins>
      <w:ins w:id="471" w:author="Adrian" w:date="2017-05-23T12:22:00Z">
        <w:r w:rsidR="005D4F62">
          <w:t>occupied or control</w:t>
        </w:r>
      </w:ins>
      <w:ins w:id="472" w:author="Adrian" w:date="2017-05-23T12:23:00Z">
        <w:r w:rsidR="005D4F62">
          <w:t xml:space="preserve">. </w:t>
        </w:r>
      </w:ins>
      <w:del w:id="473" w:author="Adrian" w:date="2017-05-23T12:22:00Z">
        <w:r w:rsidRPr="00032EC6" w:rsidDel="005D4F62">
          <w:delText xml:space="preserve"> </w:delText>
        </w:r>
      </w:del>
      <w:del w:id="474" w:author="Adrian" w:date="2017-05-23T12:23:00Z">
        <w:r w:rsidRPr="00032EC6" w:rsidDel="005D4F62">
          <w:delText>to</w:delText>
        </w:r>
        <w:r w:rsidRPr="00032EC6" w:rsidDel="00B02842">
          <w:delText xml:space="preserve"> these </w:delText>
        </w:r>
      </w:del>
      <w:ins w:id="475" w:author="Adrian" w:date="2017-05-23T12:23:00Z">
        <w:r w:rsidR="00B02842">
          <w:t xml:space="preserve">This resulted in </w:t>
        </w:r>
      </w:ins>
      <w:del w:id="476" w:author="Adrian" w:date="2017-05-23T12:23:00Z">
        <w:r w:rsidRPr="00032EC6" w:rsidDel="00B02842">
          <w:delText xml:space="preserve">flowers such that </w:delText>
        </w:r>
      </w:del>
      <w:r w:rsidRPr="00032EC6">
        <w:t>10 flowers in each block receiv</w:t>
      </w:r>
      <w:ins w:id="477" w:author="Adrian" w:date="2017-05-23T12:23:00Z">
        <w:r w:rsidR="00B02842">
          <w:t>ing</w:t>
        </w:r>
      </w:ins>
      <w:del w:id="478" w:author="Adrian" w:date="2017-05-23T12:23:00Z">
        <w:r w:rsidRPr="00032EC6" w:rsidDel="00B02842">
          <w:delText>ed</w:delText>
        </w:r>
      </w:del>
      <w:r w:rsidRPr="00032EC6">
        <w:t xml:space="preserve"> occupants</w:t>
      </w:r>
      <w:ins w:id="479" w:author="Adrian" w:date="2017-05-23T12:23:00Z">
        <w:r w:rsidR="00B02842">
          <w:t xml:space="preserve"> </w:t>
        </w:r>
      </w:ins>
      <w:del w:id="480" w:author="Adrian" w:date="2017-05-23T12:23:00Z">
        <w:r w:rsidRPr="00032EC6" w:rsidDel="00B02842">
          <w:lastRenderedPageBreak/>
          <w:delText xml:space="preserve">, </w:delText>
        </w:r>
      </w:del>
      <w:r w:rsidRPr="00032EC6">
        <w:t xml:space="preserve">and 10 </w:t>
      </w:r>
      <w:del w:id="481" w:author="Adrian" w:date="2017-05-23T12:23:00Z">
        <w:r w:rsidRPr="00032EC6" w:rsidDel="00B02842">
          <w:delText xml:space="preserve">were </w:delText>
        </w:r>
      </w:del>
      <w:ins w:id="482" w:author="Adrian" w:date="2017-05-23T12:23:00Z">
        <w:r w:rsidR="00B02842">
          <w:t xml:space="preserve">left as unoccupied </w:t>
        </w:r>
      </w:ins>
      <w:r w:rsidRPr="00032EC6">
        <w:t xml:space="preserve">controls </w:t>
      </w:r>
      <w:del w:id="483" w:author="Adrian" w:date="2017-05-23T12:23:00Z">
        <w:r w:rsidRPr="00032EC6" w:rsidDel="00B02842">
          <w:delText>with no occupants</w:delText>
        </w:r>
        <w:r w:rsidR="00894374" w:rsidRPr="00032EC6" w:rsidDel="00B02842">
          <w:delText xml:space="preserve"> </w:delText>
        </w:r>
      </w:del>
      <w:r w:rsidR="00894374" w:rsidRPr="00032EC6">
        <w:t>(Figure 2)</w:t>
      </w:r>
      <w:r w:rsidRPr="00032EC6">
        <w:t xml:space="preserve">. </w:t>
      </w:r>
      <w:ins w:id="484" w:author="Adrian" w:date="2017-05-23T12:26:00Z">
        <w:r w:rsidR="00B02842">
          <w:t xml:space="preserve">Individual pairs of </w:t>
        </w:r>
      </w:ins>
      <w:del w:id="485" w:author="Adrian" w:date="2017-05-23T12:25:00Z">
        <w:r w:rsidRPr="00032EC6" w:rsidDel="00B02842">
          <w:delText xml:space="preserve">Treated </w:delText>
        </w:r>
      </w:del>
      <w:ins w:id="486" w:author="Adrian" w:date="2017-05-23T12:26:00Z">
        <w:r w:rsidR="00B02842">
          <w:t>o</w:t>
        </w:r>
      </w:ins>
      <w:ins w:id="487" w:author="Adrian" w:date="2017-05-23T12:25:00Z">
        <w:r w:rsidR="00B02842">
          <w:t>ccupied</w:t>
        </w:r>
        <w:r w:rsidR="00B02842" w:rsidRPr="00032EC6">
          <w:t xml:space="preserve"> </w:t>
        </w:r>
      </w:ins>
      <w:r w:rsidRPr="00032EC6">
        <w:t>and control flowers were the same throughout the three day experiment</w:t>
      </w:r>
      <w:r w:rsidR="00575C06" w:rsidRPr="00032EC6">
        <w:t>,</w:t>
      </w:r>
      <w:r w:rsidRPr="00032EC6">
        <w:t xml:space="preserve"> unless flowers were damaged in </w:t>
      </w:r>
      <w:commentRangeStart w:id="488"/>
      <w:r w:rsidRPr="00032EC6">
        <w:t>some way</w:t>
      </w:r>
      <w:commentRangeEnd w:id="488"/>
      <w:r w:rsidR="00B02842">
        <w:rPr>
          <w:rStyle w:val="CommentReference"/>
        </w:rPr>
        <w:commentReference w:id="488"/>
      </w:r>
      <w:r w:rsidRPr="00032EC6">
        <w:t xml:space="preserve">. </w:t>
      </w:r>
      <w:del w:id="489" w:author="Adrian" w:date="2017-05-23T12:41:00Z">
        <w:r w:rsidRPr="00032EC6" w:rsidDel="00CA5F3B">
          <w:delText>Each day, occupied and unoccupied flowers were randomly paired for observation</w:delText>
        </w:r>
        <w:r w:rsidR="00E0205D" w:rsidRPr="00032EC6" w:rsidDel="00CA5F3B">
          <w:delText>. P</w:delText>
        </w:r>
        <w:r w:rsidRPr="00032EC6" w:rsidDel="00CA5F3B">
          <w:delText xml:space="preserve">airs were observed in the order of their random draw positions </w:delText>
        </w:r>
        <w:r w:rsidR="00E0205D" w:rsidRPr="00032EC6" w:rsidDel="00CA5F3B">
          <w:delText xml:space="preserve">for 10 minutes </w:delText>
        </w:r>
        <w:r w:rsidRPr="00032EC6" w:rsidDel="00CA5F3B">
          <w:delText>(</w:delText>
        </w:r>
        <w:r w:rsidR="00036DE0" w:rsidRPr="00032EC6" w:rsidDel="00CA5F3B">
          <w:delText>F</w:delText>
        </w:r>
        <w:r w:rsidR="0071213E" w:rsidRPr="00032EC6" w:rsidDel="00CA5F3B">
          <w:delText xml:space="preserve">igure </w:delText>
        </w:r>
        <w:r w:rsidR="00036DE0" w:rsidRPr="00032EC6" w:rsidDel="00CA5F3B">
          <w:delText>2</w:delText>
        </w:r>
        <w:r w:rsidRPr="00032EC6" w:rsidDel="00CA5F3B">
          <w:delText>). Observations were recorded using high definition digital single lens reflex cameras placed 40 cm from blooms and recording at 30 frames per second with a resolution of 1920×1080 pixels. Using digital recordings allow</w:delText>
        </w:r>
        <w:r w:rsidR="00B756AC" w:rsidRPr="00032EC6" w:rsidDel="00CA5F3B">
          <w:delText>ed</w:delText>
        </w:r>
        <w:r w:rsidRPr="00032EC6" w:rsidDel="00CA5F3B">
          <w:delText xml:space="preserve"> for frame-by-frame analysis of visits with a temporal resolution of 0.0</w:delText>
        </w:r>
        <w:r w:rsidR="00F944A9" w:rsidRPr="00032EC6" w:rsidDel="00CA5F3B">
          <w:delText>3</w:delText>
        </w:r>
        <w:r w:rsidRPr="00032EC6" w:rsidDel="00CA5F3B">
          <w:delText xml:space="preserve"> seconds. </w:delText>
        </w:r>
        <w:r w:rsidR="00E0205D" w:rsidRPr="00032EC6" w:rsidDel="00CA5F3B">
          <w:delText>O</w:delText>
        </w:r>
        <w:r w:rsidRPr="00032EC6" w:rsidDel="00CA5F3B">
          <w:delText xml:space="preserve">bservations </w:delText>
        </w:r>
        <w:r w:rsidR="00B756AC" w:rsidRPr="00032EC6" w:rsidDel="00CA5F3B">
          <w:delText xml:space="preserve">began </w:delText>
        </w:r>
        <w:r w:rsidRPr="00032EC6" w:rsidDel="00CA5F3B">
          <w:delText>at 07:40 and finished when all pairs in both blocks had been observed</w:delText>
        </w:r>
      </w:del>
      <w:ins w:id="490" w:author="Deane" w:date="2017-05-11T10:39:00Z">
        <w:del w:id="491" w:author="Adrian" w:date="2017-05-23T12:41:00Z">
          <w:r w:rsidR="003B1032" w:rsidRPr="00032EC6" w:rsidDel="00CA5F3B">
            <w:delText xml:space="preserve"> (about four hours)</w:delText>
          </w:r>
        </w:del>
      </w:ins>
      <w:del w:id="492" w:author="Adrian" w:date="2017-05-23T12:41:00Z">
        <w:r w:rsidRPr="00032EC6" w:rsidDel="00CA5F3B">
          <w:delText xml:space="preserve">. This means that </w:delText>
        </w:r>
        <w:r w:rsidR="00B0174E" w:rsidRPr="00032EC6" w:rsidDel="00CA5F3B">
          <w:delText xml:space="preserve">flower </w:delText>
        </w:r>
        <w:r w:rsidRPr="00032EC6" w:rsidDel="00CA5F3B">
          <w:delText xml:space="preserve">occupants </w:delText>
        </w:r>
        <w:r w:rsidR="00E0205D" w:rsidRPr="00032EC6" w:rsidDel="00CA5F3B">
          <w:delText xml:space="preserve">that did not leave </w:delText>
        </w:r>
        <w:r w:rsidRPr="00032EC6" w:rsidDel="00CA5F3B">
          <w:delText xml:space="preserve">were in place for a minimum of </w:delText>
        </w:r>
        <w:r w:rsidR="00B756AC" w:rsidRPr="00032EC6" w:rsidDel="00CA5F3B">
          <w:delText>four</w:delText>
        </w:r>
        <w:r w:rsidRPr="00032EC6" w:rsidDel="00CA5F3B">
          <w:delText xml:space="preserve"> hours per day.</w:delText>
        </w:r>
        <w:r w:rsidR="008F2F8F" w:rsidRPr="00032EC6" w:rsidDel="00CA5F3B">
          <w:delText xml:space="preserve"> </w:delText>
        </w:r>
      </w:del>
      <w:moveFromRangeStart w:id="493" w:author="Adrian" w:date="2017-05-23T12:28:00Z" w:name="move483305828"/>
      <w:moveFrom w:id="494" w:author="Adrian" w:date="2017-05-23T12:28:00Z">
        <w:del w:id="495" w:author="Adrian" w:date="2017-05-23T12:41:00Z">
          <w:r w:rsidR="008F2F8F" w:rsidRPr="00032EC6" w:rsidDel="00CA5F3B">
            <w:delText xml:space="preserve">Bee visitors were identified </w:delText>
          </w:r>
          <w:r w:rsidR="0071213E" w:rsidRPr="00032EC6" w:rsidDel="00CA5F3B">
            <w:delText>to genus</w:delText>
          </w:r>
          <w:r w:rsidR="00E0205D" w:rsidRPr="00032EC6" w:rsidDel="00CA5F3B">
            <w:delText xml:space="preserve"> from the recordings</w:delText>
          </w:r>
          <w:r w:rsidR="008F2F8F" w:rsidRPr="00032EC6" w:rsidDel="00CA5F3B">
            <w:delText>.</w:delText>
          </w:r>
        </w:del>
      </w:moveFrom>
      <w:moveFromRangeEnd w:id="493"/>
    </w:p>
    <w:p w14:paraId="24CD7742" w14:textId="6297512F" w:rsidR="00CA5F3B" w:rsidRPr="00032EC6" w:rsidRDefault="00B02842" w:rsidP="00CA5F3B">
      <w:pPr>
        <w:spacing w:line="480" w:lineRule="auto"/>
        <w:ind w:firstLine="720"/>
        <w:contextualSpacing/>
        <w:rPr>
          <w:ins w:id="496" w:author="Adrian" w:date="2017-05-23T12:34:00Z"/>
        </w:rPr>
      </w:pPr>
      <w:ins w:id="497" w:author="Adrian" w:date="2017-05-23T12:29:00Z">
        <w:r>
          <w:t>D</w:t>
        </w:r>
      </w:ins>
      <w:del w:id="498" w:author="Adrian" w:date="2017-05-23T12:29:00Z">
        <w:r w:rsidR="00D4685C" w:rsidRPr="00032EC6" w:rsidDel="00B02842">
          <w:delText>Two d</w:delText>
        </w:r>
      </w:del>
      <w:r w:rsidR="00D4685C" w:rsidRPr="00032EC6">
        <w:t xml:space="preserve">ifferent </w:t>
      </w:r>
      <w:ins w:id="499" w:author="Adrian" w:date="2017-05-22T16:13:00Z">
        <w:r w:rsidR="00654BC2">
          <w:t xml:space="preserve">rounds of </w:t>
        </w:r>
      </w:ins>
      <w:r w:rsidR="00D4685C" w:rsidRPr="00032EC6">
        <w:t>experiment</w:t>
      </w:r>
      <w:del w:id="500" w:author="Adrian" w:date="2017-05-22T16:13:00Z">
        <w:r w:rsidR="00D4685C" w:rsidRPr="00032EC6" w:rsidDel="00654BC2">
          <w:delText>s</w:delText>
        </w:r>
      </w:del>
      <w:ins w:id="501" w:author="Adrian" w:date="2017-05-22T16:13:00Z">
        <w:r w:rsidR="00654BC2">
          <w:t>al observations</w:t>
        </w:r>
      </w:ins>
      <w:r w:rsidR="00D4685C" w:rsidRPr="00032EC6">
        <w:t xml:space="preserve"> were </w:t>
      </w:r>
      <w:ins w:id="502" w:author="Adrian" w:date="2017-05-22T16:13:00Z">
        <w:r w:rsidR="00654BC2">
          <w:t>conducted</w:t>
        </w:r>
      </w:ins>
      <w:del w:id="503" w:author="Adrian" w:date="2017-05-22T16:13:00Z">
        <w:r w:rsidR="00D4685C" w:rsidRPr="00032EC6" w:rsidDel="00654BC2">
          <w:delText>run</w:delText>
        </w:r>
      </w:del>
      <w:ins w:id="504" w:author="Adrian" w:date="2017-05-23T12:29:00Z">
        <w:r>
          <w:t xml:space="preserve"> for competitors and predators to reduce potential </w:t>
        </w:r>
      </w:ins>
      <w:ins w:id="505" w:author="Adrian" w:date="2017-05-23T12:30:00Z">
        <w:r>
          <w:t>confounding effects</w:t>
        </w:r>
      </w:ins>
      <w:ins w:id="506" w:author="Adrian" w:date="2017-05-23T12:29:00Z">
        <w:r>
          <w:t xml:space="preserve"> between predatory and </w:t>
        </w:r>
      </w:ins>
      <w:ins w:id="507" w:author="Adrian" w:date="2017-05-23T12:30:00Z">
        <w:r>
          <w:t>competitive</w:t>
        </w:r>
      </w:ins>
      <w:ins w:id="508" w:author="Adrian" w:date="2017-05-23T12:29:00Z">
        <w:r>
          <w:t xml:space="preserve"> </w:t>
        </w:r>
      </w:ins>
      <w:ins w:id="509" w:author="Adrian" w:date="2017-05-23T12:30:00Z">
        <w:r>
          <w:t>interactions</w:t>
        </w:r>
      </w:ins>
      <w:del w:id="510" w:author="Adrian" w:date="2017-05-23T12:30:00Z">
        <w:r w:rsidR="00D4685C" w:rsidRPr="00032EC6" w:rsidDel="00B02842">
          <w:delText xml:space="preserve">; </w:delText>
        </w:r>
      </w:del>
      <w:ins w:id="511" w:author="Adrian" w:date="2017-05-23T12:30:00Z">
        <w:r>
          <w:t>.</w:t>
        </w:r>
      </w:ins>
      <w:ins w:id="512" w:author="Adrian" w:date="2017-05-23T12:43:00Z">
        <w:r w:rsidR="00CA5F3B">
          <w:t xml:space="preserve"> </w:t>
        </w:r>
      </w:ins>
      <w:del w:id="513" w:author="Adrian" w:date="2017-05-23T12:30:00Z">
        <w:r w:rsidR="00D4685C" w:rsidRPr="00032EC6" w:rsidDel="00B02842">
          <w:delText>t</w:delText>
        </w:r>
      </w:del>
      <w:ins w:id="514" w:author="Adrian" w:date="2017-05-23T12:30:00Z">
        <w:r>
          <w:t>T</w:t>
        </w:r>
      </w:ins>
      <w:r w:rsidR="00D4685C" w:rsidRPr="00032EC6">
        <w:t xml:space="preserve">he first </w:t>
      </w:r>
      <w:ins w:id="515" w:author="Adrian" w:date="2017-05-23T12:30:00Z">
        <w:r>
          <w:t>round for</w:t>
        </w:r>
      </w:ins>
      <w:ins w:id="516" w:author="Adrian" w:date="2017-05-23T12:31:00Z">
        <w:r>
          <w:t xml:space="preserve"> </w:t>
        </w:r>
      </w:ins>
      <w:ins w:id="517" w:author="Adrian" w:date="2017-05-23T12:30:00Z">
        <w:r w:rsidRPr="00032EC6">
          <w:t>ambush bug occupied flowers</w:t>
        </w:r>
      </w:ins>
      <w:ins w:id="518" w:author="Adrian" w:date="2017-05-23T12:31:00Z">
        <w:r>
          <w:t xml:space="preserve"> (predator present)</w:t>
        </w:r>
      </w:ins>
      <w:ins w:id="519" w:author="Adrian" w:date="2017-05-23T12:30:00Z">
        <w:r w:rsidRPr="00032EC6">
          <w:t xml:space="preserve"> </w:t>
        </w:r>
      </w:ins>
      <w:r w:rsidR="00D4685C" w:rsidRPr="00032EC6">
        <w:t xml:space="preserve">was </w:t>
      </w:r>
      <w:ins w:id="520" w:author="Adrian" w:date="2017-05-23T12:31:00Z">
        <w:r>
          <w:t xml:space="preserve">conducted </w:t>
        </w:r>
      </w:ins>
      <w:r w:rsidR="00D4685C" w:rsidRPr="00032EC6">
        <w:t>from August 15</w:t>
      </w:r>
      <w:r w:rsidR="00D4685C" w:rsidRPr="00032EC6">
        <w:rPr>
          <w:vertAlign w:val="superscript"/>
        </w:rPr>
        <w:t>th</w:t>
      </w:r>
      <w:r w:rsidR="00D4685C" w:rsidRPr="00032EC6">
        <w:t xml:space="preserve"> to 17</w:t>
      </w:r>
      <w:r w:rsidR="00D4685C" w:rsidRPr="00032EC6">
        <w:rPr>
          <w:vertAlign w:val="superscript"/>
        </w:rPr>
        <w:t>th</w:t>
      </w:r>
      <w:r w:rsidR="00D4685C" w:rsidRPr="00032EC6">
        <w:t xml:space="preserve"> </w:t>
      </w:r>
      <w:del w:id="521" w:author="Adrian" w:date="2017-05-23T12:30:00Z">
        <w:r w:rsidR="00D4685C" w:rsidRPr="00032EC6" w:rsidDel="00B02842">
          <w:delText xml:space="preserve">for ambush bug occupied flowers </w:delText>
        </w:r>
      </w:del>
      <w:r w:rsidR="00D4685C" w:rsidRPr="00032EC6">
        <w:t xml:space="preserve">and the second </w:t>
      </w:r>
      <w:ins w:id="522" w:author="Adrian" w:date="2017-05-23T12:31:00Z">
        <w:r>
          <w:t xml:space="preserve">for soldier beetle occupied flowers (competitor present) was conducted </w:t>
        </w:r>
      </w:ins>
      <w:r w:rsidR="00D4685C" w:rsidRPr="00032EC6">
        <w:t>from September 5</w:t>
      </w:r>
      <w:r w:rsidR="00D4685C" w:rsidRPr="00032EC6">
        <w:rPr>
          <w:vertAlign w:val="superscript"/>
        </w:rPr>
        <w:t>th</w:t>
      </w:r>
      <w:r w:rsidR="00D4685C" w:rsidRPr="00032EC6">
        <w:t xml:space="preserve"> to</w:t>
      </w:r>
      <w:del w:id="523" w:author="Adrian" w:date="2017-05-23T12:32:00Z">
        <w:r w:rsidR="00D4685C" w:rsidRPr="00032EC6" w:rsidDel="00B02842">
          <w:delText xml:space="preserve"> the</w:delText>
        </w:r>
      </w:del>
      <w:r w:rsidR="00D4685C" w:rsidRPr="00032EC6">
        <w:t xml:space="preserve"> 7</w:t>
      </w:r>
      <w:r w:rsidR="00D4685C" w:rsidRPr="00032EC6">
        <w:rPr>
          <w:vertAlign w:val="superscript"/>
        </w:rPr>
        <w:t>th</w:t>
      </w:r>
      <w:del w:id="524" w:author="Adrian" w:date="2017-05-23T12:32:00Z">
        <w:r w:rsidR="00D4685C" w:rsidRPr="00032EC6" w:rsidDel="00B02842">
          <w:delText xml:space="preserve"> for soldier beetle occupied flowers</w:delText>
        </w:r>
      </w:del>
      <w:r w:rsidR="00D4685C" w:rsidRPr="00032EC6">
        <w:t xml:space="preserve">. </w:t>
      </w:r>
      <w:ins w:id="525" w:author="Adrian" w:date="2017-05-23T12:33:00Z">
        <w:r w:rsidRPr="00032EC6">
          <w:t xml:space="preserve">We collected </w:t>
        </w:r>
      </w:ins>
      <w:ins w:id="526" w:author="Adrian" w:date="2017-05-23T12:35:00Z">
        <w:r w:rsidR="00CA5F3B" w:rsidRPr="00032EC6">
          <w:t xml:space="preserve">75 individual </w:t>
        </w:r>
      </w:ins>
      <w:ins w:id="527" w:author="Adrian" w:date="2017-05-23T12:34:00Z">
        <w:r w:rsidR="00CA5F3B">
          <w:t xml:space="preserve">ambush bugs and </w:t>
        </w:r>
      </w:ins>
      <w:ins w:id="528" w:author="Adrian" w:date="2017-05-23T12:35:00Z">
        <w:r w:rsidR="00CA5F3B" w:rsidRPr="00032EC6">
          <w:t>60 individual</w:t>
        </w:r>
        <w:r w:rsidR="00CA5F3B">
          <w:t xml:space="preserve"> </w:t>
        </w:r>
      </w:ins>
      <w:ins w:id="529" w:author="Adrian" w:date="2017-05-23T12:34:00Z">
        <w:r w:rsidR="00CA5F3B">
          <w:t>soldier beetle</w:t>
        </w:r>
      </w:ins>
      <w:ins w:id="530" w:author="Adrian" w:date="2017-05-23T12:35:00Z">
        <w:r w:rsidR="00CA5F3B">
          <w:t>s</w:t>
        </w:r>
      </w:ins>
      <w:ins w:id="531" w:author="Adrian" w:date="2017-05-23T12:33:00Z">
        <w:r w:rsidRPr="00032EC6">
          <w:t xml:space="preserve"> from patches of sunflowers growing on roadside edges in agricultural areas near Boulder</w:t>
        </w:r>
        <w:r w:rsidR="00CA5F3B">
          <w:t>, Colorado</w:t>
        </w:r>
        <w:r w:rsidRPr="00032EC6">
          <w:t xml:space="preserve">. </w:t>
        </w:r>
      </w:ins>
      <w:ins w:id="532" w:author="Adrian" w:date="2017-05-23T12:35:00Z">
        <w:r w:rsidR="00CA5F3B">
          <w:t>E</w:t>
        </w:r>
      </w:ins>
      <w:ins w:id="533" w:author="Adrian" w:date="2017-05-23T12:33:00Z">
        <w:r w:rsidR="00CA5F3B">
          <w:t xml:space="preserve">ach </w:t>
        </w:r>
      </w:ins>
      <w:ins w:id="534" w:author="Adrian" w:date="2017-05-23T12:35:00Z">
        <w:r w:rsidR="00CA5F3B">
          <w:t>insect</w:t>
        </w:r>
      </w:ins>
      <w:ins w:id="535" w:author="Adrian" w:date="2017-05-23T12:33:00Z">
        <w:r w:rsidRPr="00032EC6">
          <w:t xml:space="preserve"> was stored in an individual container inside of a growth chamber (Percival LLVL) maintained at 25˚C during the day and 20˚C at night with a 14-hour day</w:t>
        </w:r>
        <w:r>
          <w:t xml:space="preserve"> </w:t>
        </w:r>
        <w:r w:rsidRPr="00032EC6">
          <w:t xml:space="preserve">length. </w:t>
        </w:r>
      </w:ins>
    </w:p>
    <w:p w14:paraId="501F7EBA" w14:textId="6E2F7C4A" w:rsidR="00D4685C" w:rsidRPr="00032EC6" w:rsidDel="00B922C9" w:rsidRDefault="00D4685C" w:rsidP="0071213E">
      <w:pPr>
        <w:spacing w:line="480" w:lineRule="auto"/>
        <w:ind w:firstLine="720"/>
        <w:contextualSpacing/>
        <w:rPr>
          <w:del w:id="536" w:author="Adrian" w:date="2017-05-23T12:44:00Z"/>
        </w:rPr>
      </w:pPr>
      <w:r w:rsidRPr="00032EC6">
        <w:t xml:space="preserve">At the start of each </w:t>
      </w:r>
      <w:ins w:id="537" w:author="Adrian" w:date="2017-05-23T12:38:00Z">
        <w:r w:rsidR="00CA5F3B">
          <w:t xml:space="preserve">observation </w:t>
        </w:r>
      </w:ins>
      <w:r w:rsidRPr="00032EC6">
        <w:t>day, any arthropods greater than 1mm were removed from flowers and flowers were inspected for damage; if a flower w</w:t>
      </w:r>
      <w:ins w:id="538" w:author="Adrian" w:date="2017-06-14T10:52:00Z">
        <w:r w:rsidR="00843A3B">
          <w:t>as</w:t>
        </w:r>
      </w:ins>
      <w:del w:id="539" w:author="Adrian" w:date="2017-06-14T10:52:00Z">
        <w:r w:rsidRPr="00032EC6" w:rsidDel="00843A3B">
          <w:delText>ere</w:delText>
        </w:r>
      </w:del>
      <w:r w:rsidRPr="00032EC6">
        <w:t xml:space="preserve"> damaged or senescing, </w:t>
      </w:r>
      <w:r w:rsidR="00B756AC" w:rsidRPr="00032EC6">
        <w:t>we</w:t>
      </w:r>
      <w:r w:rsidRPr="00032EC6">
        <w:t xml:space="preserve"> used another flower on the same plant. After the inspection, floral occupants </w:t>
      </w:r>
      <w:ins w:id="540" w:author="Adrian" w:date="2017-05-23T09:39:00Z">
        <w:r w:rsidR="00443919">
          <w:t xml:space="preserve">(either </w:t>
        </w:r>
      </w:ins>
      <w:ins w:id="541" w:author="Adrian" w:date="2017-05-23T09:40:00Z">
        <w:r w:rsidR="00443919">
          <w:t xml:space="preserve">a single </w:t>
        </w:r>
      </w:ins>
      <w:ins w:id="542" w:author="Adrian" w:date="2017-05-23T09:39:00Z">
        <w:r w:rsidR="00443919">
          <w:t>ambush bug or soldier beetle)</w:t>
        </w:r>
      </w:ins>
      <w:ins w:id="543" w:author="Adrian" w:date="2017-05-23T09:40:00Z">
        <w:r w:rsidR="00443919">
          <w:t xml:space="preserve"> </w:t>
        </w:r>
      </w:ins>
      <w:r w:rsidR="008145B7" w:rsidRPr="00032EC6">
        <w:t xml:space="preserve">were placed </w:t>
      </w:r>
      <w:r w:rsidRPr="00032EC6">
        <w:t xml:space="preserve">on flowers and recording </w:t>
      </w:r>
      <w:r w:rsidR="008145B7" w:rsidRPr="00032EC6">
        <w:t>began</w:t>
      </w:r>
      <w:r w:rsidRPr="00032EC6">
        <w:t xml:space="preserve">. If an occupant left the flower, it was replaced and the trial was continued. If an occupant left undetected, any data collected after the occupant left were not included in analyses. </w:t>
      </w:r>
      <w:ins w:id="544" w:author="Adrian" w:date="2017-05-23T12:39:00Z">
        <w:r w:rsidR="00CA5F3B">
          <w:t xml:space="preserve">At the end of the observation period, all occupants </w:t>
        </w:r>
      </w:ins>
      <w:ins w:id="545" w:author="Adrian" w:date="2017-05-23T12:38:00Z">
        <w:r w:rsidR="00CA5F3B" w:rsidRPr="00032EC6">
          <w:t xml:space="preserve">were re-collected from flowers and </w:t>
        </w:r>
      </w:ins>
      <w:ins w:id="546" w:author="Adrian" w:date="2017-05-23T12:40:00Z">
        <w:r w:rsidR="00CA5F3B">
          <w:t>re</w:t>
        </w:r>
      </w:ins>
      <w:ins w:id="547" w:author="Adrian" w:date="2017-05-23T12:38:00Z">
        <w:r w:rsidR="00CA5F3B" w:rsidRPr="00032EC6">
          <w:t xml:space="preserve">placed in the growth chamber over-night for possible use the next day. </w:t>
        </w:r>
      </w:ins>
    </w:p>
    <w:p w14:paraId="634D809B" w14:textId="746810CB" w:rsidR="00D4685C" w:rsidRPr="00032EC6" w:rsidDel="00B922C9" w:rsidRDefault="00D4685C" w:rsidP="0071213E">
      <w:pPr>
        <w:spacing w:line="480" w:lineRule="auto"/>
        <w:ind w:firstLine="720"/>
        <w:contextualSpacing/>
        <w:rPr>
          <w:del w:id="548" w:author="Adrian" w:date="2017-05-23T12:44:00Z"/>
        </w:rPr>
      </w:pPr>
      <w:del w:id="549" w:author="Adrian" w:date="2017-05-23T12:40:00Z">
        <w:r w:rsidRPr="00032EC6" w:rsidDel="00CA5F3B">
          <w:delText>To evaluate bee foraging responses to cryptic predators</w:delText>
        </w:r>
        <w:r w:rsidRPr="00032EC6" w:rsidDel="00CA5F3B">
          <w:rPr>
            <w:i/>
          </w:rPr>
          <w:delText xml:space="preserve">, </w:delText>
        </w:r>
        <w:r w:rsidR="008145B7" w:rsidRPr="00032EC6" w:rsidDel="00CA5F3B">
          <w:delText>we</w:delText>
        </w:r>
        <w:r w:rsidRPr="00032EC6" w:rsidDel="00CA5F3B">
          <w:delText xml:space="preserve"> placed ambush bugs on designated blooms. </w:delText>
        </w:r>
      </w:del>
      <w:del w:id="550" w:author="Adrian" w:date="2017-05-23T12:33:00Z">
        <w:r w:rsidR="008145B7" w:rsidRPr="00032EC6" w:rsidDel="00B02842">
          <w:delText xml:space="preserve">We </w:delText>
        </w:r>
        <w:r w:rsidRPr="00032EC6" w:rsidDel="00B02842">
          <w:delText>collected 75 individual ambush bugs from patches of sunflowers growing on roadside edges in agricultural areas near Boulder, Colorado, before the experimental trials began. After collection, each ambush bug was stored in an individual container at 20</w:delText>
        </w:r>
        <w:r w:rsidRPr="00032EC6" w:rsidDel="00B02842">
          <w:rPr>
            <w:rFonts w:ascii="Cambria Math" w:hAnsi="Cambria Math" w:cs="Cambria Math"/>
          </w:rPr>
          <w:delText>℃</w:delText>
        </w:r>
        <w:r w:rsidRPr="00032EC6" w:rsidDel="00B02842">
          <w:delText xml:space="preserve"> inside of a</w:delText>
        </w:r>
        <w:r w:rsidR="008145B7" w:rsidRPr="00032EC6" w:rsidDel="00B02842">
          <w:delText xml:space="preserve"> </w:delText>
        </w:r>
        <w:r w:rsidRPr="00032EC6" w:rsidDel="00B02842">
          <w:delText xml:space="preserve">growth chamber </w:delText>
        </w:r>
        <w:r w:rsidR="008145B7" w:rsidRPr="00032EC6" w:rsidDel="00B02842">
          <w:delText xml:space="preserve">(Percival LLVL) </w:delText>
        </w:r>
        <w:r w:rsidRPr="00032EC6" w:rsidDel="00B02842">
          <w:delText xml:space="preserve">maintained at 25˚C during the day and 20˚C at night with a 14-hour daylength. Ambush bugs were re-collected </w:delText>
        </w:r>
        <w:r w:rsidR="00B0174E" w:rsidRPr="00032EC6" w:rsidDel="00B02842">
          <w:delText xml:space="preserve">from flowers </w:delText>
        </w:r>
        <w:r w:rsidRPr="00032EC6" w:rsidDel="00B02842">
          <w:delText xml:space="preserve">at the end of each day of trials and placed in the growth chamber over-night for possible use the next day. </w:delText>
        </w:r>
        <w:r w:rsidRPr="00032EC6" w:rsidDel="00B02842">
          <w:tab/>
        </w:r>
      </w:del>
    </w:p>
    <w:p w14:paraId="2F4BAEC0" w14:textId="099864C8" w:rsidR="00D4685C" w:rsidRPr="00032EC6" w:rsidRDefault="00D4685C" w:rsidP="00036DE0">
      <w:pPr>
        <w:spacing w:line="480" w:lineRule="auto"/>
        <w:ind w:firstLine="720"/>
        <w:contextualSpacing/>
      </w:pPr>
      <w:del w:id="551" w:author="Adrian" w:date="2017-05-23T12:40:00Z">
        <w:r w:rsidRPr="00032EC6" w:rsidDel="00CA5F3B">
          <w:delText xml:space="preserve">To evaluate bee foraging responses to obvious competitors, </w:delText>
        </w:r>
        <w:r w:rsidR="008145B7" w:rsidRPr="00032EC6" w:rsidDel="00CA5F3B">
          <w:delText>we</w:delText>
        </w:r>
        <w:r w:rsidRPr="00032EC6" w:rsidDel="00CA5F3B">
          <w:delText xml:space="preserve"> placed soldier beetles on blooms. </w:delText>
        </w:r>
      </w:del>
      <w:del w:id="552" w:author="Adrian" w:date="2017-05-23T12:34:00Z">
        <w:r w:rsidR="008145B7" w:rsidRPr="00032EC6" w:rsidDel="00CA5F3B">
          <w:delText xml:space="preserve">We </w:delText>
        </w:r>
        <w:r w:rsidRPr="00032EC6" w:rsidDel="00CA5F3B">
          <w:delText>collected 60 individuals from patches of sunflowers growing on roadside edges in agricultural areas near Boulder, Colorado, before the experimental trials began. After collection, each soldier beetle was stored in an individual container at 20</w:delText>
        </w:r>
        <w:r w:rsidRPr="00032EC6" w:rsidDel="00CA5F3B">
          <w:rPr>
            <w:rFonts w:ascii="Cambria Math" w:hAnsi="Cambria Math" w:cs="Cambria Math"/>
          </w:rPr>
          <w:delText>℃</w:delText>
        </w:r>
        <w:r w:rsidRPr="00032EC6" w:rsidDel="00CA5F3B">
          <w:delText xml:space="preserve"> inside a growth chamber under the same conditions described above. Solider beetles were re-collected </w:delText>
        </w:r>
        <w:r w:rsidR="00B0174E" w:rsidRPr="00032EC6" w:rsidDel="00CA5F3B">
          <w:delText xml:space="preserve">from flowers </w:delText>
        </w:r>
        <w:r w:rsidRPr="00032EC6" w:rsidDel="00CA5F3B">
          <w:delText>at the end of each day of trials and placed in the growth chamber over-night for possible use the next day.</w:delText>
        </w:r>
      </w:del>
    </w:p>
    <w:p w14:paraId="53CDF8AB" w14:textId="766FEA54" w:rsidR="00CA5F3B" w:rsidRPr="00032EC6" w:rsidRDefault="00B922C9" w:rsidP="00CA5F3B">
      <w:pPr>
        <w:spacing w:line="480" w:lineRule="auto"/>
        <w:ind w:firstLine="720"/>
        <w:contextualSpacing/>
        <w:rPr>
          <w:ins w:id="553" w:author="Adrian" w:date="2017-05-23T12:42:00Z"/>
        </w:rPr>
      </w:pPr>
      <w:ins w:id="554" w:author="Adrian" w:date="2017-05-23T12:44:00Z">
        <w:r>
          <w:t>All experimental flowers</w:t>
        </w:r>
      </w:ins>
      <w:ins w:id="555" w:author="Adrian" w:date="2017-05-23T12:42:00Z">
        <w:r w:rsidR="00CA5F3B" w:rsidRPr="00032EC6">
          <w:t xml:space="preserve"> were observed in the order of their random draw positions for 10 minutes (Figure 2). Observations were recorded using high definition digital single lens reflex cameras placed 40 cm from blooms and recording at 30 frames per second with a resolution of 1920×1080 pixels. Using digital recordings allowed for frame-by-frame analysis of visits with a </w:t>
        </w:r>
        <w:r w:rsidR="00CA5F3B" w:rsidRPr="00032EC6">
          <w:lastRenderedPageBreak/>
          <w:t xml:space="preserve">temporal resolution of 0.03 seconds. Observations began at 07:40 and finished when all pairs in both blocks had been observed (about four hours). This means that flower occupants that did not leave were in place for a minimum of four hours per day. </w:t>
        </w:r>
      </w:ins>
    </w:p>
    <w:p w14:paraId="1A2816AD" w14:textId="04EDCA4D" w:rsidR="00B02842" w:rsidRPr="00032EC6" w:rsidDel="00B922C9" w:rsidRDefault="00D4685C" w:rsidP="00B02842">
      <w:pPr>
        <w:spacing w:line="480" w:lineRule="auto"/>
        <w:ind w:firstLine="720"/>
        <w:contextualSpacing/>
        <w:rPr>
          <w:del w:id="556" w:author="Adrian" w:date="2017-05-23T12:48:00Z"/>
        </w:rPr>
      </w:pPr>
      <w:r w:rsidRPr="00032EC6">
        <w:rPr>
          <w:b/>
          <w:rPrChange w:id="557" w:author="Deane" w:date="2017-05-11T10:47:00Z">
            <w:rPr>
              <w:i/>
            </w:rPr>
          </w:rPrChange>
        </w:rPr>
        <w:t>Bee foraging behavior assessment</w:t>
      </w:r>
      <w:r w:rsidRPr="00032EC6">
        <w:t xml:space="preserve"> </w:t>
      </w:r>
      <w:del w:id="558" w:author="Deane" w:date="2017-05-11T10:47:00Z">
        <w:r w:rsidRPr="00032EC6" w:rsidDel="001713AB">
          <w:delText>-</w:delText>
        </w:r>
      </w:del>
      <w:r w:rsidRPr="00032EC6">
        <w:t>To assess bee foraging behaviors</w:t>
      </w:r>
      <w:r w:rsidR="00575C06" w:rsidRPr="00032EC6">
        <w:t>,</w:t>
      </w:r>
      <w:r w:rsidRPr="00032EC6">
        <w:t xml:space="preserve"> </w:t>
      </w:r>
      <w:r w:rsidR="008145B7" w:rsidRPr="00032EC6">
        <w:t>we</w:t>
      </w:r>
      <w:r w:rsidRPr="00032EC6">
        <w:t xml:space="preserve"> </w:t>
      </w:r>
      <w:ins w:id="559" w:author="Adrian" w:date="2017-05-23T12:48:00Z">
        <w:r w:rsidR="00B922C9">
          <w:t>re</w:t>
        </w:r>
      </w:ins>
      <w:r w:rsidRPr="00032EC6">
        <w:t xml:space="preserve">viewed all videos of flowers and </w:t>
      </w:r>
      <w:del w:id="560" w:author="Adrian" w:date="2017-05-23T12:44:00Z">
        <w:r w:rsidRPr="00032EC6" w:rsidDel="00B922C9">
          <w:delText xml:space="preserve">noted </w:delText>
        </w:r>
      </w:del>
      <w:ins w:id="561" w:author="Adrian" w:date="2017-05-23T12:44:00Z">
        <w:r w:rsidR="00B922C9">
          <w:t>recorded</w:t>
        </w:r>
        <w:r w:rsidR="00B922C9" w:rsidRPr="00032EC6">
          <w:t xml:space="preserve"> </w:t>
        </w:r>
      </w:ins>
      <w:del w:id="562" w:author="Adrian" w:date="2017-05-23T12:45:00Z">
        <w:r w:rsidR="008145B7" w:rsidRPr="00032EC6" w:rsidDel="00B922C9">
          <w:delText>the following information</w:delText>
        </w:r>
      </w:del>
      <w:ins w:id="563" w:author="Adrian" w:date="2017-05-23T12:45:00Z">
        <w:r w:rsidR="00B922C9">
          <w:t>a number of behaviors</w:t>
        </w:r>
      </w:ins>
      <w:r w:rsidR="008145B7" w:rsidRPr="00032EC6">
        <w:t xml:space="preserve">:  </w:t>
      </w:r>
      <w:r w:rsidRPr="00032EC6">
        <w:t>visit duration, nectar or pollen collection, predation attempts</w:t>
      </w:r>
      <w:r w:rsidR="008145B7" w:rsidRPr="00032EC6">
        <w:t>,</w:t>
      </w:r>
      <w:r w:rsidRPr="00032EC6">
        <w:t xml:space="preserve"> or exclusionary behavior. Visit duration measure</w:t>
      </w:r>
      <w:ins w:id="564" w:author="Adrian" w:date="2017-05-23T12:45:00Z">
        <w:r w:rsidR="00B922C9">
          <w:t>d</w:t>
        </w:r>
      </w:ins>
      <w:del w:id="565" w:author="Adrian" w:date="2017-05-23T12:45:00Z">
        <w:r w:rsidRPr="00032EC6" w:rsidDel="00B922C9">
          <w:delText>s</w:delText>
        </w:r>
      </w:del>
      <w:r w:rsidRPr="00032EC6">
        <w:t xml:space="preserve"> how long </w:t>
      </w:r>
      <w:ins w:id="566" w:author="Adrian" w:date="2017-05-23T12:47:00Z">
        <w:r w:rsidR="00B922C9">
          <w:t xml:space="preserve">a </w:t>
        </w:r>
      </w:ins>
      <w:r w:rsidRPr="00032EC6">
        <w:t>bee</w:t>
      </w:r>
      <w:del w:id="567" w:author="Adrian" w:date="2017-05-23T12:47:00Z">
        <w:r w:rsidRPr="00032EC6" w:rsidDel="00B922C9">
          <w:delText>s</w:delText>
        </w:r>
      </w:del>
      <w:r w:rsidRPr="00032EC6">
        <w:t xml:space="preserve"> spen</w:t>
      </w:r>
      <w:ins w:id="568" w:author="Adrian" w:date="2017-05-23T12:45:00Z">
        <w:r w:rsidR="00B922C9">
          <w:t>t</w:t>
        </w:r>
      </w:ins>
      <w:del w:id="569" w:author="Adrian" w:date="2017-05-23T12:45:00Z">
        <w:r w:rsidRPr="00032EC6" w:rsidDel="00B922C9">
          <w:delText>d</w:delText>
        </w:r>
      </w:del>
      <w:r w:rsidRPr="00032EC6">
        <w:t xml:space="preserve"> on a flower or investigating it. To quantify visit duration</w:t>
      </w:r>
      <w:del w:id="570" w:author="Adrian" w:date="2017-06-14T10:55:00Z">
        <w:r w:rsidRPr="00032EC6" w:rsidDel="00843A3B">
          <w:delText>,</w:delText>
        </w:r>
      </w:del>
      <w:r w:rsidRPr="00032EC6">
        <w:t xml:space="preserve"> for visits where the bee landed, </w:t>
      </w:r>
      <w:r w:rsidR="008145B7" w:rsidRPr="00032EC6">
        <w:t>we</w:t>
      </w:r>
      <w:r w:rsidRPr="00032EC6">
        <w:t xml:space="preserve"> used the duration from the initial time</w:t>
      </w:r>
      <w:del w:id="571" w:author="Adrian" w:date="2017-05-23T12:48:00Z">
        <w:r w:rsidRPr="00032EC6" w:rsidDel="00B922C9">
          <w:delText xml:space="preserve"> a</w:delText>
        </w:r>
      </w:del>
      <w:r w:rsidRPr="00032EC6">
        <w:t xml:space="preserve"> </w:t>
      </w:r>
      <w:ins w:id="572" w:author="Adrian" w:date="2017-05-23T12:46:00Z">
        <w:r w:rsidR="00B922C9">
          <w:t>it</w:t>
        </w:r>
      </w:ins>
      <w:del w:id="573" w:author="Adrian" w:date="2017-05-23T12:45:00Z">
        <w:r w:rsidRPr="00032EC6" w:rsidDel="00B922C9">
          <w:delText>bee</w:delText>
        </w:r>
      </w:del>
      <w:r w:rsidRPr="00032EC6">
        <w:t xml:space="preserve"> made contact with the flower to the moment it was no longer contacting the flower. If a bee inspected a flower but did not land, </w:t>
      </w:r>
      <w:r w:rsidR="008145B7" w:rsidRPr="00032EC6">
        <w:t>we</w:t>
      </w:r>
      <w:r w:rsidRPr="00032EC6">
        <w:t xml:space="preserve"> subtracted the initial time it oriented its body towards the flower from the time that it oriented away from the flower. </w:t>
      </w:r>
      <w:r w:rsidR="00B0174E" w:rsidRPr="00032EC6">
        <w:t>W</w:t>
      </w:r>
      <w:r w:rsidR="008145B7" w:rsidRPr="00032EC6">
        <w:t>e</w:t>
      </w:r>
      <w:r w:rsidRPr="00032EC6">
        <w:t xml:space="preserve"> further separated inspections from bees passing through the frame of view by excluding flights less than 0.1 seconds </w:t>
      </w:r>
      <w:r w:rsidRPr="00032EC6">
        <w:fldChar w:fldCharType="begin" w:fldLock="1"/>
      </w:r>
      <w:r w:rsidRPr="00032EC6">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rsidRPr="00032EC6">
        <w:fldChar w:fldCharType="separate"/>
      </w:r>
      <w:r w:rsidRPr="00032EC6">
        <w:rPr>
          <w:noProof/>
        </w:rPr>
        <w:t>(Ings et al. 2012)</w:t>
      </w:r>
      <w:r w:rsidRPr="00032EC6">
        <w:fldChar w:fldCharType="end"/>
      </w:r>
      <w:r w:rsidRPr="00032EC6">
        <w:t xml:space="preserve">. </w:t>
      </w:r>
      <w:r w:rsidR="008145B7" w:rsidRPr="00032EC6">
        <w:t>B</w:t>
      </w:r>
      <w:r w:rsidRPr="00032EC6">
        <w:t xml:space="preserve">ees </w:t>
      </w:r>
      <w:r w:rsidR="008145B7" w:rsidRPr="00032EC6">
        <w:t xml:space="preserve">were scored </w:t>
      </w:r>
      <w:r w:rsidRPr="00032EC6">
        <w:t xml:space="preserve">as collecting nectar if they placed their head into a disk flower or if their proboscis was visibly extended into a disk flower. Similarly, bees </w:t>
      </w:r>
      <w:r w:rsidR="008145B7" w:rsidRPr="00032EC6">
        <w:t xml:space="preserve">were scored </w:t>
      </w:r>
      <w:r w:rsidRPr="00032EC6">
        <w:t xml:space="preserve">as collecting pollen when they passed over anthers and moved pollen to their scopal hairs. </w:t>
      </w:r>
      <w:r w:rsidR="00682D25" w:rsidRPr="00032EC6">
        <w:t xml:space="preserve">Because our study involved focal animals in the field, we were unable to implement blinding methods </w:t>
      </w:r>
      <w:r w:rsidR="00D300EE" w:rsidRPr="00032EC6">
        <w:t xml:space="preserve">when recording and analyzing data. </w:t>
      </w:r>
      <w:ins w:id="574" w:author="Adrian" w:date="2017-05-23T12:46:00Z">
        <w:r w:rsidR="00B922C9">
          <w:t xml:space="preserve">All </w:t>
        </w:r>
      </w:ins>
      <w:moveToRangeStart w:id="575" w:author="Adrian" w:date="2017-05-23T12:28:00Z" w:name="move483305828"/>
      <w:moveTo w:id="576" w:author="Adrian" w:date="2017-05-23T12:28:00Z">
        <w:del w:id="577" w:author="Adrian" w:date="2017-05-23T12:46:00Z">
          <w:r w:rsidR="00B02842" w:rsidRPr="00032EC6" w:rsidDel="00B922C9">
            <w:delText>B</w:delText>
          </w:r>
        </w:del>
      </w:moveTo>
      <w:ins w:id="578" w:author="Adrian" w:date="2017-05-23T12:46:00Z">
        <w:r w:rsidR="00B922C9">
          <w:t>b</w:t>
        </w:r>
      </w:ins>
      <w:moveTo w:id="579" w:author="Adrian" w:date="2017-05-23T12:28:00Z">
        <w:r w:rsidR="00B02842" w:rsidRPr="00032EC6">
          <w:t>ee visitors were identified to genus f</w:t>
        </w:r>
        <w:del w:id="580" w:author="Adrian" w:date="2017-05-23T12:47:00Z">
          <w:r w:rsidR="00B02842" w:rsidRPr="00032EC6" w:rsidDel="00B922C9">
            <w:delText>rom</w:delText>
          </w:r>
        </w:del>
      </w:moveTo>
      <w:ins w:id="581" w:author="Adrian" w:date="2017-05-23T12:47:00Z">
        <w:r w:rsidR="00B922C9">
          <w:t>rom video with the help of V. Scott at the University of Colorado Museum of Natural History Entomology Collection</w:t>
        </w:r>
      </w:ins>
      <w:ins w:id="582" w:author="Adrian" w:date="2017-06-14T10:55:00Z">
        <w:r w:rsidR="00843A3B">
          <w:t>.</w:t>
        </w:r>
      </w:ins>
      <w:moveTo w:id="583" w:author="Adrian" w:date="2017-05-23T12:28:00Z">
        <w:r w:rsidR="00B02842" w:rsidRPr="00032EC6">
          <w:t xml:space="preserve"> </w:t>
        </w:r>
        <w:del w:id="584" w:author="Adrian" w:date="2017-05-23T12:46:00Z">
          <w:r w:rsidR="00B02842" w:rsidRPr="00032EC6" w:rsidDel="00B922C9">
            <w:delText>the recordings</w:delText>
          </w:r>
        </w:del>
        <w:r w:rsidR="00B02842" w:rsidRPr="00032EC6">
          <w:t>.</w:t>
        </w:r>
      </w:moveTo>
    </w:p>
    <w:moveToRangeEnd w:id="575"/>
    <w:p w14:paraId="057BB992" w14:textId="0FBADC60" w:rsidR="00D4685C" w:rsidRPr="00032EC6" w:rsidDel="006747B2" w:rsidRDefault="00D4685C" w:rsidP="008D7CE6">
      <w:pPr>
        <w:spacing w:line="480" w:lineRule="auto"/>
        <w:ind w:firstLine="720"/>
        <w:contextualSpacing/>
        <w:rPr>
          <w:del w:id="585" w:author="Adrian" w:date="2017-05-23T13:06:00Z"/>
        </w:rPr>
      </w:pPr>
    </w:p>
    <w:p w14:paraId="768AC3E4" w14:textId="2A52E3E2" w:rsidR="00D4685C" w:rsidRPr="00032EC6" w:rsidRDefault="008145B7" w:rsidP="00036DE0">
      <w:pPr>
        <w:spacing w:line="480" w:lineRule="auto"/>
        <w:ind w:firstLine="720"/>
        <w:contextualSpacing/>
      </w:pPr>
      <w:r w:rsidRPr="00032EC6">
        <w:t xml:space="preserve">The behavior of the flower occupants was also </w:t>
      </w:r>
      <w:ins w:id="586" w:author="Adrian" w:date="2017-05-23T12:48:00Z">
        <w:r w:rsidR="00B922C9">
          <w:t>recorded</w:t>
        </w:r>
      </w:ins>
      <w:del w:id="587" w:author="Adrian" w:date="2017-05-23T12:48:00Z">
        <w:r w:rsidRPr="00032EC6" w:rsidDel="00B922C9">
          <w:delText>assessed</w:delText>
        </w:r>
      </w:del>
      <w:r w:rsidRPr="00032EC6">
        <w:t xml:space="preserve"> as </w:t>
      </w:r>
      <w:r w:rsidR="00D4685C" w:rsidRPr="00032EC6">
        <w:t>predation attempt</w:t>
      </w:r>
      <w:ins w:id="588" w:author="Adrian" w:date="2017-05-23T12:48:00Z">
        <w:r w:rsidR="00B922C9">
          <w:t>s</w:t>
        </w:r>
      </w:ins>
      <w:r w:rsidR="00D4685C" w:rsidRPr="00032EC6">
        <w:t xml:space="preserve"> for ambush bugs and exclusionary behavior for </w:t>
      </w:r>
      <w:ins w:id="589" w:author="Adrian" w:date="2017-05-23T12:49:00Z">
        <w:r w:rsidR="00B922C9">
          <w:t xml:space="preserve">soldier </w:t>
        </w:r>
      </w:ins>
      <w:r w:rsidR="00D4685C" w:rsidRPr="00032EC6">
        <w:t xml:space="preserve">beetles. Predation attempts were recorded if an ambush bug caught or tried to catch a bee using its forelimbs. Exclusionary behaviors occurred when </w:t>
      </w:r>
      <w:ins w:id="590" w:author="Adrian" w:date="2017-05-23T12:49:00Z">
        <w:r w:rsidR="00B922C9">
          <w:t xml:space="preserve">soldier </w:t>
        </w:r>
      </w:ins>
      <w:r w:rsidR="00D4685C" w:rsidRPr="00032EC6">
        <w:t xml:space="preserve">beetles oriented their heads towards bees and used their feet or mouthparts to move or contact a bee. </w:t>
      </w:r>
      <w:commentRangeStart w:id="591"/>
      <w:r w:rsidRPr="00032EC6">
        <w:t>We</w:t>
      </w:r>
      <w:r w:rsidR="00D4685C" w:rsidRPr="00032EC6">
        <w:t xml:space="preserve"> scored occupants as exhibiting these behaviors when </w:t>
      </w:r>
      <w:r w:rsidR="00D4685C" w:rsidRPr="00032EC6">
        <w:lastRenderedPageBreak/>
        <w:t>they initiated contact with bees or reacted to contact by a bee in a way that caused the bee to leave the flower or, in the case of the ambush bug, become prey</w:t>
      </w:r>
      <w:commentRangeEnd w:id="591"/>
      <w:r w:rsidR="00ED51C2">
        <w:rPr>
          <w:rStyle w:val="CommentReference"/>
        </w:rPr>
        <w:commentReference w:id="591"/>
      </w:r>
      <w:r w:rsidR="00D4685C" w:rsidRPr="00032EC6">
        <w:t xml:space="preserve">. </w:t>
      </w:r>
    </w:p>
    <w:p w14:paraId="448A0853" w14:textId="505A3387" w:rsidR="00D4685C" w:rsidRPr="00032EC6" w:rsidDel="00B922C9" w:rsidRDefault="00D4685C" w:rsidP="008B77EE">
      <w:pPr>
        <w:spacing w:line="480" w:lineRule="auto"/>
        <w:ind w:firstLine="720"/>
        <w:contextualSpacing/>
        <w:rPr>
          <w:del w:id="592" w:author="Adrian" w:date="2017-05-23T12:51:00Z"/>
        </w:rPr>
      </w:pPr>
      <w:r w:rsidRPr="00032EC6">
        <w:rPr>
          <w:b/>
          <w:rPrChange w:id="593" w:author="Deane" w:date="2017-05-11T10:47:00Z">
            <w:rPr>
              <w:i/>
            </w:rPr>
          </w:rPrChange>
        </w:rPr>
        <w:t>Statistical Analyses</w:t>
      </w:r>
      <w:r w:rsidRPr="00032EC6">
        <w:t xml:space="preserve"> </w:t>
      </w:r>
      <w:del w:id="594" w:author="Deane" w:date="2017-05-11T10:47:00Z">
        <w:r w:rsidRPr="00032EC6" w:rsidDel="001713AB">
          <w:delText>-</w:delText>
        </w:r>
      </w:del>
      <w:r w:rsidRPr="00032EC6">
        <w:t xml:space="preserve"> To test the effect of floral occupan</w:t>
      </w:r>
      <w:ins w:id="595" w:author="Adrian" w:date="2017-05-23T12:49:00Z">
        <w:r w:rsidR="00B922C9">
          <w:t xml:space="preserve">t type </w:t>
        </w:r>
      </w:ins>
      <w:del w:id="596" w:author="Adrian" w:date="2017-05-23T12:49:00Z">
        <w:r w:rsidRPr="00032EC6" w:rsidDel="00B922C9">
          <w:delText xml:space="preserve">cy </w:delText>
        </w:r>
      </w:del>
      <w:r w:rsidRPr="00032EC6">
        <w:t xml:space="preserve">on landing, nectar collection, and pollen collection, </w:t>
      </w:r>
      <w:r w:rsidR="008145B7" w:rsidRPr="00032EC6">
        <w:t>we</w:t>
      </w:r>
      <w:r w:rsidRPr="00032EC6">
        <w:t xml:space="preserve"> used chi-square contingency tests. Th</w:t>
      </w:r>
      <w:r w:rsidR="00F605F6" w:rsidRPr="00032EC6">
        <w:t xml:space="preserve">ese tested </w:t>
      </w:r>
      <w:r w:rsidRPr="00032EC6">
        <w:t xml:space="preserve">whether landing, nectar collection or pollen collection were happening more frequently than expected on occupied compared to unoccupied flowers. </w:t>
      </w:r>
    </w:p>
    <w:p w14:paraId="7E6E33C9" w14:textId="103B2E02" w:rsidR="00D4685C" w:rsidRPr="00032EC6" w:rsidRDefault="00D4685C" w:rsidP="000E6C6A">
      <w:pPr>
        <w:spacing w:line="480" w:lineRule="auto"/>
        <w:ind w:firstLine="720"/>
        <w:contextualSpacing/>
      </w:pPr>
      <w:r w:rsidRPr="00032EC6">
        <w:t>Changes in visitation rate could indicate that bees are learning to avoid flowers</w:t>
      </w:r>
      <w:ins w:id="597" w:author="Adrian" w:date="2017-05-23T12:51:00Z">
        <w:r w:rsidR="00B922C9">
          <w:t>, although</w:t>
        </w:r>
      </w:ins>
      <w:del w:id="598" w:author="Adrian" w:date="2017-05-23T12:51:00Z">
        <w:r w:rsidRPr="00032EC6" w:rsidDel="00B922C9">
          <w:delText xml:space="preserve">; however, bee </w:delText>
        </w:r>
      </w:del>
      <w:ins w:id="599" w:author="Adrian" w:date="2017-05-23T12:51:00Z">
        <w:r w:rsidR="00B922C9">
          <w:t xml:space="preserve"> </w:t>
        </w:r>
      </w:ins>
      <w:r w:rsidRPr="00032EC6">
        <w:t>visitation rate</w:t>
      </w:r>
      <w:del w:id="600" w:author="Adrian" w:date="2017-05-23T12:51:00Z">
        <w:r w:rsidRPr="00032EC6" w:rsidDel="00B922C9">
          <w:delText xml:space="preserve"> will</w:delText>
        </w:r>
      </w:del>
      <w:r w:rsidRPr="00032EC6">
        <w:t xml:space="preserve"> also depend</w:t>
      </w:r>
      <w:ins w:id="601" w:author="Adrian" w:date="2017-05-23T12:52:00Z">
        <w:r w:rsidR="00B922C9">
          <w:t>s</w:t>
        </w:r>
      </w:ins>
      <w:r w:rsidRPr="00032EC6">
        <w:t xml:space="preserve"> on the number of bees visiting the plot</w:t>
      </w:r>
      <w:ins w:id="602" w:author="Adrian" w:date="2017-05-23T12:52:00Z">
        <w:r w:rsidR="00B922C9">
          <w:t xml:space="preserve">. </w:t>
        </w:r>
        <w:commentRangeStart w:id="603"/>
        <w:r w:rsidR="00B922C9">
          <w:t xml:space="preserve">Bee activity </w:t>
        </w:r>
      </w:ins>
      <w:ins w:id="604" w:author="Adrian" w:date="2017-06-14T11:01:00Z">
        <w:r w:rsidR="00843A3B">
          <w:t>at sunflowers is correlated with</w:t>
        </w:r>
      </w:ins>
      <w:ins w:id="605" w:author="Adrian" w:date="2017-05-23T12:52:00Z">
        <w:r w:rsidR="00B922C9">
          <w:t xml:space="preserve"> nectar and pollen resources </w:t>
        </w:r>
        <w:r w:rsidR="00843A3B">
          <w:t>(</w:t>
        </w:r>
      </w:ins>
      <w:ins w:id="606" w:author="Adrian" w:date="2017-06-14T11:02:00Z">
        <w:r w:rsidR="00843A3B">
          <w:t>Minckley et al 1994</w:t>
        </w:r>
      </w:ins>
      <w:ins w:id="607" w:author="Adrian" w:date="2017-05-23T12:52:00Z">
        <w:r w:rsidR="00B922C9">
          <w:t>)</w:t>
        </w:r>
      </w:ins>
      <w:ins w:id="608" w:author="Adrian" w:date="2017-06-14T11:03:00Z">
        <w:r w:rsidR="00843A3B">
          <w:t xml:space="preserve"> which may decline over the course of the day as they are consumed</w:t>
        </w:r>
      </w:ins>
      <w:ins w:id="609" w:author="Adrian" w:date="2017-05-23T12:52:00Z">
        <w:r w:rsidR="00B922C9">
          <w:t xml:space="preserve">, and initial </w:t>
        </w:r>
      </w:ins>
      <w:ins w:id="610" w:author="Adrian" w:date="2017-05-23T12:53:00Z">
        <w:r w:rsidR="00B922C9">
          <w:t>o</w:t>
        </w:r>
      </w:ins>
      <w:ins w:id="611" w:author="Adrian" w:date="2017-05-23T12:52:00Z">
        <w:r w:rsidR="00B922C9">
          <w:t xml:space="preserve">bservations </w:t>
        </w:r>
      </w:ins>
      <w:del w:id="612" w:author="Adrian" w:date="2017-05-23T12:52:00Z">
        <w:r w:rsidRPr="00032EC6" w:rsidDel="00B922C9">
          <w:delText xml:space="preserve"> and </w:delText>
        </w:r>
        <w:r w:rsidR="00F605F6" w:rsidRPr="00032EC6" w:rsidDel="00B922C9">
          <w:delText>the</w:delText>
        </w:r>
        <w:r w:rsidRPr="00032EC6" w:rsidDel="00B922C9">
          <w:delText xml:space="preserve"> data showed</w:delText>
        </w:r>
      </w:del>
      <w:ins w:id="613" w:author="Adrian" w:date="2017-05-23T12:52:00Z">
        <w:r w:rsidR="00B922C9">
          <w:t>indicated</w:t>
        </w:r>
      </w:ins>
      <w:r w:rsidRPr="00032EC6">
        <w:t xml:space="preserve"> that visits tended to decline over the course of the </w:t>
      </w:r>
      <w:ins w:id="614" w:author="Adrian" w:date="2017-05-23T13:00:00Z">
        <w:r w:rsidR="00746AED">
          <w:t>observation period</w:t>
        </w:r>
      </w:ins>
      <w:del w:id="615" w:author="Adrian" w:date="2017-05-23T13:00:00Z">
        <w:r w:rsidRPr="00032EC6" w:rsidDel="00746AED">
          <w:delText>day</w:delText>
        </w:r>
      </w:del>
      <w:r w:rsidRPr="00032EC6">
        <w:t xml:space="preserve"> (see results). </w:t>
      </w:r>
      <w:commentRangeEnd w:id="603"/>
      <w:r w:rsidR="00746AED">
        <w:rPr>
          <w:rStyle w:val="CommentReference"/>
        </w:rPr>
        <w:commentReference w:id="603"/>
      </w:r>
      <w:ins w:id="616" w:author="Adrian" w:date="2017-05-23T12:53:00Z">
        <w:r w:rsidR="00B922C9">
          <w:t xml:space="preserve">Therefore, </w:t>
        </w:r>
      </w:ins>
      <w:del w:id="617" w:author="Adrian" w:date="2017-05-23T12:53:00Z">
        <w:r w:rsidRPr="00032EC6" w:rsidDel="00B922C9">
          <w:delText>T</w:delText>
        </w:r>
      </w:del>
      <w:ins w:id="618" w:author="Adrian" w:date="2017-05-23T12:53:00Z">
        <w:r w:rsidR="00B922C9">
          <w:t>t</w:t>
        </w:r>
      </w:ins>
      <w:r w:rsidRPr="00032EC6">
        <w:t>o test the effect of floral occupancy on visitation rate</w:t>
      </w:r>
      <w:r w:rsidR="0035267B" w:rsidRPr="00032EC6">
        <w:t>, we</w:t>
      </w:r>
      <w:r w:rsidRPr="00032EC6">
        <w:t xml:space="preserve"> used a generalized linear model </w:t>
      </w:r>
      <w:ins w:id="619" w:author="Adrian" w:date="2017-05-23T12:54:00Z">
        <w:r w:rsidR="00B922C9">
          <w:t xml:space="preserve">with the number of visits as the response </w:t>
        </w:r>
      </w:ins>
      <w:ins w:id="620" w:author="Adrian" w:date="2017-05-23T12:53:00Z">
        <w:r w:rsidR="00B922C9">
          <w:t>(</w:t>
        </w:r>
      </w:ins>
      <w:del w:id="621" w:author="Adrian" w:date="2017-05-23T12:53:00Z">
        <w:r w:rsidRPr="00032EC6" w:rsidDel="00B922C9">
          <w:delText xml:space="preserve">with a </w:delText>
        </w:r>
      </w:del>
      <w:r w:rsidRPr="00032EC6">
        <w:t xml:space="preserve">Poisson distribution </w:t>
      </w:r>
      <w:ins w:id="622" w:author="Adrian" w:date="2017-05-23T12:53:00Z">
        <w:r w:rsidR="00B922C9">
          <w:t xml:space="preserve">and logit </w:t>
        </w:r>
      </w:ins>
      <w:del w:id="623" w:author="Adrian" w:date="2017-05-23T12:53:00Z">
        <w:r w:rsidRPr="00032EC6" w:rsidDel="00B922C9">
          <w:delText>(</w:delText>
        </w:r>
      </w:del>
      <w:r w:rsidRPr="00032EC6">
        <w:t>link</w:t>
      </w:r>
      <w:ins w:id="624" w:author="Adrian" w:date="2017-05-23T12:53:00Z">
        <w:r w:rsidR="00B922C9">
          <w:t>, *RPackage</w:t>
        </w:r>
      </w:ins>
      <w:del w:id="625" w:author="Adrian" w:date="2017-05-23T12:53:00Z">
        <w:r w:rsidRPr="00032EC6" w:rsidDel="00B922C9">
          <w:delText xml:space="preserve"> = logit</w:delText>
        </w:r>
      </w:del>
      <w:r w:rsidRPr="00032EC6">
        <w:t>)</w:t>
      </w:r>
      <w:ins w:id="626" w:author="Adrian" w:date="2017-05-23T12:53:00Z">
        <w:r w:rsidR="00B922C9">
          <w:t>,</w:t>
        </w:r>
      </w:ins>
      <w:ins w:id="627" w:author="Adrian" w:date="2017-05-23T12:54:00Z">
        <w:r w:rsidR="00B922C9">
          <w:t xml:space="preserve"> </w:t>
        </w:r>
        <w:r w:rsidR="00746AED">
          <w:t>floral occupant (predator</w:t>
        </w:r>
      </w:ins>
      <w:ins w:id="628" w:author="Adrian" w:date="2017-05-23T12:55:00Z">
        <w:r w:rsidR="00746AED">
          <w:t>, c</w:t>
        </w:r>
      </w:ins>
      <w:ins w:id="629" w:author="Adrian" w:date="2017-05-23T12:54:00Z">
        <w:r w:rsidR="00746AED">
          <w:t>ompetitor</w:t>
        </w:r>
      </w:ins>
      <w:ins w:id="630" w:author="Adrian" w:date="2017-05-23T12:55:00Z">
        <w:r w:rsidR="00746AED">
          <w:t>, or control</w:t>
        </w:r>
      </w:ins>
      <w:ins w:id="631" w:author="Adrian" w:date="2017-05-23T12:54:00Z">
        <w:r w:rsidR="00746AED">
          <w:t>)</w:t>
        </w:r>
      </w:ins>
      <w:ins w:id="632" w:author="Adrian" w:date="2017-05-23T12:55:00Z">
        <w:r w:rsidR="00746AED">
          <w:t xml:space="preserve"> as a fixed factor, and day</w:t>
        </w:r>
      </w:ins>
      <w:ins w:id="633" w:author="Adrian" w:date="2017-05-23T12:56:00Z">
        <w:r w:rsidR="00746AED">
          <w:t xml:space="preserve">, </w:t>
        </w:r>
      </w:ins>
      <w:ins w:id="634" w:author="Adrian" w:date="2017-05-23T12:55:00Z">
        <w:r w:rsidR="00746AED">
          <w:t>block</w:t>
        </w:r>
      </w:ins>
      <w:ins w:id="635" w:author="Adrian" w:date="2017-05-23T12:56:00Z">
        <w:r w:rsidR="00746AED">
          <w:t>, and flower pair</w:t>
        </w:r>
      </w:ins>
      <w:ins w:id="636" w:author="Adrian" w:date="2017-05-23T12:55:00Z">
        <w:r w:rsidR="00746AED">
          <w:t xml:space="preserve"> as random effects</w:t>
        </w:r>
      </w:ins>
      <w:r w:rsidRPr="00032EC6">
        <w:t xml:space="preserve">. </w:t>
      </w:r>
      <w:del w:id="637" w:author="Adrian" w:date="2017-05-23T12:56:00Z">
        <w:r w:rsidRPr="00032EC6" w:rsidDel="00746AED">
          <w:delText xml:space="preserve">Generalized linear models are capable of using non-normally distributed data and including categorical fixed and random effects. In this study, visitation rate, the number of visits over the time of an observation, had a non-normal distribution and the presence or absence of an occupant is categorical. Because the experimental design is randomized, day, block, and pair can be used as random effects. </w:delText>
        </w:r>
      </w:del>
      <w:r w:rsidRPr="00032EC6">
        <w:t xml:space="preserve">By including these elements as random effects, </w:t>
      </w:r>
      <w:r w:rsidR="00F605F6" w:rsidRPr="00032EC6">
        <w:t>it was possible to</w:t>
      </w:r>
      <w:r w:rsidRPr="00032EC6">
        <w:t xml:space="preserve"> control for their contribution to variance in the dataset, allowing for a more accurate assessment of the effect of occupancy. </w:t>
      </w:r>
    </w:p>
    <w:p w14:paraId="64C5ABD7" w14:textId="7D393C29" w:rsidR="00D4685C" w:rsidRPr="00032EC6" w:rsidRDefault="00D4685C" w:rsidP="000E6C6A">
      <w:pPr>
        <w:spacing w:line="480" w:lineRule="auto"/>
        <w:ind w:firstLine="720"/>
        <w:contextualSpacing/>
      </w:pPr>
      <w:r w:rsidRPr="00032EC6">
        <w:t xml:space="preserve">To test the effect of floral occupancy on visit duration, </w:t>
      </w:r>
      <w:r w:rsidR="001F6C7E" w:rsidRPr="00032EC6">
        <w:t>we</w:t>
      </w:r>
      <w:r w:rsidRPr="00032EC6">
        <w:t xml:space="preserve"> used </w:t>
      </w:r>
      <w:commentRangeStart w:id="638"/>
      <w:del w:id="639" w:author="Adrian" w:date="2017-05-23T13:01:00Z">
        <w:r w:rsidRPr="00032EC6" w:rsidDel="00746AED">
          <w:delText>ordinary least squares</w:delText>
        </w:r>
      </w:del>
      <w:ins w:id="640" w:author="Adrian" w:date="2017-05-23T13:01:00Z">
        <w:r w:rsidR="00746AED">
          <w:t>linear mixed effects models</w:t>
        </w:r>
      </w:ins>
      <w:commentRangeEnd w:id="638"/>
      <w:ins w:id="641" w:author="Adrian" w:date="2017-05-23T13:02:00Z">
        <w:r w:rsidR="00746AED">
          <w:rPr>
            <w:rStyle w:val="CommentReference"/>
          </w:rPr>
          <w:commentReference w:id="638"/>
        </w:r>
      </w:ins>
      <w:del w:id="642" w:author="Adrian" w:date="2017-05-23T13:01:00Z">
        <w:r w:rsidRPr="00032EC6" w:rsidDel="00746AED">
          <w:delText xml:space="preserve"> regre</w:delText>
        </w:r>
      </w:del>
      <w:del w:id="643" w:author="Adrian" w:date="2017-05-23T13:02:00Z">
        <w:r w:rsidRPr="00032EC6" w:rsidDel="00746AED">
          <w:delText>ssion</w:delText>
        </w:r>
      </w:del>
      <w:r w:rsidRPr="00032EC6">
        <w:t xml:space="preserve"> with log-transformed data to meet the assumptions of normality. Randomized elements were included in the full model as fixed effects if they appeared to influence the structure of the residuals. To compare models, </w:t>
      </w:r>
      <w:r w:rsidR="001F6C7E" w:rsidRPr="00032EC6">
        <w:t>we</w:t>
      </w:r>
      <w:r w:rsidRPr="00032EC6">
        <w:t xml:space="preserve"> used AIC scores and model selection methods, sequentially eliminating non-significant components of the model. Linear </w:t>
      </w:r>
      <w:ins w:id="644" w:author="Adrian" w:date="2017-06-14T11:05:00Z">
        <w:r w:rsidR="000B49A3">
          <w:t xml:space="preserve">mixed effect </w:t>
        </w:r>
      </w:ins>
      <w:r w:rsidRPr="00032EC6">
        <w:t>models</w:t>
      </w:r>
      <w:ins w:id="645" w:author="Adrian" w:date="2017-06-14T11:05:00Z">
        <w:r w:rsidR="000B49A3">
          <w:t xml:space="preserve"> </w:t>
        </w:r>
      </w:ins>
      <w:del w:id="646" w:author="Adrian" w:date="2017-06-14T11:05:00Z">
        <w:r w:rsidRPr="00032EC6" w:rsidDel="000B49A3">
          <w:delText xml:space="preserve"> with random effects </w:delText>
        </w:r>
      </w:del>
      <w:r w:rsidRPr="00032EC6">
        <w:t xml:space="preserve">were run using the lmer package </w:t>
      </w:r>
      <w:r w:rsidRPr="00032EC6">
        <w:fldChar w:fldCharType="begin" w:fldLock="1"/>
      </w:r>
      <w:r w:rsidRPr="00032EC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jamin M", "non-dropping-particle" : "", "parse-names" : false, "suffix" : "" }, { "dropping-particle" : "", "family" : "Walker", "given" : "Steven", "non-dropping-particle" : "", "parse-names" : false, "suffix" : "" } ], "id" : "ITEM-1", "issued" : { "date-parts" : [ [ "2014" ] ] }, "note" : "ArXiv e-print; submitted to \\emph{Journal of Statistical Software}", "title" : "{lme4}: Linear mixed-effects models using Eigen and S4", "type" : "article" }, "uris" : [ "http://www.mendeley.com/documents/?uuid=6c0b3c4a-a834-4c3c-9f2c-302e13575250" ] } ], "mendeley" : { "formattedCitation" : "(Bates et al. 2014)", "plainTextFormattedCitation" : "(Bates et al. 2014)", "previouslyFormattedCitation" : "(Bates et al. 2014)" }, "properties" : { "noteIndex" : 0 }, "schema" : "https://github.com/citation-style-language/schema/raw/master/csl-citation.json" }</w:instrText>
      </w:r>
      <w:r w:rsidRPr="00032EC6">
        <w:fldChar w:fldCharType="separate"/>
      </w:r>
      <w:r w:rsidRPr="00032EC6">
        <w:rPr>
          <w:noProof/>
        </w:rPr>
        <w:t>(Bates et al. 2014)</w:t>
      </w:r>
      <w:r w:rsidRPr="00032EC6">
        <w:fldChar w:fldCharType="end"/>
      </w:r>
      <w:r w:rsidRPr="00032EC6">
        <w:t xml:space="preserve">. All statistical analyses were run in R version 3.1.3. </w:t>
      </w:r>
    </w:p>
    <w:p w14:paraId="0E5E40D5" w14:textId="77777777" w:rsidR="00D4685C" w:rsidRPr="00032EC6" w:rsidRDefault="00D4685C" w:rsidP="003B2A25">
      <w:pPr>
        <w:spacing w:line="480" w:lineRule="auto"/>
        <w:contextualSpacing/>
      </w:pPr>
      <w:r w:rsidRPr="00032EC6">
        <w:t xml:space="preserve"> </w:t>
      </w:r>
    </w:p>
    <w:p w14:paraId="1D749F80" w14:textId="77777777" w:rsidR="001713AB" w:rsidRPr="00032EC6" w:rsidRDefault="001713AB" w:rsidP="00AA5C68">
      <w:pPr>
        <w:spacing w:line="480" w:lineRule="auto"/>
        <w:contextualSpacing/>
        <w:rPr>
          <w:ins w:id="647" w:author="Deane" w:date="2017-05-11T10:43:00Z"/>
          <w:b/>
        </w:rPr>
      </w:pPr>
    </w:p>
    <w:p w14:paraId="1A858DC7" w14:textId="77777777" w:rsidR="001713AB" w:rsidRPr="00032EC6" w:rsidRDefault="001713AB" w:rsidP="00AA5C68">
      <w:pPr>
        <w:spacing w:line="480" w:lineRule="auto"/>
        <w:contextualSpacing/>
        <w:rPr>
          <w:ins w:id="648" w:author="Deane" w:date="2017-05-11T10:43:00Z"/>
          <w:b/>
        </w:rPr>
      </w:pPr>
    </w:p>
    <w:p w14:paraId="50E9EA2B" w14:textId="34A0DE86" w:rsidR="00D4685C" w:rsidRPr="00032EC6" w:rsidRDefault="00D4685C" w:rsidP="00AA5C68">
      <w:pPr>
        <w:spacing w:line="480" w:lineRule="auto"/>
        <w:contextualSpacing/>
      </w:pPr>
      <w:r w:rsidRPr="00032EC6">
        <w:rPr>
          <w:b/>
        </w:rPr>
        <w:t>Results</w:t>
      </w:r>
      <w:r w:rsidRPr="00032EC6">
        <w:t xml:space="preserve"> </w:t>
      </w:r>
    </w:p>
    <w:p w14:paraId="41C99C4F" w14:textId="3201D1BB" w:rsidR="00227115" w:rsidRPr="00032EC6" w:rsidRDefault="00D4685C" w:rsidP="002F6426">
      <w:pPr>
        <w:spacing w:line="480" w:lineRule="auto"/>
        <w:contextualSpacing/>
      </w:pPr>
      <w:r w:rsidRPr="00032EC6">
        <w:rPr>
          <w:b/>
          <w:rPrChange w:id="649" w:author="Deane" w:date="2017-05-11T10:47:00Z">
            <w:rPr>
              <w:i/>
            </w:rPr>
          </w:rPrChange>
        </w:rPr>
        <w:t>Bee visitation: who were the visitor</w:t>
      </w:r>
      <w:r w:rsidR="00FB42D1" w:rsidRPr="00032EC6">
        <w:rPr>
          <w:b/>
          <w:rPrChange w:id="650" w:author="Deane" w:date="2017-05-11T10:47:00Z">
            <w:rPr>
              <w:i/>
            </w:rPr>
          </w:rPrChange>
        </w:rPr>
        <w:t>s</w:t>
      </w:r>
      <w:r w:rsidR="008F2F8F" w:rsidRPr="00032EC6">
        <w:rPr>
          <w:b/>
          <w:rPrChange w:id="651" w:author="Deane" w:date="2017-05-11T10:47:00Z">
            <w:rPr>
              <w:i/>
            </w:rPr>
          </w:rPrChange>
        </w:rPr>
        <w:t>?</w:t>
      </w:r>
      <w:r w:rsidR="0075247F" w:rsidRPr="00032EC6">
        <w:t xml:space="preserve"> </w:t>
      </w:r>
      <w:del w:id="652" w:author="Deane" w:date="2017-05-11T10:47:00Z">
        <w:r w:rsidR="0075247F" w:rsidRPr="00032EC6" w:rsidDel="001713AB">
          <w:delText>-</w:delText>
        </w:r>
      </w:del>
      <w:r w:rsidR="0075247F" w:rsidRPr="00032EC6">
        <w:t xml:space="preserve"> </w:t>
      </w:r>
      <w:r w:rsidRPr="00032EC6">
        <w:t xml:space="preserve">Solitary bees were the most frequent visitors to the patches during both experiments (Table 1 and Table 2). Of the 14 genera that visited the patches, only three genera, </w:t>
      </w:r>
      <w:r w:rsidRPr="00032EC6">
        <w:rPr>
          <w:i/>
        </w:rPr>
        <w:t>Bombus</w:t>
      </w:r>
      <w:r w:rsidRPr="00032EC6">
        <w:t xml:space="preserve">, </w:t>
      </w:r>
      <w:r w:rsidRPr="00032EC6">
        <w:rPr>
          <w:i/>
        </w:rPr>
        <w:t>Apis</w:t>
      </w:r>
      <w:r w:rsidRPr="00032EC6">
        <w:t xml:space="preserve">, and </w:t>
      </w:r>
      <w:r w:rsidRPr="00032EC6">
        <w:rPr>
          <w:i/>
        </w:rPr>
        <w:t xml:space="preserve">Halictus </w:t>
      </w:r>
      <w:r w:rsidRPr="00032EC6">
        <w:t>(entirely</w:t>
      </w:r>
      <w:r w:rsidRPr="00032EC6">
        <w:rPr>
          <w:i/>
        </w:rPr>
        <w:t xml:space="preserve"> Halictus ligatus)</w:t>
      </w:r>
      <w:r w:rsidRPr="00032EC6">
        <w:t>, include</w:t>
      </w:r>
      <w:ins w:id="653" w:author="Adrian" w:date="2017-05-23T13:04:00Z">
        <w:r w:rsidR="00746AED">
          <w:t>d</w:t>
        </w:r>
      </w:ins>
      <w:r w:rsidRPr="00032EC6">
        <w:t xml:space="preserve"> species that are eusocial. Those eusocial bees account</w:t>
      </w:r>
      <w:ins w:id="654" w:author="Adrian" w:date="2017-05-23T13:04:00Z">
        <w:r w:rsidR="00746AED">
          <w:t>ed</w:t>
        </w:r>
      </w:ins>
      <w:r w:rsidRPr="00032EC6">
        <w:t xml:space="preserve"> for 36 of the 704 visits during ambush bug trials and 12 of the 113 visits during beetle trials. Members of the solitary bee</w:t>
      </w:r>
      <w:r w:rsidR="00AC03CF" w:rsidRPr="00032EC6">
        <w:t xml:space="preserve"> genus</w:t>
      </w:r>
      <w:r w:rsidRPr="00032EC6">
        <w:t xml:space="preserve"> </w:t>
      </w:r>
      <w:r w:rsidRPr="00032EC6">
        <w:rPr>
          <w:i/>
        </w:rPr>
        <w:t>Melissodes</w:t>
      </w:r>
      <w:r w:rsidRPr="00032EC6">
        <w:t xml:space="preserve"> (species cannot be distinguished on the wing) were the most frequent visitor</w:t>
      </w:r>
      <w:r w:rsidR="00FB42D1" w:rsidRPr="00032EC6">
        <w:t>s</w:t>
      </w:r>
      <w:r w:rsidRPr="00032EC6">
        <w:t xml:space="preserve"> in both experiments, with 613/704 visits during the ambush bug experiment and 60/113 visits during the soldier beetle experiment. </w:t>
      </w:r>
      <w:r w:rsidR="00AC03CF" w:rsidRPr="00032EC6">
        <w:t>M</w:t>
      </w:r>
      <w:r w:rsidRPr="00032EC6">
        <w:t xml:space="preserve">ale and female bees visited flowers during both trials. Male </w:t>
      </w:r>
      <w:r w:rsidRPr="00032EC6">
        <w:rPr>
          <w:i/>
        </w:rPr>
        <w:t>Melissodes</w:t>
      </w:r>
      <w:r w:rsidRPr="00032EC6">
        <w:t xml:space="preserve"> accounted for 466 of the 613 </w:t>
      </w:r>
      <w:r w:rsidRPr="00032EC6">
        <w:rPr>
          <w:i/>
        </w:rPr>
        <w:t>Melissodes</w:t>
      </w:r>
      <w:r w:rsidRPr="00032EC6">
        <w:t xml:space="preserve"> visits. Males tended to briefly visit flowers</w:t>
      </w:r>
      <w:r w:rsidR="004B4C9B" w:rsidRPr="00032EC6">
        <w:t xml:space="preserve"> (mean ± SE = 1.75 seconds ± 0.64)</w:t>
      </w:r>
      <w:r w:rsidRPr="00032EC6">
        <w:t xml:space="preserve"> </w:t>
      </w:r>
      <w:del w:id="655" w:author="Adrian" w:date="2017-05-23T13:06:00Z">
        <w:r w:rsidR="004B4C9B" w:rsidRPr="00032EC6" w:rsidDel="006747B2">
          <w:delText xml:space="preserve"> </w:delText>
        </w:r>
      </w:del>
      <w:r w:rsidR="004B4C9B" w:rsidRPr="00032EC6">
        <w:t xml:space="preserve">and regularly visited flowers </w:t>
      </w:r>
      <w:r w:rsidRPr="00032EC6">
        <w:t xml:space="preserve">occupied by other bees. Female solitary bees from 11 genera accounted for 173 of the visits to flowers during the ambush trials and 51 visits during the beetle trials. Because of their abundance during both trials and essential role in brood-care, all analyses were </w:t>
      </w:r>
      <w:r w:rsidR="002D5697" w:rsidRPr="00032EC6">
        <w:t xml:space="preserve">conducted using data from </w:t>
      </w:r>
      <w:r w:rsidRPr="00032EC6">
        <w:t>solitary female bee</w:t>
      </w:r>
      <w:r w:rsidR="002D5697" w:rsidRPr="00032EC6">
        <w:t xml:space="preserve"> visits</w:t>
      </w:r>
      <w:r w:rsidRPr="00032EC6">
        <w:t>.</w:t>
      </w:r>
      <w:r w:rsidR="00227115" w:rsidRPr="00032EC6">
        <w:t xml:space="preserve"> </w:t>
      </w:r>
      <w:r w:rsidR="00227115" w:rsidRPr="00032EC6">
        <w:tab/>
      </w:r>
    </w:p>
    <w:p w14:paraId="730E2AF9" w14:textId="09515C4A" w:rsidR="00D4685C" w:rsidRPr="00032EC6" w:rsidRDefault="00227115" w:rsidP="00D31BA8">
      <w:pPr>
        <w:spacing w:line="480" w:lineRule="auto"/>
        <w:contextualSpacing/>
        <w:rPr>
          <w:i/>
        </w:rPr>
      </w:pPr>
      <w:r w:rsidRPr="00032EC6">
        <w:tab/>
      </w:r>
      <w:r w:rsidR="00D4685C" w:rsidRPr="00032EC6">
        <w:rPr>
          <w:b/>
          <w:rPrChange w:id="656" w:author="Deane" w:date="2017-05-11T10:48:00Z">
            <w:rPr>
              <w:i/>
            </w:rPr>
          </w:rPrChange>
        </w:rPr>
        <w:t>Ambush bug and soldier beetle behavior</w:t>
      </w:r>
      <w:r w:rsidR="00D4685C" w:rsidRPr="00032EC6">
        <w:rPr>
          <w:i/>
        </w:rPr>
        <w:t xml:space="preserve"> </w:t>
      </w:r>
      <w:del w:id="657" w:author="Deane" w:date="2017-05-11T10:48:00Z">
        <w:r w:rsidR="00194528" w:rsidRPr="00032EC6" w:rsidDel="001713AB">
          <w:delText>–</w:delText>
        </w:r>
      </w:del>
      <w:r w:rsidR="00D4685C" w:rsidRPr="00032EC6">
        <w:rPr>
          <w:i/>
        </w:rPr>
        <w:t xml:space="preserve"> </w:t>
      </w:r>
      <w:r w:rsidR="00194528" w:rsidRPr="00032EC6">
        <w:t>Video footage revealed that a</w:t>
      </w:r>
      <w:r w:rsidR="00D4685C" w:rsidRPr="00032EC6">
        <w:t xml:space="preserve">mbush bugs and soldier beetles occupied flowers in different ways. Ambush bugs tended to remain stationary on the periphery of the floral disk while soldier beetles moved around almost constantly while on a bloom. Foraging soldier beetles made steady circles around the disk as they collected nectar. Both occupants remained on the flower for a majority of the 10-minute observation period. On average, ambush bugs stayed for 8:52.2 </w:t>
      </w:r>
      <w:r w:rsidR="0075247F" w:rsidRPr="00032EC6">
        <w:t>(</w:t>
      </w:r>
      <w:r w:rsidR="0075247F" w:rsidRPr="00032EC6">
        <w:rPr>
          <w:u w:val="single"/>
        </w:rPr>
        <w:softHyphen/>
      </w:r>
      <w:r w:rsidR="00D174F3" w:rsidRPr="00032EC6">
        <w:t xml:space="preserve">SE </w:t>
      </w:r>
      <w:r w:rsidR="0075247F" w:rsidRPr="00032EC6">
        <w:rPr>
          <w:u w:val="single"/>
        </w:rPr>
        <w:t>+</w:t>
      </w:r>
      <w:r w:rsidR="0075247F" w:rsidRPr="00032EC6">
        <w:t xml:space="preserve"> </w:t>
      </w:r>
      <w:r w:rsidR="00D174F3" w:rsidRPr="00032EC6">
        <w:t>28.</w:t>
      </w:r>
      <w:r w:rsidR="00AC29A6" w:rsidRPr="00032EC6">
        <w:t>7</w:t>
      </w:r>
      <w:r w:rsidR="0075247F" w:rsidRPr="00032EC6">
        <w:t xml:space="preserve"> </w:t>
      </w:r>
      <w:r w:rsidR="00D174F3" w:rsidRPr="00032EC6">
        <w:t>seconds</w:t>
      </w:r>
      <w:r w:rsidR="0075247F" w:rsidRPr="00032EC6">
        <w:t xml:space="preserve">) </w:t>
      </w:r>
      <w:r w:rsidR="0035267B" w:rsidRPr="00032EC6">
        <w:t xml:space="preserve">minutes </w:t>
      </w:r>
      <w:r w:rsidR="00D4685C" w:rsidRPr="00032EC6">
        <w:t xml:space="preserve">and soldier beetles stayed for </w:t>
      </w:r>
      <w:r w:rsidR="00631211" w:rsidRPr="00032EC6">
        <w:t>8</w:t>
      </w:r>
      <w:r w:rsidR="00D4685C" w:rsidRPr="00032EC6">
        <w:t>:</w:t>
      </w:r>
      <w:r w:rsidR="0047615F" w:rsidRPr="00032EC6">
        <w:t>33</w:t>
      </w:r>
      <w:r w:rsidR="00D4685C" w:rsidRPr="00032EC6">
        <w:t>.</w:t>
      </w:r>
      <w:r w:rsidR="0047615F" w:rsidRPr="00032EC6">
        <w:t>4</w:t>
      </w:r>
      <w:r w:rsidR="00D4685C" w:rsidRPr="00032EC6">
        <w:t xml:space="preserve"> </w:t>
      </w:r>
      <w:r w:rsidR="0075247F" w:rsidRPr="00032EC6">
        <w:t>(</w:t>
      </w:r>
      <w:r w:rsidR="00D174F3" w:rsidRPr="00032EC6">
        <w:t xml:space="preserve">SE </w:t>
      </w:r>
      <w:r w:rsidR="0075247F" w:rsidRPr="00032EC6">
        <w:rPr>
          <w:u w:val="single"/>
        </w:rPr>
        <w:t>+</w:t>
      </w:r>
      <w:r w:rsidR="00AC29A6" w:rsidRPr="00032EC6">
        <w:t>34.2</w:t>
      </w:r>
      <w:r w:rsidR="00631211" w:rsidRPr="00032EC6">
        <w:t xml:space="preserve"> seconds</w:t>
      </w:r>
      <w:r w:rsidR="0075247F" w:rsidRPr="00032EC6">
        <w:t xml:space="preserve">) </w:t>
      </w:r>
      <w:commentRangeStart w:id="658"/>
      <w:r w:rsidR="00D4685C" w:rsidRPr="00032EC6">
        <w:t>minutes</w:t>
      </w:r>
      <w:commentRangeEnd w:id="658"/>
      <w:r w:rsidR="00ED51C2">
        <w:rPr>
          <w:rStyle w:val="CommentReference"/>
        </w:rPr>
        <w:commentReference w:id="658"/>
      </w:r>
      <w:r w:rsidR="00D4685C" w:rsidRPr="00032EC6">
        <w:t xml:space="preserve">.  </w:t>
      </w:r>
    </w:p>
    <w:p w14:paraId="019396DC" w14:textId="3B3267C8" w:rsidR="00D4685C" w:rsidRPr="00032EC6" w:rsidRDefault="00D4685C" w:rsidP="006A7DC6">
      <w:pPr>
        <w:spacing w:line="480" w:lineRule="auto"/>
        <w:ind w:firstLine="720"/>
        <w:contextualSpacing/>
      </w:pPr>
      <w:r w:rsidRPr="00032EC6">
        <w:rPr>
          <w:b/>
          <w:rPrChange w:id="659" w:author="Deane" w:date="2017-05-11T10:48:00Z">
            <w:rPr>
              <w:i/>
            </w:rPr>
          </w:rPrChange>
        </w:rPr>
        <w:lastRenderedPageBreak/>
        <w:t>Bee visitation: effects of predators and competitors</w:t>
      </w:r>
      <w:r w:rsidRPr="00032EC6">
        <w:rPr>
          <w:i/>
        </w:rPr>
        <w:t xml:space="preserve"> </w:t>
      </w:r>
      <w:del w:id="660" w:author="Deane" w:date="2017-05-11T10:48:00Z">
        <w:r w:rsidRPr="00032EC6" w:rsidDel="001713AB">
          <w:rPr>
            <w:i/>
          </w:rPr>
          <w:delText>-</w:delText>
        </w:r>
      </w:del>
      <w:r w:rsidRPr="00032EC6">
        <w:rPr>
          <w:i/>
        </w:rPr>
        <w:t xml:space="preserve"> </w:t>
      </w:r>
      <w:r w:rsidRPr="00032EC6">
        <w:t>A chi-square contingency test show</w:t>
      </w:r>
      <w:r w:rsidR="0075247F" w:rsidRPr="00032EC6">
        <w:t>ed</w:t>
      </w:r>
      <w:r w:rsidRPr="00032EC6">
        <w:t xml:space="preserve"> that solitary female bees were not more or less likely to land, collect pollen, or collect nectar on a flower if it was occupied (Table 3 and </w:t>
      </w:r>
      <w:r w:rsidR="0075247F" w:rsidRPr="00032EC6">
        <w:t xml:space="preserve">Table </w:t>
      </w:r>
      <w:r w:rsidRPr="00032EC6">
        <w:t xml:space="preserve">4). Ambush bugs had no </w:t>
      </w:r>
      <w:r w:rsidR="00AC29A6" w:rsidRPr="00032EC6">
        <w:t xml:space="preserve">detectable </w:t>
      </w:r>
      <w:r w:rsidRPr="00032EC6">
        <w:t xml:space="preserve">effect on </w:t>
      </w:r>
      <w:del w:id="661" w:author="Adrian" w:date="2017-06-14T11:08:00Z">
        <w:r w:rsidRPr="00032EC6" w:rsidDel="000B49A3">
          <w:delText xml:space="preserve">whether or not </w:delText>
        </w:r>
      </w:del>
      <w:r w:rsidRPr="00032EC6">
        <w:t>any</w:t>
      </w:r>
      <w:del w:id="662" w:author="Adrian" w:date="2017-06-14T11:08:00Z">
        <w:r w:rsidRPr="00032EC6" w:rsidDel="000B49A3">
          <w:delText xml:space="preserve"> of thes</w:delText>
        </w:r>
      </w:del>
      <w:del w:id="663" w:author="Adrian" w:date="2017-06-14T11:09:00Z">
        <w:r w:rsidRPr="00032EC6" w:rsidDel="000B49A3">
          <w:delText>e</w:delText>
        </w:r>
      </w:del>
      <w:r w:rsidRPr="00032EC6">
        <w:t xml:space="preserve"> foraging behavior</w:t>
      </w:r>
      <w:del w:id="664" w:author="Adrian" w:date="2017-06-14T11:09:00Z">
        <w:r w:rsidRPr="00032EC6" w:rsidDel="000B49A3">
          <w:delText>s would occur</w:delText>
        </w:r>
      </w:del>
      <w:r w:rsidRPr="00032EC6">
        <w:t xml:space="preserve"> (</w:t>
      </w:r>
      <w:ins w:id="665" w:author="Adrian" w:date="2017-06-14T11:09:00Z">
        <w:r w:rsidR="000B49A3">
          <w:t>l</w:t>
        </w:r>
      </w:ins>
      <w:del w:id="666" w:author="Adrian" w:date="2017-06-14T11:09:00Z">
        <w:r w:rsidRPr="00032EC6" w:rsidDel="000B49A3">
          <w:delText>L</w:delText>
        </w:r>
      </w:del>
      <w:r w:rsidRPr="00032EC6">
        <w:t>and</w:t>
      </w:r>
      <w:ins w:id="667" w:author="Adrian" w:date="2017-06-14T11:09:00Z">
        <w:r w:rsidR="000B49A3">
          <w:t>ing</w:t>
        </w:r>
      </w:ins>
      <w:r w:rsidRPr="00032EC6">
        <w:t>: X</w:t>
      </w:r>
      <w:r w:rsidRPr="00032EC6">
        <w:rPr>
          <w:vertAlign w:val="superscript"/>
        </w:rPr>
        <w:t>2</w:t>
      </w:r>
      <w:r w:rsidRPr="00032EC6">
        <w:t xml:space="preserve"> = 0.02, df = 1, </w:t>
      </w:r>
      <w:r w:rsidRPr="00032EC6">
        <w:rPr>
          <w:i/>
        </w:rPr>
        <w:t>p</w:t>
      </w:r>
      <w:r w:rsidRPr="00032EC6">
        <w:t xml:space="preserve"> = 0.88; </w:t>
      </w:r>
      <w:ins w:id="668" w:author="Adrian" w:date="2017-06-14T11:09:00Z">
        <w:r w:rsidR="000B49A3">
          <w:t>c</w:t>
        </w:r>
      </w:ins>
      <w:del w:id="669" w:author="Adrian" w:date="2017-06-14T11:09:00Z">
        <w:r w:rsidRPr="00032EC6" w:rsidDel="000B49A3">
          <w:delText>C</w:delText>
        </w:r>
      </w:del>
      <w:r w:rsidRPr="00032EC6">
        <w:t>ollect</w:t>
      </w:r>
      <w:ins w:id="670" w:author="Adrian" w:date="2017-06-14T11:09:00Z">
        <w:r w:rsidR="000B49A3">
          <w:t>ing</w:t>
        </w:r>
      </w:ins>
      <w:r w:rsidRPr="00032EC6">
        <w:t xml:space="preserve"> </w:t>
      </w:r>
      <w:del w:id="671" w:author="Adrian" w:date="2017-06-14T11:09:00Z">
        <w:r w:rsidRPr="00032EC6" w:rsidDel="000B49A3">
          <w:delText>N</w:delText>
        </w:r>
      </w:del>
      <w:ins w:id="672" w:author="Adrian" w:date="2017-06-14T11:09:00Z">
        <w:r w:rsidR="000B49A3">
          <w:t>n</w:t>
        </w:r>
      </w:ins>
      <w:r w:rsidRPr="00032EC6">
        <w:t>ectar: X</w:t>
      </w:r>
      <w:r w:rsidRPr="00032EC6">
        <w:rPr>
          <w:vertAlign w:val="superscript"/>
        </w:rPr>
        <w:t>2</w:t>
      </w:r>
      <w:r w:rsidRPr="00032EC6">
        <w:t xml:space="preserve"> = 0.92, df = 1, </w:t>
      </w:r>
      <w:r w:rsidRPr="00032EC6">
        <w:rPr>
          <w:i/>
        </w:rPr>
        <w:t>p</w:t>
      </w:r>
      <w:r w:rsidRPr="00032EC6">
        <w:t xml:space="preserve"> = 0.34; </w:t>
      </w:r>
      <w:del w:id="673" w:author="Adrian" w:date="2017-06-14T11:09:00Z">
        <w:r w:rsidRPr="00032EC6" w:rsidDel="000B49A3">
          <w:delText>C</w:delText>
        </w:r>
      </w:del>
      <w:ins w:id="674" w:author="Adrian" w:date="2017-06-14T11:09:00Z">
        <w:r w:rsidR="000B49A3">
          <w:t>c</w:t>
        </w:r>
      </w:ins>
      <w:r w:rsidRPr="00032EC6">
        <w:t xml:space="preserve">ollect </w:t>
      </w:r>
      <w:ins w:id="675" w:author="Adrian" w:date="2017-06-14T11:09:00Z">
        <w:r w:rsidR="000B49A3">
          <w:t>p</w:t>
        </w:r>
      </w:ins>
      <w:del w:id="676" w:author="Adrian" w:date="2017-06-14T11:09:00Z">
        <w:r w:rsidRPr="00032EC6" w:rsidDel="000B49A3">
          <w:delText>P</w:delText>
        </w:r>
      </w:del>
      <w:r w:rsidRPr="00032EC6">
        <w:t>ollen: X</w:t>
      </w:r>
      <w:r w:rsidRPr="00032EC6">
        <w:rPr>
          <w:vertAlign w:val="superscript"/>
        </w:rPr>
        <w:t>2</w:t>
      </w:r>
      <w:r w:rsidRPr="00032EC6">
        <w:t xml:space="preserve"> = 0.00, df = 1, </w:t>
      </w:r>
      <w:r w:rsidRPr="00032EC6">
        <w:rPr>
          <w:i/>
        </w:rPr>
        <w:t>p</w:t>
      </w:r>
      <w:r w:rsidRPr="00032EC6">
        <w:t xml:space="preserve"> = 1). Soldier beetles also had no</w:t>
      </w:r>
      <w:r w:rsidR="00AC29A6" w:rsidRPr="00032EC6">
        <w:t xml:space="preserve"> detectable</w:t>
      </w:r>
      <w:r w:rsidRPr="00032EC6">
        <w:t xml:space="preserve"> effect on what foraging bees did on flowers (</w:t>
      </w:r>
      <w:del w:id="677" w:author="Adrian" w:date="2017-06-14T11:09:00Z">
        <w:r w:rsidRPr="00032EC6" w:rsidDel="000B49A3">
          <w:delText>L</w:delText>
        </w:r>
      </w:del>
      <w:ins w:id="678" w:author="Adrian" w:date="2017-06-14T11:09:00Z">
        <w:r w:rsidR="000B49A3">
          <w:t>l</w:t>
        </w:r>
      </w:ins>
      <w:r w:rsidRPr="00032EC6">
        <w:t>and</w:t>
      </w:r>
      <w:ins w:id="679" w:author="Adrian" w:date="2017-06-14T11:09:00Z">
        <w:r w:rsidR="000B49A3">
          <w:t>ing</w:t>
        </w:r>
      </w:ins>
      <w:r w:rsidRPr="00032EC6">
        <w:t>: X</w:t>
      </w:r>
      <w:r w:rsidRPr="00032EC6">
        <w:rPr>
          <w:vertAlign w:val="superscript"/>
        </w:rPr>
        <w:t>2</w:t>
      </w:r>
      <w:r w:rsidRPr="00032EC6">
        <w:t xml:space="preserve"> = 0.03, df = 1, </w:t>
      </w:r>
      <w:r w:rsidRPr="00032EC6">
        <w:rPr>
          <w:i/>
        </w:rPr>
        <w:t>p</w:t>
      </w:r>
      <w:r w:rsidRPr="00032EC6">
        <w:t xml:space="preserve"> = 0.87; </w:t>
      </w:r>
      <w:ins w:id="680" w:author="Adrian" w:date="2017-06-14T11:09:00Z">
        <w:r w:rsidR="000B49A3">
          <w:t>c</w:t>
        </w:r>
      </w:ins>
      <w:del w:id="681" w:author="Adrian" w:date="2017-06-14T11:09:00Z">
        <w:r w:rsidRPr="00032EC6" w:rsidDel="000B49A3">
          <w:delText>C</w:delText>
        </w:r>
      </w:del>
      <w:r w:rsidRPr="00032EC6">
        <w:t>ollect</w:t>
      </w:r>
      <w:ins w:id="682" w:author="Adrian" w:date="2017-06-14T11:10:00Z">
        <w:r w:rsidR="000B49A3">
          <w:t xml:space="preserve">ing </w:t>
        </w:r>
      </w:ins>
      <w:del w:id="683" w:author="Adrian" w:date="2017-06-14T11:10:00Z">
        <w:r w:rsidRPr="00032EC6" w:rsidDel="000B49A3">
          <w:delText xml:space="preserve"> </w:delText>
        </w:r>
      </w:del>
      <w:ins w:id="684" w:author="Adrian" w:date="2017-06-14T11:10:00Z">
        <w:r w:rsidR="000B49A3">
          <w:t>n</w:t>
        </w:r>
      </w:ins>
      <w:del w:id="685" w:author="Adrian" w:date="2017-06-14T11:10:00Z">
        <w:r w:rsidRPr="00032EC6" w:rsidDel="000B49A3">
          <w:delText>N</w:delText>
        </w:r>
      </w:del>
      <w:r w:rsidRPr="00032EC6">
        <w:t>ectar: X</w:t>
      </w:r>
      <w:r w:rsidRPr="00032EC6">
        <w:rPr>
          <w:vertAlign w:val="superscript"/>
        </w:rPr>
        <w:t>2</w:t>
      </w:r>
      <w:r w:rsidRPr="00032EC6">
        <w:t xml:space="preserve"> = 0.17, df = 1, </w:t>
      </w:r>
      <w:r w:rsidRPr="00032EC6">
        <w:rPr>
          <w:i/>
        </w:rPr>
        <w:t>p</w:t>
      </w:r>
      <w:r w:rsidRPr="00032EC6">
        <w:t xml:space="preserve">-value = 0.68; </w:t>
      </w:r>
      <w:ins w:id="686" w:author="Adrian" w:date="2017-06-14T11:10:00Z">
        <w:r w:rsidR="000B49A3">
          <w:t>c</w:t>
        </w:r>
      </w:ins>
      <w:del w:id="687" w:author="Adrian" w:date="2017-06-14T11:10:00Z">
        <w:r w:rsidRPr="00032EC6" w:rsidDel="000B49A3">
          <w:delText>C</w:delText>
        </w:r>
      </w:del>
      <w:r w:rsidRPr="00032EC6">
        <w:t>ollect</w:t>
      </w:r>
      <w:ins w:id="688" w:author="Adrian" w:date="2017-06-14T11:10:00Z">
        <w:r w:rsidR="000B49A3">
          <w:t>ing</w:t>
        </w:r>
      </w:ins>
      <w:r w:rsidRPr="00032EC6">
        <w:t xml:space="preserve"> </w:t>
      </w:r>
      <w:ins w:id="689" w:author="Adrian" w:date="2017-06-14T11:10:00Z">
        <w:r w:rsidR="000B49A3">
          <w:t>p</w:t>
        </w:r>
      </w:ins>
      <w:del w:id="690" w:author="Adrian" w:date="2017-06-14T11:10:00Z">
        <w:r w:rsidRPr="00032EC6" w:rsidDel="000B49A3">
          <w:delText>P</w:delText>
        </w:r>
      </w:del>
      <w:r w:rsidRPr="00032EC6">
        <w:t>ollen: X</w:t>
      </w:r>
      <w:r w:rsidRPr="00032EC6">
        <w:rPr>
          <w:vertAlign w:val="superscript"/>
        </w:rPr>
        <w:t>2</w:t>
      </w:r>
      <w:r w:rsidRPr="00032EC6">
        <w:t xml:space="preserve"> = 0.00, df = 1, </w:t>
      </w:r>
      <w:r w:rsidRPr="00032EC6">
        <w:rPr>
          <w:i/>
        </w:rPr>
        <w:t>p</w:t>
      </w:r>
      <w:r w:rsidRPr="00032EC6">
        <w:t xml:space="preserve"> = 1). </w:t>
      </w:r>
    </w:p>
    <w:p w14:paraId="543BD1F5" w14:textId="340558C5" w:rsidR="00114887" w:rsidRPr="00032EC6" w:rsidRDefault="00D4685C" w:rsidP="006A7DC6">
      <w:pPr>
        <w:spacing w:line="480" w:lineRule="auto"/>
        <w:ind w:firstLine="720"/>
        <w:contextualSpacing/>
      </w:pPr>
      <w:r w:rsidRPr="00032EC6">
        <w:t xml:space="preserve">The number of visits per observation </w:t>
      </w:r>
      <w:r w:rsidR="001B78B7" w:rsidRPr="00032EC6">
        <w:t xml:space="preserve">period </w:t>
      </w:r>
      <w:r w:rsidR="0035267B" w:rsidRPr="00032EC6">
        <w:t>was n</w:t>
      </w:r>
      <w:r w:rsidRPr="00032EC6">
        <w:t xml:space="preserve">ot significantly affected by </w:t>
      </w:r>
      <w:r w:rsidR="001B78B7" w:rsidRPr="00032EC6">
        <w:t xml:space="preserve">the </w:t>
      </w:r>
      <w:r w:rsidRPr="00032EC6">
        <w:t>pr</w:t>
      </w:r>
      <w:r w:rsidR="001B78B7" w:rsidRPr="00032EC6">
        <w:t xml:space="preserve">esence of ambush bugs (Figure </w:t>
      </w:r>
      <w:r w:rsidR="00894374" w:rsidRPr="00032EC6">
        <w:t>3</w:t>
      </w:r>
      <w:ins w:id="691" w:author="Deane" w:date="2017-05-11T11:39:00Z">
        <w:r w:rsidR="00A44E3C" w:rsidRPr="00032EC6">
          <w:t>a</w:t>
        </w:r>
      </w:ins>
      <w:del w:id="692" w:author="Deane" w:date="2017-05-11T11:39:00Z">
        <w:r w:rsidRPr="00032EC6" w:rsidDel="00A44E3C">
          <w:delText>A</w:delText>
        </w:r>
      </w:del>
      <w:r w:rsidRPr="00032EC6">
        <w:t xml:space="preserve">). </w:t>
      </w:r>
      <w:commentRangeStart w:id="693"/>
      <w:r w:rsidRPr="00032EC6">
        <w:t xml:space="preserve">The full </w:t>
      </w:r>
      <w:commentRangeEnd w:id="693"/>
      <w:r w:rsidR="00E86DBA">
        <w:rPr>
          <w:rStyle w:val="CommentReference"/>
        </w:rPr>
        <w:commentReference w:id="693"/>
      </w:r>
      <w:del w:id="694" w:author="Adrian" w:date="2017-05-23T13:09:00Z">
        <w:r w:rsidRPr="00032EC6" w:rsidDel="006747B2">
          <w:delText>generalized linear mixed model</w:delText>
        </w:r>
      </w:del>
      <w:ins w:id="695" w:author="Adrian" w:date="2017-05-23T13:09:00Z">
        <w:r w:rsidR="006747B2">
          <w:t>GLMM</w:t>
        </w:r>
      </w:ins>
      <w:r w:rsidRPr="00032EC6">
        <w:t xml:space="preserve"> include</w:t>
      </w:r>
      <w:ins w:id="696" w:author="Adrian" w:date="2017-05-23T13:09:00Z">
        <w:r w:rsidR="006747B2">
          <w:t>d</w:t>
        </w:r>
      </w:ins>
      <w:del w:id="697" w:author="Adrian" w:date="2017-05-23T13:09:00Z">
        <w:r w:rsidRPr="00032EC6" w:rsidDel="006747B2">
          <w:delText>s</w:delText>
        </w:r>
      </w:del>
      <w:r w:rsidRPr="00032EC6">
        <w:t xml:space="preserve"> treatment as a fixed effect and block, day, and pair as random effects. </w:t>
      </w:r>
      <w:r w:rsidR="001617FC" w:rsidRPr="00032EC6">
        <w:t xml:space="preserve">“Pair” refers to which pair of sunflowers </w:t>
      </w:r>
      <w:r w:rsidR="00425428" w:rsidRPr="00032EC6">
        <w:t xml:space="preserve">was </w:t>
      </w:r>
      <w:r w:rsidR="001617FC" w:rsidRPr="00032EC6">
        <w:t>being observed</w:t>
      </w:r>
      <w:r w:rsidR="0008157F" w:rsidRPr="00032EC6">
        <w:t xml:space="preserve">. </w:t>
      </w:r>
      <w:r w:rsidR="00E43FAB" w:rsidRPr="00032EC6">
        <w:t>Our experimental design allow</w:t>
      </w:r>
      <w:ins w:id="698" w:author="Adrian" w:date="2017-06-14T11:10:00Z">
        <w:r w:rsidR="000B49A3">
          <w:t>ed</w:t>
        </w:r>
      </w:ins>
      <w:del w:id="699" w:author="Adrian" w:date="2017-06-14T11:10:00Z">
        <w:r w:rsidR="00E43FAB" w:rsidRPr="00032EC6" w:rsidDel="000B49A3">
          <w:delText>s</w:delText>
        </w:r>
      </w:del>
      <w:r w:rsidR="00E43FAB" w:rsidRPr="00032EC6">
        <w:t xml:space="preserve"> us to use pair </w:t>
      </w:r>
      <w:r w:rsidR="00114887" w:rsidRPr="00032EC6">
        <w:t>a</w:t>
      </w:r>
      <w:r w:rsidR="00E43FAB" w:rsidRPr="00032EC6">
        <w:t>s an approximation for time of observation</w:t>
      </w:r>
      <w:r w:rsidR="001617FC" w:rsidRPr="00032EC6">
        <w:t xml:space="preserve">. </w:t>
      </w:r>
      <w:r w:rsidRPr="00032EC6">
        <w:t>The estimated effect size of ambush bug occupation</w:t>
      </w:r>
      <w:r w:rsidR="001B78B7" w:rsidRPr="00032EC6">
        <w:t xml:space="preserve">, </w:t>
      </w:r>
    </w:p>
    <w:p w14:paraId="4625B131" w14:textId="693BFF06" w:rsidR="00D4685C" w:rsidRPr="00032EC6" w:rsidRDefault="00114887" w:rsidP="00114887">
      <w:pPr>
        <w:spacing w:line="480" w:lineRule="auto"/>
        <w:contextualSpacing/>
      </w:pPr>
      <w:r w:rsidRPr="00032EC6">
        <w:t>-</w:t>
      </w:r>
      <w:r w:rsidR="00D4685C" w:rsidRPr="00032EC6">
        <w:t xml:space="preserve">0.86 visits per observation (log likelihood = -140.0, </w:t>
      </w:r>
      <w:r w:rsidR="00D4685C" w:rsidRPr="00032EC6">
        <w:rPr>
          <w:i/>
        </w:rPr>
        <w:t>z</w:t>
      </w:r>
      <w:r w:rsidR="00D4685C" w:rsidRPr="00032EC6">
        <w:t xml:space="preserve"> = -0.96, </w:t>
      </w:r>
      <w:r w:rsidR="00D4685C" w:rsidRPr="00032EC6">
        <w:rPr>
          <w:i/>
        </w:rPr>
        <w:t>p</w:t>
      </w:r>
      <w:r w:rsidR="00D4685C" w:rsidRPr="00032EC6">
        <w:t xml:space="preserve"> </w:t>
      </w:r>
      <w:r w:rsidR="00D4685C" w:rsidRPr="00032EC6">
        <w:rPr>
          <w:i/>
        </w:rPr>
        <w:t>=</w:t>
      </w:r>
      <w:r w:rsidR="00D4685C" w:rsidRPr="00032EC6">
        <w:t xml:space="preserve"> 0.34, </w:t>
      </w:r>
      <w:r w:rsidR="00D4685C" w:rsidRPr="00032EC6">
        <w:rPr>
          <w:i/>
        </w:rPr>
        <w:t>n</w:t>
      </w:r>
      <w:r w:rsidR="00D4685C" w:rsidRPr="00032EC6">
        <w:t xml:space="preserve"> </w:t>
      </w:r>
      <w:r w:rsidR="00D4685C" w:rsidRPr="00032EC6">
        <w:rPr>
          <w:i/>
        </w:rPr>
        <w:t>=</w:t>
      </w:r>
      <w:r w:rsidR="00D4685C" w:rsidRPr="00032EC6">
        <w:t xml:space="preserve"> 74)</w:t>
      </w:r>
      <w:r w:rsidR="001B78B7" w:rsidRPr="00032EC6">
        <w:t>, was not particularly strong</w:t>
      </w:r>
      <w:r w:rsidR="00D4685C" w:rsidRPr="00032EC6">
        <w:t xml:space="preserve">. </w:t>
      </w:r>
      <w:commentRangeStart w:id="700"/>
      <w:r w:rsidR="00D4685C" w:rsidRPr="00032EC6">
        <w:t>The random effect “Pair” explained nearly one third of the total variance in visitation rate (var</w:t>
      </w:r>
      <w:r w:rsidR="00D4685C" w:rsidRPr="00032EC6">
        <w:rPr>
          <w:vertAlign w:val="subscript"/>
        </w:rPr>
        <w:t xml:space="preserve">pair </w:t>
      </w:r>
      <w:r w:rsidR="00D4685C" w:rsidRPr="00032EC6">
        <w:t>=</w:t>
      </w:r>
      <w:r w:rsidR="00D4685C" w:rsidRPr="00032EC6">
        <w:rPr>
          <w:vertAlign w:val="subscript"/>
        </w:rPr>
        <w:t xml:space="preserve"> </w:t>
      </w:r>
      <w:r w:rsidR="00D4685C" w:rsidRPr="00032EC6">
        <w:t>0.15, var</w:t>
      </w:r>
      <w:r w:rsidR="00D4685C" w:rsidRPr="00032EC6">
        <w:rPr>
          <w:vertAlign w:val="subscript"/>
        </w:rPr>
        <w:t xml:space="preserve">total </w:t>
      </w:r>
      <w:r w:rsidR="00D4685C" w:rsidRPr="00032EC6">
        <w:t xml:space="preserve">= 0.46). The effect of </w:t>
      </w:r>
      <w:r w:rsidR="001617FC" w:rsidRPr="00032EC6">
        <w:t xml:space="preserve">“Pair” </w:t>
      </w:r>
      <w:r w:rsidR="00D4685C" w:rsidRPr="00032EC6">
        <w:t xml:space="preserve">on visitation rate is </w:t>
      </w:r>
      <w:r w:rsidR="001617FC" w:rsidRPr="00032EC6">
        <w:t>clear</w:t>
      </w:r>
      <w:r w:rsidR="00D4685C" w:rsidRPr="00032EC6">
        <w:t xml:space="preserve"> in Figure </w:t>
      </w:r>
      <w:r w:rsidR="00894374" w:rsidRPr="00032EC6">
        <w:t>3</w:t>
      </w:r>
      <w:ins w:id="701" w:author="Deane" w:date="2017-05-11T11:39:00Z">
        <w:r w:rsidR="00A44E3C" w:rsidRPr="00032EC6">
          <w:t>c</w:t>
        </w:r>
      </w:ins>
      <w:del w:id="702" w:author="Deane" w:date="2017-05-11T11:39:00Z">
        <w:r w:rsidR="00D4685C" w:rsidRPr="00032EC6" w:rsidDel="00A44E3C">
          <w:delText>C</w:delText>
        </w:r>
      </w:del>
      <w:r w:rsidR="00D4685C" w:rsidRPr="00032EC6">
        <w:t xml:space="preserve"> as the number of visits per pair drops steadily. </w:t>
      </w:r>
      <w:commentRangeEnd w:id="700"/>
      <w:r w:rsidR="000B49A3">
        <w:rPr>
          <w:rStyle w:val="CommentReference"/>
        </w:rPr>
        <w:commentReference w:id="700"/>
      </w:r>
    </w:p>
    <w:p w14:paraId="48CADC1F" w14:textId="235A34F7" w:rsidR="00D4685C" w:rsidRPr="00032EC6" w:rsidRDefault="00D4685C" w:rsidP="000C237B">
      <w:pPr>
        <w:spacing w:line="480" w:lineRule="auto"/>
        <w:ind w:firstLine="720"/>
        <w:contextualSpacing/>
      </w:pPr>
      <w:r w:rsidRPr="00032EC6">
        <w:t xml:space="preserve">The presence of </w:t>
      </w:r>
      <w:del w:id="703" w:author="Adrian" w:date="2017-05-23T13:10:00Z">
        <w:r w:rsidRPr="00032EC6" w:rsidDel="006747B2">
          <w:delText xml:space="preserve">a </w:delText>
        </w:r>
      </w:del>
      <w:r w:rsidRPr="00032EC6">
        <w:t>soldier beetle</w:t>
      </w:r>
      <w:ins w:id="704" w:author="Adrian" w:date="2017-05-23T13:10:00Z">
        <w:r w:rsidR="006747B2">
          <w:t>s</w:t>
        </w:r>
      </w:ins>
      <w:r w:rsidRPr="00032EC6">
        <w:t xml:space="preserve"> d</w:t>
      </w:r>
      <w:ins w:id="705" w:author="Adrian" w:date="2017-05-23T13:10:00Z">
        <w:r w:rsidR="006747B2">
          <w:t>id</w:t>
        </w:r>
      </w:ins>
      <w:del w:id="706" w:author="Adrian" w:date="2017-05-23T13:10:00Z">
        <w:r w:rsidRPr="00032EC6" w:rsidDel="006747B2">
          <w:delText>oes</w:delText>
        </w:r>
      </w:del>
      <w:r w:rsidRPr="00032EC6">
        <w:t xml:space="preserve"> not significantly impact the visitation rate of solitary female bees</w:t>
      </w:r>
      <w:r w:rsidRPr="00032EC6">
        <w:rPr>
          <w:i/>
        </w:rPr>
        <w:t xml:space="preserve"> (p</w:t>
      </w:r>
      <w:r w:rsidRPr="00032EC6">
        <w:t xml:space="preserve"> </w:t>
      </w:r>
      <w:r w:rsidRPr="00032EC6">
        <w:rPr>
          <w:i/>
        </w:rPr>
        <w:t>=</w:t>
      </w:r>
      <w:r w:rsidRPr="00032EC6">
        <w:t xml:space="preserve"> 0.90</w:t>
      </w:r>
      <w:ins w:id="707" w:author="Adrian" w:date="2017-05-23T13:10:00Z">
        <w:r w:rsidR="006747B2">
          <w:t xml:space="preserve">, </w:t>
        </w:r>
      </w:ins>
      <w:del w:id="708" w:author="Adrian" w:date="2017-05-23T13:10:00Z">
        <w:r w:rsidRPr="00032EC6" w:rsidDel="006747B2">
          <w:delText>) (</w:delText>
        </w:r>
      </w:del>
      <w:r w:rsidRPr="00032EC6">
        <w:t xml:space="preserve">Figure </w:t>
      </w:r>
      <w:r w:rsidR="00894374" w:rsidRPr="00032EC6">
        <w:t>3</w:t>
      </w:r>
      <w:ins w:id="709" w:author="Deane" w:date="2017-05-11T11:40:00Z">
        <w:r w:rsidR="00A44E3C" w:rsidRPr="00032EC6">
          <w:t>b</w:t>
        </w:r>
      </w:ins>
      <w:del w:id="710" w:author="Deane" w:date="2017-05-11T11:40:00Z">
        <w:r w:rsidRPr="00032EC6" w:rsidDel="00A44E3C">
          <w:delText>B</w:delText>
        </w:r>
      </w:del>
      <w:r w:rsidRPr="00032EC6">
        <w:t xml:space="preserve">). The estimated effect size of soldier beetle occupation </w:t>
      </w:r>
      <w:proofErr w:type="gramStart"/>
      <w:ins w:id="711" w:author="Adrian" w:date="2017-06-14T11:12:00Z">
        <w:r w:rsidR="000B49A3">
          <w:t>wa</w:t>
        </w:r>
      </w:ins>
      <w:proofErr w:type="gramEnd"/>
      <w:del w:id="712" w:author="Adrian" w:date="2017-06-14T11:12:00Z">
        <w:r w:rsidRPr="00032EC6" w:rsidDel="000B49A3">
          <w:delText>i</w:delText>
        </w:r>
      </w:del>
      <w:r w:rsidRPr="00032EC6">
        <w:t xml:space="preserve">s -0.03 visits per observation (log likelihood = -52.2, </w:t>
      </w:r>
      <w:r w:rsidRPr="00032EC6">
        <w:rPr>
          <w:i/>
        </w:rPr>
        <w:t>z</w:t>
      </w:r>
      <w:r w:rsidRPr="00032EC6">
        <w:t xml:space="preserve"> = -0.9128, </w:t>
      </w:r>
      <w:r w:rsidRPr="00032EC6">
        <w:rPr>
          <w:i/>
        </w:rPr>
        <w:t>p</w:t>
      </w:r>
      <w:r w:rsidRPr="00032EC6">
        <w:t xml:space="preserve"> </w:t>
      </w:r>
      <w:r w:rsidRPr="00032EC6">
        <w:rPr>
          <w:i/>
        </w:rPr>
        <w:t>=</w:t>
      </w:r>
      <w:r w:rsidRPr="00032EC6">
        <w:t xml:space="preserve"> 0.90, </w:t>
      </w:r>
      <w:r w:rsidRPr="00032EC6">
        <w:rPr>
          <w:i/>
        </w:rPr>
        <w:t>n</w:t>
      </w:r>
      <w:r w:rsidRPr="00032EC6">
        <w:t xml:space="preserve"> </w:t>
      </w:r>
      <w:r w:rsidRPr="00032EC6">
        <w:rPr>
          <w:i/>
        </w:rPr>
        <w:t>=</w:t>
      </w:r>
      <w:r w:rsidRPr="00032EC6">
        <w:t xml:space="preserve"> 40). During the beetle trials, no random effect </w:t>
      </w:r>
      <w:ins w:id="713" w:author="Adrian" w:date="2017-06-14T12:39:00Z">
        <w:r w:rsidR="00ED51C2">
          <w:t xml:space="preserve">(including </w:t>
        </w:r>
      </w:ins>
      <w:ins w:id="714" w:author="Adrian" w:date="2017-06-14T12:40:00Z">
        <w:r w:rsidR="00ED51C2">
          <w:t xml:space="preserve">‘Pair’) </w:t>
        </w:r>
      </w:ins>
      <w:r w:rsidRPr="00032EC6">
        <w:t xml:space="preserve">explained an appreciable amount of the variance in the dataset (Figure </w:t>
      </w:r>
      <w:r w:rsidR="00894374" w:rsidRPr="00032EC6">
        <w:t>3</w:t>
      </w:r>
      <w:ins w:id="715" w:author="Deane" w:date="2017-05-11T11:40:00Z">
        <w:r w:rsidR="00A44E3C" w:rsidRPr="00032EC6">
          <w:t>d</w:t>
        </w:r>
      </w:ins>
      <w:del w:id="716" w:author="Deane" w:date="2017-05-11T11:40:00Z">
        <w:r w:rsidRPr="00032EC6" w:rsidDel="00A44E3C">
          <w:delText>D</w:delText>
        </w:r>
      </w:del>
      <w:r w:rsidRPr="00032EC6">
        <w:t xml:space="preserve">). </w:t>
      </w:r>
    </w:p>
    <w:p w14:paraId="127FDBB0" w14:textId="5E301BDE" w:rsidR="00D4685C" w:rsidRPr="00032EC6" w:rsidRDefault="00D4685C" w:rsidP="000C237B">
      <w:pPr>
        <w:spacing w:line="480" w:lineRule="auto"/>
        <w:ind w:firstLine="720"/>
        <w:contextualSpacing/>
      </w:pPr>
      <w:r w:rsidRPr="00032EC6">
        <w:t>When ambush bugs occup</w:t>
      </w:r>
      <w:r w:rsidR="001617FC" w:rsidRPr="00032EC6">
        <w:t>ied</w:t>
      </w:r>
      <w:r w:rsidRPr="00032EC6">
        <w:t xml:space="preserve"> flowers, there </w:t>
      </w:r>
      <w:r w:rsidR="001617FC" w:rsidRPr="00032EC6">
        <w:t>was</w:t>
      </w:r>
      <w:r w:rsidRPr="00032EC6">
        <w:t xml:space="preserve"> no statistically significant decrease in visit duration (estimate of mean decrease = -0.64 seconds, </w:t>
      </w:r>
      <w:r w:rsidRPr="00032EC6">
        <w:rPr>
          <w:i/>
        </w:rPr>
        <w:t>F</w:t>
      </w:r>
      <w:r w:rsidRPr="00032EC6">
        <w:rPr>
          <w:vertAlign w:val="subscript"/>
        </w:rPr>
        <w:t>1</w:t>
      </w:r>
      <w:proofErr w:type="gramStart"/>
      <w:r w:rsidRPr="00032EC6">
        <w:rPr>
          <w:vertAlign w:val="subscript"/>
        </w:rPr>
        <w:t>,189.94</w:t>
      </w:r>
      <w:proofErr w:type="gramEnd"/>
      <w:r w:rsidRPr="00032EC6">
        <w:t xml:space="preserve">= 2.96, </w:t>
      </w:r>
      <w:r w:rsidRPr="00032EC6">
        <w:rPr>
          <w:i/>
        </w:rPr>
        <w:t>p</w:t>
      </w:r>
      <w:r w:rsidRPr="00032EC6">
        <w:t xml:space="preserve"> = 0.09) (Figure </w:t>
      </w:r>
      <w:r w:rsidR="00894374" w:rsidRPr="00032EC6">
        <w:t>4</w:t>
      </w:r>
      <w:ins w:id="717" w:author="Deane" w:date="2017-05-11T11:40:00Z">
        <w:r w:rsidR="00A44E3C" w:rsidRPr="00032EC6">
          <w:t>a</w:t>
        </w:r>
      </w:ins>
      <w:del w:id="718" w:author="Deane" w:date="2017-05-11T11:40:00Z">
        <w:r w:rsidRPr="00032EC6" w:rsidDel="00A44E3C">
          <w:delText>A</w:delText>
        </w:r>
      </w:del>
      <w:r w:rsidRPr="00032EC6">
        <w:t xml:space="preserve">). </w:t>
      </w:r>
      <w:r w:rsidRPr="00032EC6">
        <w:lastRenderedPageBreak/>
        <w:t>When the random effects that do not contribute to the variance are dropped from the model, only “Pair” is left. Nearly one fifth of the variance in the data can be explained by the random effect “Pair” (var</w:t>
      </w:r>
      <w:r w:rsidRPr="00032EC6">
        <w:rPr>
          <w:vertAlign w:val="subscript"/>
        </w:rPr>
        <w:t xml:space="preserve">pair </w:t>
      </w:r>
      <w:r w:rsidRPr="00032EC6">
        <w:t>=</w:t>
      </w:r>
      <w:r w:rsidRPr="00032EC6">
        <w:rPr>
          <w:vertAlign w:val="subscript"/>
        </w:rPr>
        <w:t xml:space="preserve"> </w:t>
      </w:r>
      <w:r w:rsidRPr="00032EC6">
        <w:t>0.55, var</w:t>
      </w:r>
      <w:r w:rsidRPr="00032EC6">
        <w:rPr>
          <w:vertAlign w:val="subscript"/>
        </w:rPr>
        <w:t xml:space="preserve">total </w:t>
      </w:r>
      <w:r w:rsidR="001302FD" w:rsidRPr="00032EC6">
        <w:t>= 3.23) (</w:t>
      </w:r>
      <w:r w:rsidRPr="00032EC6">
        <w:t xml:space="preserve">Figure </w:t>
      </w:r>
      <w:r w:rsidR="00894374" w:rsidRPr="00032EC6">
        <w:t>4</w:t>
      </w:r>
      <w:ins w:id="719" w:author="Deane" w:date="2017-05-11T11:40:00Z">
        <w:r w:rsidR="00A44E3C" w:rsidRPr="00032EC6">
          <w:t>c</w:t>
        </w:r>
      </w:ins>
      <w:del w:id="720" w:author="Deane" w:date="2017-05-11T11:40:00Z">
        <w:r w:rsidRPr="00032EC6" w:rsidDel="00A44E3C">
          <w:delText>C</w:delText>
        </w:r>
      </w:del>
      <w:r w:rsidRPr="00032EC6">
        <w:t xml:space="preserve">). Using AIC scores to compare model fits between the concise model and the null model, there is a negligible difference between the </w:t>
      </w:r>
      <w:r w:rsidR="005B4A26" w:rsidRPr="00032EC6">
        <w:t xml:space="preserve">null and concise </w:t>
      </w:r>
      <w:r w:rsidRPr="00032EC6">
        <w:t>models (AIC</w:t>
      </w:r>
      <w:r w:rsidRPr="00032EC6">
        <w:rPr>
          <w:vertAlign w:val="subscript"/>
        </w:rPr>
        <w:t xml:space="preserve">concise </w:t>
      </w:r>
      <w:r w:rsidRPr="00032EC6">
        <w:t>= 803.05, AIC</w:t>
      </w:r>
      <w:r w:rsidRPr="00032EC6">
        <w:rPr>
          <w:vertAlign w:val="subscript"/>
        </w:rPr>
        <w:t xml:space="preserve">null </w:t>
      </w:r>
      <w:r w:rsidRPr="00032EC6">
        <w:t xml:space="preserve">= 803.98).   </w:t>
      </w:r>
    </w:p>
    <w:p w14:paraId="4E1BA855" w14:textId="48BF888F" w:rsidR="00D4685C" w:rsidRPr="00032EC6" w:rsidRDefault="00D4685C" w:rsidP="00036DE0">
      <w:pPr>
        <w:spacing w:line="480" w:lineRule="auto"/>
        <w:ind w:firstLine="720"/>
        <w:contextualSpacing/>
      </w:pPr>
      <w:r w:rsidRPr="00032EC6">
        <w:t xml:space="preserve">Visit duration </w:t>
      </w:r>
      <w:ins w:id="721" w:author="Adrian" w:date="2017-05-23T13:12:00Z">
        <w:r w:rsidR="006747B2">
          <w:t xml:space="preserve">did </w:t>
        </w:r>
      </w:ins>
      <w:r w:rsidRPr="00032EC6">
        <w:t>declines when soldier beetles occup</w:t>
      </w:r>
      <w:ins w:id="722" w:author="Adrian" w:date="2017-05-23T13:12:00Z">
        <w:r w:rsidR="006747B2">
          <w:t>ied</w:t>
        </w:r>
      </w:ins>
      <w:del w:id="723" w:author="Adrian" w:date="2017-05-23T13:12:00Z">
        <w:r w:rsidRPr="00032EC6" w:rsidDel="006747B2">
          <w:delText>y</w:delText>
        </w:r>
      </w:del>
      <w:r w:rsidRPr="00032EC6">
        <w:t xml:space="preserve"> flowers (Figure</w:t>
      </w:r>
      <w:r w:rsidR="00894374" w:rsidRPr="00032EC6">
        <w:t xml:space="preserve"> 4</w:t>
      </w:r>
      <w:ins w:id="724" w:author="Deane" w:date="2017-05-11T11:40:00Z">
        <w:r w:rsidR="00A44E3C" w:rsidRPr="00032EC6">
          <w:t>b</w:t>
        </w:r>
      </w:ins>
      <w:del w:id="725" w:author="Deane" w:date="2017-05-11T11:40:00Z">
        <w:r w:rsidRPr="00032EC6" w:rsidDel="00A44E3C">
          <w:delText>B</w:delText>
        </w:r>
      </w:del>
      <w:r w:rsidRPr="00032EC6">
        <w:t>).  “Pair” is the only random effect that contributes marginally to the variance term (var</w:t>
      </w:r>
      <w:r w:rsidRPr="00032EC6">
        <w:rPr>
          <w:vertAlign w:val="subscript"/>
        </w:rPr>
        <w:t xml:space="preserve">pair </w:t>
      </w:r>
      <w:r w:rsidRPr="00032EC6">
        <w:t>=</w:t>
      </w:r>
      <w:r w:rsidRPr="00032EC6">
        <w:rPr>
          <w:vertAlign w:val="subscript"/>
        </w:rPr>
        <w:t xml:space="preserve"> </w:t>
      </w:r>
      <w:r w:rsidRPr="00032EC6">
        <w:t>0.06, var</w:t>
      </w:r>
      <w:r w:rsidRPr="00032EC6">
        <w:rPr>
          <w:vertAlign w:val="subscript"/>
        </w:rPr>
        <w:t xml:space="preserve">total </w:t>
      </w:r>
      <w:r w:rsidRPr="00032EC6">
        <w:t>= 1.76)</w:t>
      </w:r>
      <w:r w:rsidR="00894374" w:rsidRPr="00032EC6">
        <w:t xml:space="preserve"> (Figure 4</w:t>
      </w:r>
      <w:ins w:id="726" w:author="Deane" w:date="2017-05-11T11:40:00Z">
        <w:r w:rsidR="00A44E3C" w:rsidRPr="00032EC6">
          <w:t>d</w:t>
        </w:r>
      </w:ins>
      <w:del w:id="727" w:author="Deane" w:date="2017-05-11T11:40:00Z">
        <w:r w:rsidR="00894374" w:rsidRPr="00032EC6" w:rsidDel="00A44E3C">
          <w:delText>D</w:delText>
        </w:r>
      </w:del>
      <w:r w:rsidR="00894374" w:rsidRPr="00032EC6">
        <w:t>)</w:t>
      </w:r>
      <w:r w:rsidRPr="00032EC6">
        <w:t xml:space="preserve">. After proceeding through the same model selection process as described in the preceding paragraph, all random effects terms were dropped. The most concise model only included the fixed effect </w:t>
      </w:r>
      <w:r w:rsidR="0035267B" w:rsidRPr="00032EC6">
        <w:t xml:space="preserve">of </w:t>
      </w:r>
      <w:r w:rsidRPr="00032EC6">
        <w:t>treatment. A comparison of AIC values between the most concise model and a null model shows that the most concise model is a better fit (AIC</w:t>
      </w:r>
      <w:r w:rsidRPr="00032EC6">
        <w:rPr>
          <w:vertAlign w:val="subscript"/>
        </w:rPr>
        <w:t>concise</w:t>
      </w:r>
      <w:r w:rsidRPr="00032EC6">
        <w:t xml:space="preserve"> = 206.33, AIC</w:t>
      </w:r>
      <w:r w:rsidRPr="00032EC6">
        <w:rPr>
          <w:vertAlign w:val="subscript"/>
        </w:rPr>
        <w:t>null</w:t>
      </w:r>
      <w:r w:rsidRPr="00032EC6">
        <w:t xml:space="preserve"> = 208.41). The presence of soldier beetles significantly reduced bee visit duration </w:t>
      </w:r>
      <w:commentRangeStart w:id="728"/>
      <w:r w:rsidRPr="00032EC6">
        <w:t>(estimate of mean decrease = -1.68 seconds</w:t>
      </w:r>
      <w:commentRangeEnd w:id="728"/>
      <w:r w:rsidR="00ED51C2">
        <w:rPr>
          <w:rStyle w:val="CommentReference"/>
        </w:rPr>
        <w:commentReference w:id="728"/>
      </w:r>
      <w:r w:rsidRPr="00032EC6">
        <w:t xml:space="preserve">, </w:t>
      </w:r>
      <w:r w:rsidRPr="00032EC6">
        <w:rPr>
          <w:i/>
        </w:rPr>
        <w:t>F</w:t>
      </w:r>
      <w:r w:rsidRPr="00032EC6">
        <w:rPr>
          <w:vertAlign w:val="subscript"/>
        </w:rPr>
        <w:t>1</w:t>
      </w:r>
      <w:proofErr w:type="gramStart"/>
      <w:r w:rsidRPr="00032EC6">
        <w:rPr>
          <w:vertAlign w:val="subscript"/>
        </w:rPr>
        <w:t>,57</w:t>
      </w:r>
      <w:proofErr w:type="gramEnd"/>
      <w:r w:rsidRPr="00032EC6">
        <w:t xml:space="preserve">= 4.04, </w:t>
      </w:r>
      <w:r w:rsidRPr="00032EC6">
        <w:rPr>
          <w:i/>
        </w:rPr>
        <w:t>p</w:t>
      </w:r>
      <w:r w:rsidRPr="00032EC6">
        <w:t xml:space="preserve"> = 0.048). </w:t>
      </w:r>
    </w:p>
    <w:p w14:paraId="1615A3F7" w14:textId="77777777" w:rsidR="00D4685C" w:rsidRPr="00032EC6" w:rsidRDefault="00D4685C" w:rsidP="00036DE0">
      <w:pPr>
        <w:spacing w:line="480" w:lineRule="auto"/>
        <w:ind w:firstLine="720"/>
        <w:contextualSpacing/>
      </w:pPr>
    </w:p>
    <w:p w14:paraId="57400176" w14:textId="77777777" w:rsidR="00D4685C" w:rsidRPr="00032EC6" w:rsidRDefault="00D4685C" w:rsidP="008B77EE">
      <w:pPr>
        <w:spacing w:line="480" w:lineRule="auto"/>
        <w:contextualSpacing/>
      </w:pPr>
      <w:r w:rsidRPr="00032EC6">
        <w:rPr>
          <w:b/>
        </w:rPr>
        <w:t>Discussion</w:t>
      </w:r>
    </w:p>
    <w:p w14:paraId="30172F74" w14:textId="77777777" w:rsidR="00A44E3C" w:rsidRPr="00032EC6" w:rsidRDefault="00D4685C" w:rsidP="00AA4255">
      <w:pPr>
        <w:spacing w:line="480" w:lineRule="auto"/>
        <w:ind w:firstLine="720"/>
        <w:contextualSpacing/>
        <w:rPr>
          <w:ins w:id="729" w:author="Deane" w:date="2017-05-11T11:42:00Z"/>
        </w:rPr>
      </w:pPr>
      <w:r w:rsidRPr="00032EC6">
        <w:t>In this study</w:t>
      </w:r>
      <w:r w:rsidR="003300C7" w:rsidRPr="00032EC6">
        <w:t>,</w:t>
      </w:r>
      <w:r w:rsidR="002D1DF2" w:rsidRPr="00032EC6">
        <w:t xml:space="preserve"> soldier </w:t>
      </w:r>
      <w:r w:rsidR="00E965AB" w:rsidRPr="00032EC6">
        <w:t>beetles</w:t>
      </w:r>
      <w:r w:rsidR="002D1DF2" w:rsidRPr="00032EC6">
        <w:t>, competitors for floral resources,</w:t>
      </w:r>
      <w:r w:rsidR="00E965AB" w:rsidRPr="00032EC6">
        <w:t xml:space="preserve"> influence</w:t>
      </w:r>
      <w:r w:rsidR="00894374" w:rsidRPr="00032EC6">
        <w:t>d</w:t>
      </w:r>
      <w:r w:rsidR="00E965AB" w:rsidRPr="00032EC6">
        <w:t xml:space="preserve"> female</w:t>
      </w:r>
      <w:r w:rsidR="002B587A" w:rsidRPr="00032EC6">
        <w:t xml:space="preserve"> solitary bee foraging behavior</w:t>
      </w:r>
      <w:r w:rsidR="00E965AB" w:rsidRPr="00032EC6">
        <w:t xml:space="preserve"> more than</w:t>
      </w:r>
      <w:r w:rsidR="002D1DF2" w:rsidRPr="00032EC6">
        <w:t xml:space="preserve"> predatory</w:t>
      </w:r>
      <w:r w:rsidR="00E965AB" w:rsidRPr="00032EC6">
        <w:t xml:space="preserve"> ambush bugs.</w:t>
      </w:r>
      <w:r w:rsidRPr="00032EC6">
        <w:t xml:space="preserve"> </w:t>
      </w:r>
      <w:r w:rsidR="002B587A" w:rsidRPr="00032EC6">
        <w:t>Bees visiting beetle occupied flowers spent</w:t>
      </w:r>
      <w:r w:rsidR="00AA4255" w:rsidRPr="00032EC6">
        <w:t xml:space="preserve"> significantly</w:t>
      </w:r>
      <w:r w:rsidR="002B587A" w:rsidRPr="00032EC6">
        <w:t xml:space="preserve"> less time on</w:t>
      </w:r>
      <w:r w:rsidR="00AA4255" w:rsidRPr="00032EC6">
        <w:t xml:space="preserve"> blooms</w:t>
      </w:r>
      <w:r w:rsidR="00894374" w:rsidRPr="00032EC6">
        <w:t xml:space="preserve"> compared to those visiting unoccupied blooms</w:t>
      </w:r>
      <w:ins w:id="730" w:author="Deane" w:date="2017-05-11T11:42:00Z">
        <w:r w:rsidR="00A44E3C" w:rsidRPr="00032EC6">
          <w:t>; however there was no effect of the presence of ambush bugs on bee foraging</w:t>
        </w:r>
      </w:ins>
      <w:r w:rsidR="00AA4255" w:rsidRPr="00032EC6">
        <w:t>.</w:t>
      </w:r>
      <w:r w:rsidR="002B587A" w:rsidRPr="00032EC6">
        <w:t xml:space="preserve"> </w:t>
      </w:r>
      <w:ins w:id="731" w:author="Deane" w:date="2017-05-11T11:42:00Z">
        <w:r w:rsidR="00A44E3C" w:rsidRPr="00032EC6">
          <w:t xml:space="preserve">Other bee behaviors were not affected by the presence of either the beetles or the ambush bugs.  </w:t>
        </w:r>
      </w:ins>
    </w:p>
    <w:p w14:paraId="011F0364" w14:textId="56FF1060" w:rsidR="00D4685C" w:rsidRPr="00032EC6" w:rsidRDefault="00D4685C" w:rsidP="00AA4255">
      <w:pPr>
        <w:spacing w:line="480" w:lineRule="auto"/>
        <w:ind w:firstLine="720"/>
        <w:contextualSpacing/>
      </w:pPr>
      <w:r w:rsidRPr="00032EC6">
        <w:t>The behavior of bees in this common garden experiment provides insight into how bees perceive risk while foraging in patches of resources</w:t>
      </w:r>
      <w:del w:id="732" w:author="Deane" w:date="2017-05-11T11:41:00Z">
        <w:r w:rsidRPr="00032EC6" w:rsidDel="00A44E3C">
          <w:delText xml:space="preserve"> such as those found in human-modified landscapes</w:delText>
        </w:r>
      </w:del>
      <w:r w:rsidRPr="00032EC6">
        <w:t xml:space="preserve">. In experiments where eusocial honeybees and bumble bees learn to recognize predators, they only became wary of predator occupied </w:t>
      </w:r>
      <w:r w:rsidRPr="00032EC6">
        <w:lastRenderedPageBreak/>
        <w:t xml:space="preserve">flowers after repeatedly experiencing simulated attacks </w:t>
      </w:r>
      <w:del w:id="733" w:author="Adrian" w:date="2017-06-14T12:44:00Z">
        <w:r w:rsidRPr="00032EC6" w:rsidDel="00ED51C2">
          <w:rPr>
            <w:vanish/>
          </w:rPr>
          <w:delText xml:space="preserve">s </w:delText>
        </w:r>
      </w:del>
      <w:r w:rsidRPr="00032EC6">
        <w:rPr>
          <w:vanish/>
        </w:rPr>
        <w:t xml:space="preserve">and honeybees only became weary of predators after repeatedly experiencing </w:t>
      </w:r>
      <w:commentRangeStart w:id="734"/>
      <w:del w:id="735" w:author="Adrian" w:date="2017-06-14T12:44:00Z">
        <w:r w:rsidRPr="00032EC6" w:rsidDel="00ED51C2">
          <w:rPr>
            <w:vanish/>
          </w:rPr>
          <w:delText xml:space="preserve">ically </w:delText>
        </w:r>
      </w:del>
      <w:r w:rsidRPr="00032EC6">
        <w:rPr>
          <w:vanish/>
        </w:rPr>
        <w:t>hara</w:t>
      </w:r>
      <w:ins w:id="736" w:author="Adrian" w:date="2017-06-14T12:44:00Z">
        <w:r w:rsidR="00ED51C2">
          <w:rPr>
            <w:vanish/>
          </w:rPr>
          <w:t xml:space="preserve">ssment </w:t>
        </w:r>
        <w:commentRangeEnd w:id="734"/>
        <w:r w:rsidR="00ED51C2">
          <w:rPr>
            <w:rStyle w:val="CommentReference"/>
          </w:rPr>
          <w:commentReference w:id="734"/>
        </w:r>
      </w:ins>
      <w:r w:rsidRPr="00032EC6">
        <w:fldChar w:fldCharType="begin" w:fldLock="1"/>
      </w:r>
      <w:r w:rsidR="003F7FC5" w:rsidRPr="00032EC6">
        <w:instrText>ADDIN CSL_CITATION { "citationItems" : [ { "id" : "ITEM-1", "itemData" : { "DOI" : "10.1046/j.1461-0248.2001.00228.x", "ISSN" : "1461-023X", "author" : [ { "dropping-particle" : "", "family" : "Dukas", "given" : "R", "non-dropping-particle" : "", "parse-names" : false, "suffix" : "" } ], "container-title" : "Ecology Letters", "id" : "ITEM-1", "issue" : "4", "issued" : { "date-parts" : [ [ "2001", "7" ] ] }, "page" : "327-333", "title" : "Effects of perceived danger on flower choice by bees", "type" : "article-journal", "volume" : "4" }, "uris" : [ "http://www.mendeley.com/documents/?uuid=5ccef669-382e-4683-96a5-1f25793b4f67"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Dukas 2001b, Ings et al. 2012)", "plainTextFormattedCitation" : "(Dukas 2001b, Ings et al. 2012)", "previouslyFormattedCitation" : "(Dukas 2001b, Ings et al. 2012)" }, "properties" : { "noteIndex" : 0 }, "schema" : "https://github.com/citation-style-language/schema/raw/master/csl-citation.json" }</w:instrText>
      </w:r>
      <w:r w:rsidRPr="00032EC6">
        <w:fldChar w:fldCharType="separate"/>
      </w:r>
      <w:r w:rsidR="00706A73" w:rsidRPr="00032EC6">
        <w:rPr>
          <w:noProof/>
        </w:rPr>
        <w:t>(Dukas 2001b, Ings et al. 2012)</w:t>
      </w:r>
      <w:r w:rsidRPr="00032EC6">
        <w:fldChar w:fldCharType="end"/>
      </w:r>
      <w:r w:rsidRPr="00032EC6">
        <w:t xml:space="preserve">. In </w:t>
      </w:r>
      <w:r w:rsidR="00894374" w:rsidRPr="00032EC6">
        <w:t xml:space="preserve">our </w:t>
      </w:r>
      <w:r w:rsidRPr="00032EC6">
        <w:t>experiment</w:t>
      </w:r>
      <w:r w:rsidR="00894374" w:rsidRPr="00032EC6">
        <w:t>s</w:t>
      </w:r>
      <w:r w:rsidRPr="00032EC6">
        <w:t xml:space="preserve">, of the 704 recorded visits to ambush bug occupied flowers, only two predation events were recorded (0.3% of visits to occupied flowers) and both were successful, leaving little opportunity for bees to learn. In contrast, of the 109 recorded visits to beetle occupied flowers, there were two recorded events of physical exclusion (1.8% of visits to beetle occupied flowers). Importantly, bees may have less information about the risk posed by ambush bugs, given the low, but successful, attack rate. In contrast, relatively frequent and non-lethal harassment by beetles may mean that bees have more information about the risk they pose. </w:t>
      </w:r>
    </w:p>
    <w:p w14:paraId="1DD1CEC0" w14:textId="1B850B4C" w:rsidR="00D4685C" w:rsidRPr="00032EC6" w:rsidRDefault="00D4685C" w:rsidP="003B2A25">
      <w:pPr>
        <w:spacing w:line="480" w:lineRule="auto"/>
        <w:ind w:firstLine="720"/>
        <w:contextualSpacing/>
      </w:pPr>
      <w:r w:rsidRPr="00032EC6">
        <w:t xml:space="preserve">Visitation rates give insight into bees’ responses to occupants and their spatial knowledge of the patch during the pre-landing phase of foraging. Although not statistically significant, there </w:t>
      </w:r>
      <w:ins w:id="737" w:author="Deane" w:date="2017-05-11T11:43:00Z">
        <w:r w:rsidR="00A44E3C" w:rsidRPr="00032EC6">
          <w:t>were</w:t>
        </w:r>
      </w:ins>
      <w:del w:id="738" w:author="Deane" w:date="2017-05-11T11:43:00Z">
        <w:r w:rsidRPr="00032EC6" w:rsidDel="00A44E3C">
          <w:delText>are</w:delText>
        </w:r>
      </w:del>
      <w:r w:rsidRPr="00032EC6">
        <w:t xml:space="preserve"> slightly reduced mean visitation rates to both ambush bug and beetle occupied flowers compared to unoccupied flowers (Figure </w:t>
      </w:r>
      <w:r w:rsidR="00AA4255" w:rsidRPr="00032EC6">
        <w:t>3</w:t>
      </w:r>
      <w:r w:rsidRPr="00032EC6">
        <w:t xml:space="preserve">). Experiments with honeybees </w:t>
      </w:r>
      <w:r w:rsidR="00AA4255" w:rsidRPr="00032EC6">
        <w:t xml:space="preserve">foraging in </w:t>
      </w:r>
      <w:r w:rsidRPr="00032EC6">
        <w:t xml:space="preserve">patches with manipulated resource abundance and predator occupancy showed that they visited predator occupied flowers with abundant floral resources at the same rate as they visited unoccupied flowers with scarce floral resources </w:t>
      </w:r>
      <w:r w:rsidRPr="00032EC6">
        <w:fldChar w:fldCharType="begin" w:fldLock="1"/>
      </w:r>
      <w:r w:rsidRPr="00032EC6">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mendeley" : { "formattedCitation" : "(Llandres et al. 2012)", "plainTextFormattedCitation" : "(Llandres et al. 2012)", "previouslyFormattedCitation" : "(Llandres et al. 2012)" }, "properties" : { "noteIndex" : 0 }, "schema" : "https://github.com/citation-style-language/schema/raw/master/csl-citation.json" }</w:instrText>
      </w:r>
      <w:r w:rsidRPr="00032EC6">
        <w:fldChar w:fldCharType="separate"/>
      </w:r>
      <w:r w:rsidRPr="00032EC6">
        <w:rPr>
          <w:noProof/>
        </w:rPr>
        <w:t>(Llandres et al. 2012)</w:t>
      </w:r>
      <w:r w:rsidRPr="00032EC6">
        <w:fldChar w:fldCharType="end"/>
      </w:r>
      <w:r w:rsidRPr="00032EC6">
        <w:t xml:space="preserve">. The depletion of floral resources on unoccupied flowers could be overwhelming the effect of floral occupants on bee foraging behaviors. If bees preferentially forage on unoccupied flowers, by the end of each day and the end of the trials, the resources available at occupied flowers would be substantially elevated relative to the unoccupied flowers. </w:t>
      </w:r>
    </w:p>
    <w:p w14:paraId="65BF0EA9" w14:textId="69D3F686" w:rsidR="001732D3" w:rsidRPr="00032EC6" w:rsidRDefault="00D4685C" w:rsidP="00425F48">
      <w:pPr>
        <w:spacing w:line="480" w:lineRule="auto"/>
        <w:ind w:firstLine="720"/>
        <w:contextualSpacing/>
      </w:pPr>
      <w:r w:rsidRPr="00032EC6">
        <w:t>Interestingly, landing, collecting pollen, and collecting nectar were equally likely to occur on occupied and unoccupied flowers, even during the shorter visits to beetle occupied flowers. Beetles on flowers, in contrast to ambush bugs, moved nearly constantly</w:t>
      </w:r>
      <w:r w:rsidR="00751FCF" w:rsidRPr="00032EC6">
        <w:t>,</w:t>
      </w:r>
      <w:r w:rsidRPr="00032EC6">
        <w:t xml:space="preserve"> a behavior that should </w:t>
      </w:r>
      <w:r w:rsidR="00BD31CB" w:rsidRPr="00032EC6">
        <w:t xml:space="preserve">make beetles visually </w:t>
      </w:r>
      <w:r w:rsidRPr="00032EC6">
        <w:t xml:space="preserve">obvious to bees given their sensitivity to moving stimuli </w:t>
      </w:r>
      <w:r w:rsidRPr="00032EC6">
        <w:fldChar w:fldCharType="begin" w:fldLock="1"/>
      </w:r>
      <w:r w:rsidRPr="00032EC6">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id" : "ITEM-1", "issue" : "4", "issued" : { "date-parts" : [ [ "2006", "8" ] ] }, "page" : "428-435", "title" : "Recognition of flowers by pollinators", "type" : "article-journal", "volume" : "9" }, "uris" : [ "http://www.mendeley.com/documents/?uuid=2704d266-3cb4-49d8-918a-742ef8d5e90e" ] }, { "id" : "ITEM-2", "itemData" : { "DOI" : "10.1017/S0006323196005002", "ISBN" : "1469-185X", "ISSN" : "00063231 (ISSN)", "PMID" : "3069", "abstract" : "The present article reviews recent and older literature on the spatial parameters that flowers display, as well as on the capacities of anthophilous insects to perceive and use these parameters for optimizing their foraging success. Although co-evolution of plants and pollinators has frequently been discussed with respect to floral colours and insect colour vision, it has rarely been assessed with respect to insect spatial vision and spatial floral cues, such as shape, pattern, size, contrast, symmetry, spatial frequency, contour density and orientation of contours. This review is an attempt to fill this gap. From experimental findings and observations on both flowers and insects, we arrive at the conclusion that all of the spatial and spatio-temporal parameters that flowers offer are relevant to the foraging task and are tuned to the insect's visual capacities and visually guided behaviour. We try, in addition, to indicate that temporal cues are closely related to spatial cues, and must therefore be included when flower-pollinator interactions are examined. We include results that show that colour vision and spatial vision have diverged over the course of evolution, particularly regarding the processing of spatio-temporal information, but that colour vision plays a role in the processing of spatial cues that are independent of temporal parameters. By presenting this review we hope to contribute to closer collaboration among scientists working in the vast fields of botany, ecology, evolution, ethology and sensory physiology", "author" : [ { "dropping-particle" : "", "family" : "Dafni", "given" : "a.", "non-dropping-particle" : "", "parse-names" : false, "suffix" : "" }, { "dropping-particle" : "", "family" : "Lehrer", "given" : "M.", "non-dropping-particle" : "", "parse-names" : false, "suffix" : "" }, { "dropping-particle" : "", "family" : "Kevan", "given" : "P. G.", "non-dropping-particle" : "", "parse-names" : false, "suffix" : "" } ], "container-title" : "Biological Reviews of the Cambridge Philosophical Society", "id" : "ITEM-2", "issued" : { "date-parts" : [ [ "1997" ] ] }, "page" : "239-282", "title" : "Spatial flower parameters and insect spatial vision", "type" : "article-journal", "volume" : "72" }, "uris" : [ "http://www.mendeley.com/documents/?uuid=600b4328-7242-4d77-9044-72b8f601698e" ] } ], "mendeley" : { "formattedCitation" : "(Dafni et al. 1997, Chittka and Raine 2006)", "plainTextFormattedCitation" : "(Dafni et al. 1997, Chittka and Raine 2006)", "previouslyFormattedCitation" : "(Dafni et al. 1997, Chittka and Raine 2006)" }, "properties" : { "noteIndex" : 0 }, "schema" : "https://github.com/citation-style-language/schema/raw/master/csl-citation.json" }</w:instrText>
      </w:r>
      <w:r w:rsidRPr="00032EC6">
        <w:fldChar w:fldCharType="separate"/>
      </w:r>
      <w:r w:rsidRPr="00032EC6">
        <w:rPr>
          <w:noProof/>
        </w:rPr>
        <w:t xml:space="preserve">(Dafni et al. 1997, </w:t>
      </w:r>
      <w:r w:rsidRPr="00032EC6">
        <w:rPr>
          <w:noProof/>
        </w:rPr>
        <w:lastRenderedPageBreak/>
        <w:t>Chittka and Raine 2006)</w:t>
      </w:r>
      <w:r w:rsidRPr="00032EC6">
        <w:fldChar w:fldCharType="end"/>
      </w:r>
      <w:r w:rsidRPr="00032EC6">
        <w:t xml:space="preserve">. That bees landed, collected pollen, and collected nectar at the same rates on </w:t>
      </w:r>
      <w:r w:rsidR="00EC29FF" w:rsidRPr="00032EC6">
        <w:t xml:space="preserve">flowers </w:t>
      </w:r>
      <w:r w:rsidRPr="00032EC6">
        <w:t xml:space="preserve">occupied </w:t>
      </w:r>
      <w:r w:rsidR="00EC29FF" w:rsidRPr="00032EC6">
        <w:t>or</w:t>
      </w:r>
      <w:r w:rsidRPr="00032EC6">
        <w:t xml:space="preserve"> unoccupied </w:t>
      </w:r>
      <w:r w:rsidR="00EC29FF" w:rsidRPr="00032EC6">
        <w:t xml:space="preserve">by beetles or ambush bugs </w:t>
      </w:r>
      <w:r w:rsidRPr="00032EC6">
        <w:t>indicates that bees largely ignored floral occupants during visits. Ignoring the occupant before and after landing may be the best</w:t>
      </w:r>
      <w:r w:rsidR="00BD31CB" w:rsidRPr="00032EC6">
        <w:t xml:space="preserve"> foraging</w:t>
      </w:r>
      <w:r w:rsidRPr="00032EC6">
        <w:t xml:space="preserve"> strategy for the bee</w:t>
      </w:r>
      <w:r w:rsidR="00F86C6B" w:rsidRPr="00032EC6">
        <w:t>,</w:t>
      </w:r>
      <w:r w:rsidRPr="00032EC6">
        <w:t xml:space="preserve"> as they gain access to more </w:t>
      </w:r>
      <w:r w:rsidR="00BD31CB" w:rsidRPr="00032EC6">
        <w:t xml:space="preserve">floral </w:t>
      </w:r>
      <w:r w:rsidRPr="00032EC6">
        <w:t xml:space="preserve">resources </w:t>
      </w:r>
      <w:r w:rsidRPr="00032EC6">
        <w:fldChar w:fldCharType="begin" w:fldLock="1"/>
      </w:r>
      <w:r w:rsidRPr="00032EC6">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rsidRPr="00032EC6">
        <w:fldChar w:fldCharType="separate"/>
      </w:r>
      <w:r w:rsidRPr="00032EC6">
        <w:rPr>
          <w:noProof/>
        </w:rPr>
        <w:t>(Burns 2005)</w:t>
      </w:r>
      <w:r w:rsidRPr="00032EC6">
        <w:fldChar w:fldCharType="end"/>
      </w:r>
      <w:r w:rsidRPr="00032EC6">
        <w:t>.</w:t>
      </w:r>
      <w:r w:rsidR="00BD31CB" w:rsidRPr="00032EC6">
        <w:t xml:space="preserve"> </w:t>
      </w:r>
      <w:r w:rsidR="00E46610" w:rsidRPr="00032EC6">
        <w:t xml:space="preserve"> Because bees d</w:t>
      </w:r>
      <w:r w:rsidR="00425F48" w:rsidRPr="00032EC6">
        <w:t>id</w:t>
      </w:r>
      <w:r w:rsidR="00E46610" w:rsidRPr="00032EC6">
        <w:t xml:space="preserve"> not discriminate between occupied and unoccupied flowers</w:t>
      </w:r>
      <w:r w:rsidR="00425F48" w:rsidRPr="00032EC6">
        <w:t xml:space="preserve"> and spen</w:t>
      </w:r>
      <w:r w:rsidR="00894374" w:rsidRPr="00032EC6">
        <w:t>t</w:t>
      </w:r>
      <w:r w:rsidR="00425F48" w:rsidRPr="00032EC6">
        <w:t xml:space="preserve"> less time on lower risk competitor occupied flowers (</w:t>
      </w:r>
      <w:r w:rsidR="003831C4" w:rsidRPr="00032EC6">
        <w:t>average visit duration to unoccupied flowers = 7.93 ± 2.94 seconds, visit duration to beetle occupied flowers = 1.35 ± 0.3 seconds)</w:t>
      </w:r>
      <w:r w:rsidR="00E46610" w:rsidRPr="00032EC6">
        <w:t xml:space="preserve">, they may be pushed from relatively safe competitor occupied flowers to </w:t>
      </w:r>
      <w:r w:rsidR="00425F48" w:rsidRPr="00032EC6">
        <w:t>higher risk flowers occupied by predators</w:t>
      </w:r>
      <w:r w:rsidR="003831C4" w:rsidRPr="00032EC6">
        <w:t>.</w:t>
      </w:r>
      <w:r w:rsidR="00E46610" w:rsidRPr="00032EC6">
        <w:t xml:space="preserve"> </w:t>
      </w:r>
    </w:p>
    <w:p w14:paraId="31B37F44" w14:textId="31A6DB0F" w:rsidR="00682C5C" w:rsidRPr="00032EC6" w:rsidRDefault="00D4685C" w:rsidP="00022EF9">
      <w:pPr>
        <w:spacing w:line="480" w:lineRule="auto"/>
        <w:ind w:firstLine="720"/>
      </w:pPr>
      <w:r w:rsidRPr="00032EC6">
        <w:t xml:space="preserve">In summary, these results show that </w:t>
      </w:r>
      <w:del w:id="739" w:author="Deane" w:date="2017-05-11T11:45:00Z">
        <w:r w:rsidR="00653673" w:rsidRPr="00032EC6" w:rsidDel="00032EC6">
          <w:delText xml:space="preserve">soldier </w:delText>
        </w:r>
        <w:r w:rsidR="003831C4" w:rsidRPr="00032EC6" w:rsidDel="00032EC6">
          <w:delText>beetle</w:delText>
        </w:r>
        <w:r w:rsidR="00653673" w:rsidRPr="00032EC6" w:rsidDel="00032EC6">
          <w:delText>s</w:delText>
        </w:r>
        <w:r w:rsidRPr="00032EC6" w:rsidDel="00032EC6">
          <w:delText xml:space="preserve"> occu</w:delText>
        </w:r>
        <w:r w:rsidR="00653673" w:rsidRPr="00032EC6" w:rsidDel="00032EC6">
          <w:delText xml:space="preserve">pying flowers </w:delText>
        </w:r>
        <w:r w:rsidRPr="00032EC6" w:rsidDel="00032EC6">
          <w:delText xml:space="preserve">influence post-landing behaviors in solitary female bees. </w:delText>
        </w:r>
      </w:del>
      <w:ins w:id="740" w:author="Deane" w:date="2017-05-11T11:45:00Z">
        <w:r w:rsidR="00032EC6" w:rsidRPr="00032EC6">
          <w:t>t</w:t>
        </w:r>
      </w:ins>
      <w:del w:id="741" w:author="Deane" w:date="2017-05-11T11:45:00Z">
        <w:r w:rsidRPr="00032EC6" w:rsidDel="00032EC6">
          <w:delText>T</w:delText>
        </w:r>
      </w:del>
      <w:r w:rsidRPr="00032EC6">
        <w:t>here appear to be few consequences for the bee for failing to identify an ambush bug or a beetle on a flower before landing. Even though the result of an ambush bug attack is fatal, attacks may not be sufficiently frequent to have an impact on foraging patterns in the field. In patches with abundant floral resources</w:t>
      </w:r>
      <w:r w:rsidR="003831C4" w:rsidRPr="00032EC6">
        <w:t xml:space="preserve"> and few predators</w:t>
      </w:r>
      <w:r w:rsidRPr="00032EC6">
        <w:t>, the reduced amount of time bees spend on beetle occupied flowers may actually increase foraging efficiency, as bees leave flowers that have been depleted by beetles</w:t>
      </w:r>
      <w:del w:id="742" w:author="Deane" w:date="2017-05-11T11:46:00Z">
        <w:r w:rsidR="00EC29FF" w:rsidRPr="00032EC6" w:rsidDel="00032EC6">
          <w:delText>,</w:delText>
        </w:r>
      </w:del>
      <w:r w:rsidRPr="00032EC6">
        <w:t xml:space="preserve"> for </w:t>
      </w:r>
      <w:r w:rsidR="00114887" w:rsidRPr="00032EC6">
        <w:t xml:space="preserve">other </w:t>
      </w:r>
      <w:r w:rsidRPr="00032EC6">
        <w:t xml:space="preserve">flowers. The </w:t>
      </w:r>
      <w:r w:rsidR="00EC29FF" w:rsidRPr="00032EC6">
        <w:t xml:space="preserve">foraging </w:t>
      </w:r>
      <w:r w:rsidRPr="00032EC6">
        <w:t>strategy of female solitary bees may thus be to largely ignore floral occupants when assessing floral characteristics and</w:t>
      </w:r>
      <w:r w:rsidR="00653673" w:rsidRPr="00032EC6">
        <w:t xml:space="preserve"> respond to floral occupants as necessary after landing</w:t>
      </w:r>
      <w:r w:rsidRPr="00032EC6">
        <w:t>.</w:t>
      </w:r>
      <w:r w:rsidR="007D3048" w:rsidRPr="00032EC6">
        <w:t xml:space="preserve"> In the broad</w:t>
      </w:r>
      <w:r w:rsidR="00D54270" w:rsidRPr="00032EC6">
        <w:t xml:space="preserve">er biological context, these results </w:t>
      </w:r>
      <w:del w:id="743" w:author="Deane" w:date="2017-05-11T11:46:00Z">
        <w:r w:rsidR="00D54270" w:rsidRPr="00032EC6" w:rsidDel="00032EC6">
          <w:delText xml:space="preserve">imply </w:delText>
        </w:r>
      </w:del>
      <w:ins w:id="744" w:author="Deane" w:date="2017-05-11T11:46:00Z">
        <w:r w:rsidR="00032EC6" w:rsidRPr="00032EC6">
          <w:t xml:space="preserve">suggest </w:t>
        </w:r>
      </w:ins>
      <w:r w:rsidR="00D54270" w:rsidRPr="00032EC6">
        <w:t>that interference competitors have a larger effect on bee foraging behaviors than predators. Such an effect may lead to increased dispersal of bees in the landscape, potentially increasing pollen</w:t>
      </w:r>
      <w:del w:id="745" w:author="Deane" w:date="2017-05-11T11:47:00Z">
        <w:r w:rsidR="00D54270" w:rsidRPr="00032EC6" w:rsidDel="00032EC6">
          <w:delText xml:space="preserve"> transport and the likelihood of entering predator occupied space</w:delText>
        </w:r>
      </w:del>
      <w:ins w:id="746" w:author="Deane" w:date="2017-05-11T11:47:00Z">
        <w:r w:rsidR="00032EC6" w:rsidRPr="00032EC6">
          <w:t xml:space="preserve"> </w:t>
        </w:r>
        <w:commentRangeStart w:id="747"/>
        <w:r w:rsidR="00032EC6" w:rsidRPr="00032EC6">
          <w:t>transport</w:t>
        </w:r>
      </w:ins>
      <w:commentRangeEnd w:id="747"/>
      <w:ins w:id="748" w:author="Deane" w:date="2017-05-11T11:49:00Z">
        <w:r w:rsidR="00032EC6" w:rsidRPr="00032EC6">
          <w:rPr>
            <w:rStyle w:val="CommentReference"/>
          </w:rPr>
          <w:commentReference w:id="747"/>
        </w:r>
      </w:ins>
      <w:r w:rsidR="00D54270" w:rsidRPr="00032EC6">
        <w:t>.</w:t>
      </w:r>
    </w:p>
    <w:p w14:paraId="5288D8B8" w14:textId="77777777" w:rsidR="00696D2C" w:rsidRPr="00032EC6" w:rsidRDefault="00696D2C" w:rsidP="007D3048">
      <w:pPr>
        <w:spacing w:line="480" w:lineRule="auto"/>
        <w:ind w:firstLine="720"/>
      </w:pPr>
    </w:p>
    <w:p w14:paraId="6CABCC8F" w14:textId="77777777" w:rsidR="00696D2C" w:rsidRPr="00032EC6" w:rsidRDefault="00696D2C" w:rsidP="00C62967">
      <w:pPr>
        <w:spacing w:line="480" w:lineRule="auto"/>
        <w:ind w:firstLine="720"/>
      </w:pPr>
    </w:p>
    <w:p w14:paraId="32766D36" w14:textId="4EE610D4" w:rsidR="00C62967" w:rsidRPr="00032EC6" w:rsidDel="003B1032" w:rsidRDefault="00751FCF" w:rsidP="00C62967">
      <w:pPr>
        <w:spacing w:line="480" w:lineRule="auto"/>
      </w:pPr>
      <w:moveFromRangeStart w:id="749" w:author="Deane" w:date="2017-05-11T10:35:00Z" w:name="move482262259"/>
      <w:moveFrom w:id="750" w:author="Deane" w:date="2017-05-11T10:35:00Z">
        <w:r w:rsidRPr="00032EC6" w:rsidDel="003B1032">
          <w:t xml:space="preserve">Acknowledgments.  We thank </w:t>
        </w:r>
        <w:r w:rsidR="00CF7577" w:rsidRPr="00032EC6" w:rsidDel="003B1032">
          <w:t>Travis Bilda</w:t>
        </w:r>
        <w:r w:rsidR="002F6426" w:rsidRPr="00032EC6" w:rsidDel="003B1032">
          <w:t>h</w:t>
        </w:r>
        <w:r w:rsidR="00CF7577" w:rsidRPr="00032EC6" w:rsidDel="003B1032">
          <w:t xml:space="preserve">l, Tom Lemeuix, Janice Harvey, and Silas Tittes </w:t>
        </w:r>
        <w:r w:rsidRPr="00032EC6" w:rsidDel="003B1032">
          <w:t xml:space="preserve">for help with the experiments and </w:t>
        </w:r>
        <w:r w:rsidR="00CF7577" w:rsidRPr="00032EC6" w:rsidDel="003B1032">
          <w:t xml:space="preserve">the Animal Behavior Reading Group at the University of Colorado Boulder, the Plant Insect Group of Washington D.C., the Bowers laboratory at the University of Colorado </w:t>
        </w:r>
        <w:r w:rsidRPr="00032EC6" w:rsidDel="003B1032">
          <w:t xml:space="preserve">and </w:t>
        </w:r>
        <w:r w:rsidR="00CF7577" w:rsidRPr="00032EC6" w:rsidDel="003B1032">
          <w:t xml:space="preserve">Adrian Carper </w:t>
        </w:r>
        <w:r w:rsidRPr="00032EC6" w:rsidDel="003B1032">
          <w:t xml:space="preserve">for comments on previous versions of this manuscript.  This research was supported by a grant from the Department of Ecology and Evolutionary Biology at the University of Colorado and </w:t>
        </w:r>
        <w:r w:rsidR="00EB6EF4" w:rsidRPr="00032EC6" w:rsidDel="003B1032">
          <w:t>a grant from the USDA (# 2012-04195)</w:t>
        </w:r>
        <w:r w:rsidR="00C62967" w:rsidRPr="00032EC6" w:rsidDel="003B1032">
          <w:t xml:space="preserve"> to M. Jamieson, D. Bowers and A. Norton.</w:t>
        </w:r>
      </w:moveFrom>
    </w:p>
    <w:moveFromRangeEnd w:id="749"/>
    <w:p w14:paraId="3B83A5C5" w14:textId="6939438F" w:rsidR="00696D2C" w:rsidRPr="00032EC6" w:rsidRDefault="00696D2C">
      <w:r w:rsidRPr="00032EC6">
        <w:lastRenderedPageBreak/>
        <w:br w:type="page"/>
      </w:r>
    </w:p>
    <w:p w14:paraId="292E14ED" w14:textId="18EF7244" w:rsidR="00751FCF" w:rsidRDefault="00C62967" w:rsidP="00696D2C">
      <w:pPr>
        <w:spacing w:line="480" w:lineRule="auto"/>
        <w:jc w:val="center"/>
        <w:rPr>
          <w:ins w:id="751" w:author="Adrian" w:date="2017-06-14T10:33:00Z"/>
        </w:rPr>
      </w:pPr>
      <w:r w:rsidRPr="00032EC6">
        <w:lastRenderedPageBreak/>
        <w:t>References</w:t>
      </w:r>
    </w:p>
    <w:p w14:paraId="50BB3678" w14:textId="35E5FC00" w:rsidR="004A3A5A" w:rsidRDefault="004A3A5A" w:rsidP="00696D2C">
      <w:pPr>
        <w:spacing w:line="480" w:lineRule="auto"/>
        <w:jc w:val="center"/>
        <w:rPr>
          <w:ins w:id="752" w:author="Adrian" w:date="2017-06-14T10:35:00Z"/>
          <w:rFonts w:ascii="Segoe UI" w:hAnsi="Segoe UI" w:cs="Segoe UI"/>
          <w:sz w:val="18"/>
          <w:szCs w:val="18"/>
        </w:rPr>
      </w:pPr>
      <w:ins w:id="753" w:author="Adrian" w:date="2017-06-14T10:33:00Z">
        <w:r>
          <w:rPr>
            <w:rFonts w:ascii="Segoe UI" w:hAnsi="Segoe UI" w:cs="Segoe UI"/>
            <w:sz w:val="18"/>
            <w:szCs w:val="18"/>
          </w:rPr>
          <w:t xml:space="preserve">Aizen, M.A., Garibaldi, L.A., Cunningham, S.A., &amp; Klein, A.M. (2009) How much does agriculture depend on pollinators? </w:t>
        </w:r>
        <w:proofErr w:type="gramStart"/>
        <w:r>
          <w:rPr>
            <w:rFonts w:ascii="Segoe UI" w:hAnsi="Segoe UI" w:cs="Segoe UI"/>
            <w:sz w:val="18"/>
            <w:szCs w:val="18"/>
          </w:rPr>
          <w:t>Lessons from long-term trends in crop production.</w:t>
        </w:r>
        <w:proofErr w:type="gramEnd"/>
        <w:r>
          <w:rPr>
            <w:rFonts w:ascii="Segoe UI" w:hAnsi="Segoe UI" w:cs="Segoe UI"/>
            <w:sz w:val="18"/>
            <w:szCs w:val="18"/>
          </w:rPr>
          <w:t xml:space="preserve"> </w:t>
        </w:r>
        <w:proofErr w:type="gramStart"/>
        <w:r>
          <w:rPr>
            <w:rFonts w:ascii="Segoe UI" w:hAnsi="Segoe UI" w:cs="Segoe UI"/>
            <w:i/>
            <w:iCs/>
            <w:sz w:val="18"/>
            <w:szCs w:val="18"/>
          </w:rPr>
          <w:t>Annals of Botany</w:t>
        </w:r>
        <w:r>
          <w:rPr>
            <w:rFonts w:ascii="Segoe UI" w:hAnsi="Segoe UI" w:cs="Segoe UI"/>
            <w:sz w:val="18"/>
            <w:szCs w:val="18"/>
          </w:rPr>
          <w:t>.</w:t>
        </w:r>
      </w:ins>
      <w:proofErr w:type="gramEnd"/>
    </w:p>
    <w:p w14:paraId="3DCF9D61" w14:textId="77777777" w:rsidR="004A3A5A" w:rsidRDefault="004A3A5A" w:rsidP="004A3A5A">
      <w:pPr>
        <w:autoSpaceDE w:val="0"/>
        <w:autoSpaceDN w:val="0"/>
        <w:adjustRightInd w:val="0"/>
        <w:rPr>
          <w:ins w:id="754" w:author="Adrian" w:date="2017-06-14T12:56:00Z"/>
          <w:rFonts w:ascii="Segoe UI" w:hAnsi="Segoe UI" w:cs="Segoe UI"/>
          <w:sz w:val="18"/>
          <w:szCs w:val="18"/>
        </w:rPr>
      </w:pPr>
      <w:ins w:id="755" w:author="Adrian" w:date="2017-06-14T10:35:00Z">
        <w:r>
          <w:rPr>
            <w:rFonts w:ascii="Segoe UI" w:hAnsi="Segoe UI" w:cs="Segoe UI"/>
            <w:sz w:val="18"/>
            <w:szCs w:val="18"/>
          </w:rPr>
          <w:t xml:space="preserve">Davila, Y.C., Elle, E., Vamosi, J.C., Hermanutz, L., Kerr, J.T., Lortie, C.J., Westwood, A.R., Woodcock, T.S., &amp; Worley, A.C. (2012) Ecosystem services of pollinator diversity: a review of the relationship with pollen limitation of plant reproduction. </w:t>
        </w:r>
        <w:r>
          <w:rPr>
            <w:rFonts w:ascii="Segoe UI" w:hAnsi="Segoe UI" w:cs="Segoe UI"/>
            <w:i/>
            <w:iCs/>
            <w:sz w:val="18"/>
            <w:szCs w:val="18"/>
          </w:rPr>
          <w:t>Botany-Botanique</w:t>
        </w:r>
        <w:r>
          <w:rPr>
            <w:rFonts w:ascii="Segoe UI" w:hAnsi="Segoe UI" w:cs="Segoe UI"/>
            <w:sz w:val="18"/>
            <w:szCs w:val="18"/>
          </w:rPr>
          <w:t xml:space="preserve">, </w:t>
        </w:r>
        <w:r>
          <w:rPr>
            <w:rFonts w:ascii="Segoe UI" w:hAnsi="Segoe UI" w:cs="Segoe UI"/>
            <w:b/>
            <w:bCs/>
            <w:sz w:val="18"/>
            <w:szCs w:val="18"/>
          </w:rPr>
          <w:t>90</w:t>
        </w:r>
        <w:r>
          <w:rPr>
            <w:rFonts w:ascii="Segoe UI" w:hAnsi="Segoe UI" w:cs="Segoe UI"/>
            <w:sz w:val="18"/>
            <w:szCs w:val="18"/>
          </w:rPr>
          <w:t>, 535-543.</w:t>
        </w:r>
      </w:ins>
    </w:p>
    <w:p w14:paraId="51C26214" w14:textId="77777777" w:rsidR="00FD3ECA" w:rsidRDefault="00FD3ECA" w:rsidP="004A3A5A">
      <w:pPr>
        <w:autoSpaceDE w:val="0"/>
        <w:autoSpaceDN w:val="0"/>
        <w:adjustRightInd w:val="0"/>
        <w:rPr>
          <w:ins w:id="756" w:author="Adrian" w:date="2017-06-14T12:55:00Z"/>
          <w:rFonts w:ascii="Segoe UI" w:hAnsi="Segoe UI" w:cs="Segoe UI"/>
          <w:sz w:val="18"/>
          <w:szCs w:val="18"/>
        </w:rPr>
      </w:pPr>
    </w:p>
    <w:p w14:paraId="05889807" w14:textId="6D311370" w:rsidR="00FD3ECA" w:rsidRDefault="00FD3ECA" w:rsidP="004A3A5A">
      <w:pPr>
        <w:autoSpaceDE w:val="0"/>
        <w:autoSpaceDN w:val="0"/>
        <w:adjustRightInd w:val="0"/>
        <w:rPr>
          <w:ins w:id="757" w:author="Adrian" w:date="2017-06-14T10:35:00Z"/>
          <w:rFonts w:ascii="Segoe UI" w:hAnsi="Segoe UI" w:cs="Segoe UI"/>
          <w:sz w:val="18"/>
          <w:szCs w:val="18"/>
        </w:rPr>
      </w:pPr>
      <w:proofErr w:type="gramStart"/>
      <w:ins w:id="758" w:author="Adrian" w:date="2017-06-14T12:56:00Z">
        <w:r>
          <w:rPr>
            <w:rFonts w:ascii="Segoe UI" w:hAnsi="Segoe UI" w:cs="Segoe UI"/>
            <w:sz w:val="18"/>
            <w:szCs w:val="18"/>
          </w:rPr>
          <w:t>Higginson, A.D., Ruxton, G.D., &amp; Skelhorn, J. (2010) The impact of flower-dwelling predators on host plant reproductive success.</w:t>
        </w:r>
        <w:proofErr w:type="gramEnd"/>
        <w:r>
          <w:rPr>
            <w:rFonts w:ascii="Segoe UI" w:hAnsi="Segoe UI" w:cs="Segoe UI"/>
            <w:sz w:val="18"/>
            <w:szCs w:val="18"/>
          </w:rPr>
          <w:t xml:space="preserve"> </w:t>
        </w:r>
        <w:r>
          <w:rPr>
            <w:rFonts w:ascii="Segoe UI" w:hAnsi="Segoe UI" w:cs="Segoe UI"/>
            <w:i/>
            <w:iCs/>
            <w:sz w:val="18"/>
            <w:szCs w:val="18"/>
          </w:rPr>
          <w:t>Oecologia</w:t>
        </w:r>
        <w:r>
          <w:rPr>
            <w:rFonts w:ascii="Segoe UI" w:hAnsi="Segoe UI" w:cs="Segoe UI"/>
            <w:sz w:val="18"/>
            <w:szCs w:val="18"/>
          </w:rPr>
          <w:t xml:space="preserve">, </w:t>
        </w:r>
        <w:r>
          <w:rPr>
            <w:rFonts w:ascii="Segoe UI" w:hAnsi="Segoe UI" w:cs="Segoe UI"/>
            <w:b/>
            <w:bCs/>
            <w:sz w:val="18"/>
            <w:szCs w:val="18"/>
          </w:rPr>
          <w:t>164</w:t>
        </w:r>
        <w:r>
          <w:rPr>
            <w:rFonts w:ascii="Segoe UI" w:hAnsi="Segoe UI" w:cs="Segoe UI"/>
            <w:sz w:val="18"/>
            <w:szCs w:val="18"/>
          </w:rPr>
          <w:t>, 411-421.</w:t>
        </w:r>
      </w:ins>
    </w:p>
    <w:p w14:paraId="72B1C86E" w14:textId="77777777" w:rsidR="004A3A5A" w:rsidRPr="00032EC6" w:rsidRDefault="004A3A5A" w:rsidP="00696D2C">
      <w:pPr>
        <w:spacing w:line="480" w:lineRule="auto"/>
        <w:jc w:val="center"/>
      </w:pPr>
    </w:p>
    <w:p w14:paraId="3C1E4C62" w14:textId="0BCF7928" w:rsidR="00CF7577" w:rsidRPr="00032EC6" w:rsidRDefault="00C62967" w:rsidP="00CF7577">
      <w:pPr>
        <w:widowControl w:val="0"/>
        <w:autoSpaceDE w:val="0"/>
        <w:autoSpaceDN w:val="0"/>
        <w:adjustRightInd w:val="0"/>
        <w:spacing w:line="480" w:lineRule="auto"/>
        <w:ind w:left="480" w:hanging="480"/>
        <w:rPr>
          <w:noProof/>
        </w:rPr>
      </w:pPr>
      <w:r w:rsidRPr="00032EC6">
        <w:fldChar w:fldCharType="begin" w:fldLock="1"/>
      </w:r>
      <w:r w:rsidRPr="00032EC6">
        <w:instrText xml:space="preserve">ADDIN Mendeley Bibliography CSL_BIBLIOGRAPHY </w:instrText>
      </w:r>
      <w:r w:rsidRPr="00032EC6">
        <w:fldChar w:fldCharType="separate"/>
      </w:r>
      <w:r w:rsidR="00CF7577" w:rsidRPr="00032EC6">
        <w:rPr>
          <w:noProof/>
        </w:rPr>
        <w:t xml:space="preserve">Balduf, W. V. 1943. Third annotated list of </w:t>
      </w:r>
      <w:r w:rsidR="00CF7577" w:rsidRPr="00032EC6">
        <w:rPr>
          <w:i/>
          <w:iCs/>
          <w:noProof/>
        </w:rPr>
        <w:t>Phymata</w:t>
      </w:r>
      <w:r w:rsidR="00CF7577" w:rsidRPr="00032EC6">
        <w:rPr>
          <w:noProof/>
        </w:rPr>
        <w:t xml:space="preserve"> prey records. The Ohio Journal of Science 43:74–78.</w:t>
      </w:r>
    </w:p>
    <w:p w14:paraId="716526DD"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Bates, D., M. Maechler, B. M. Bolker, and S. Walker. 2014. {lme4}: Linear mixed-effects models using Eigen and S4.</w:t>
      </w:r>
    </w:p>
    <w:p w14:paraId="5090CF44"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Burns, J. G. 2005. Impulsive bees forage better: The advantage of quick, sometimes inaccurate foraging decisions. Animal Behaviour 70:1–5.</w:t>
      </w:r>
    </w:p>
    <w:p w14:paraId="5E6C3B98"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Chittka, L., and N. E. Raine. 2006. Recognition of flowers by pollinators. Current Opinion in Plant Biology 9:428–435.</w:t>
      </w:r>
    </w:p>
    <w:p w14:paraId="79371287"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Dafni,  a., M. Lehrer, and P. G. Kevan. 1997. Spatial flower parameters and insect spatial vision. Biological Reviews of the Cambridge Philosophical Society 72:239–282.</w:t>
      </w:r>
    </w:p>
    <w:p w14:paraId="50CEBCDA" w14:textId="26975056" w:rsidR="00CF7577" w:rsidRPr="00032EC6" w:rsidRDefault="00CF7577" w:rsidP="00CF7577">
      <w:pPr>
        <w:widowControl w:val="0"/>
        <w:autoSpaceDE w:val="0"/>
        <w:autoSpaceDN w:val="0"/>
        <w:adjustRightInd w:val="0"/>
        <w:spacing w:line="480" w:lineRule="auto"/>
        <w:ind w:left="480" w:hanging="480"/>
        <w:rPr>
          <w:noProof/>
        </w:rPr>
      </w:pPr>
      <w:r w:rsidRPr="00032EC6">
        <w:rPr>
          <w:noProof/>
        </w:rPr>
        <w:t>Dawson, E. H., and L. Chittka. 2014. Bumblebees (</w:t>
      </w:r>
      <w:r w:rsidRPr="00032EC6">
        <w:rPr>
          <w:i/>
          <w:noProof/>
        </w:rPr>
        <w:t>Bombus terrestris</w:t>
      </w:r>
      <w:r w:rsidRPr="00032EC6">
        <w:rPr>
          <w:noProof/>
        </w:rPr>
        <w:t>) use social information as an indicator of safety in dangerous environments. Proceedings of the Royal Society B: Biological Sciences b-biological sciences 281</w:t>
      </w:r>
      <w:r w:rsidR="00686FBC" w:rsidRPr="00032EC6">
        <w:rPr>
          <w:noProof/>
        </w:rPr>
        <w:t>:20133174</w:t>
      </w:r>
      <w:r w:rsidRPr="00032EC6">
        <w:rPr>
          <w:noProof/>
        </w:rPr>
        <w:t>.</w:t>
      </w:r>
    </w:p>
    <w:p w14:paraId="262FE21F"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Dukas, R. 2001a. Effects of perceived danger on flower choice by bees. Ecology letters 4:327–333.</w:t>
      </w:r>
    </w:p>
    <w:p w14:paraId="16027A75"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Dukas, R. 2001b. Effects of perceived danger on flower choice by bees. Ecology Letters 4:327–333.</w:t>
      </w:r>
    </w:p>
    <w:p w14:paraId="7820A102"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lastRenderedPageBreak/>
        <w:t xml:space="preserve">Elliott, N., and W. Elliott. 1994. Recognition and avoidance of the predator </w:t>
      </w:r>
      <w:r w:rsidRPr="00032EC6">
        <w:rPr>
          <w:i/>
          <w:iCs/>
          <w:noProof/>
        </w:rPr>
        <w:t>Phymata americana</w:t>
      </w:r>
      <w:r w:rsidRPr="00032EC6">
        <w:rPr>
          <w:noProof/>
        </w:rPr>
        <w:t xml:space="preserve"> Melin on </w:t>
      </w:r>
      <w:r w:rsidRPr="00032EC6">
        <w:rPr>
          <w:i/>
          <w:iCs/>
          <w:noProof/>
        </w:rPr>
        <w:t>Solidago odora</w:t>
      </w:r>
      <w:r w:rsidRPr="00032EC6">
        <w:rPr>
          <w:noProof/>
        </w:rPr>
        <w:t xml:space="preserve"> Ait . by late season floral visitors. American Midland Naturalist 131:378–380.</w:t>
      </w:r>
    </w:p>
    <w:p w14:paraId="16CDC702"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Greco, C. F., and P. G. Kevan. 1994. Contrasting patch choosing by anthophilous ambush predators: vegetation and floral cues for decisions by a crab spider (</w:t>
      </w:r>
      <w:r w:rsidRPr="00032EC6">
        <w:rPr>
          <w:i/>
          <w:iCs/>
          <w:noProof/>
        </w:rPr>
        <w:t>Misumena vatia</w:t>
      </w:r>
      <w:r w:rsidRPr="00032EC6">
        <w:rPr>
          <w:noProof/>
        </w:rPr>
        <w:t>) and males and females of an ambush bug (</w:t>
      </w:r>
      <w:r w:rsidRPr="00032EC6">
        <w:rPr>
          <w:i/>
          <w:iCs/>
          <w:noProof/>
        </w:rPr>
        <w:t>Phymata americana</w:t>
      </w:r>
      <w:r w:rsidRPr="00032EC6">
        <w:rPr>
          <w:noProof/>
        </w:rPr>
        <w:t>). Canadian Journal of Zoology 72:1583–1588.</w:t>
      </w:r>
    </w:p>
    <w:p w14:paraId="6F58662D"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Hanna, C., D. Foote, and C. Kremen. 2014. Competitive impacts of an invasive nectar thief on plant-pollinator mutualisms. Ecology 95:1622–1632.</w:t>
      </w:r>
    </w:p>
    <w:p w14:paraId="2D54AD02"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Heiling, A. M., K. Cheng, and M. E. Herberstein. 2004. Exploitation of floral signals by crab spiders (</w:t>
      </w:r>
      <w:r w:rsidRPr="00032EC6">
        <w:rPr>
          <w:i/>
          <w:iCs/>
          <w:noProof/>
        </w:rPr>
        <w:t>Thomisus spectabilis</w:t>
      </w:r>
      <w:r w:rsidRPr="00032EC6">
        <w:rPr>
          <w:noProof/>
        </w:rPr>
        <w:t>, Thomisidae). Behavioral Ecology 15:321–326.</w:t>
      </w:r>
    </w:p>
    <w:p w14:paraId="247DE57E"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 xml:space="preserve">Heiser Jr., C. B. 1947. Hybridization between the sunflower species </w:t>
      </w:r>
      <w:r w:rsidRPr="00032EC6">
        <w:rPr>
          <w:i/>
          <w:iCs/>
          <w:noProof/>
        </w:rPr>
        <w:t>Helianthus annuus</w:t>
      </w:r>
      <w:r w:rsidRPr="00032EC6">
        <w:rPr>
          <w:noProof/>
        </w:rPr>
        <w:t xml:space="preserve"> and </w:t>
      </w:r>
      <w:r w:rsidRPr="00032EC6">
        <w:rPr>
          <w:i/>
          <w:iCs/>
          <w:noProof/>
        </w:rPr>
        <w:t>H. petiolaris</w:t>
      </w:r>
      <w:r w:rsidRPr="00032EC6">
        <w:rPr>
          <w:noProof/>
        </w:rPr>
        <w:t>. Evolution 1:249–262.</w:t>
      </w:r>
    </w:p>
    <w:p w14:paraId="0CD9DC5B" w14:textId="0AE34E2A" w:rsidR="00CF7577" w:rsidRPr="00032EC6" w:rsidRDefault="00CF7577" w:rsidP="00CF7577">
      <w:pPr>
        <w:widowControl w:val="0"/>
        <w:autoSpaceDE w:val="0"/>
        <w:autoSpaceDN w:val="0"/>
        <w:adjustRightInd w:val="0"/>
        <w:spacing w:line="480" w:lineRule="auto"/>
        <w:ind w:left="480" w:hanging="480"/>
        <w:rPr>
          <w:noProof/>
        </w:rPr>
      </w:pPr>
      <w:r w:rsidRPr="00032EC6">
        <w:rPr>
          <w:noProof/>
        </w:rPr>
        <w:t>Hurd, P. D., W. E. Laberge, and E. G. Linsley. 1980. Prinicipal sunflower bees of North America with emphasis on the southwestern United States (Hymenoptera: Apoidea). Smithsonian Contributions to Zoology</w:t>
      </w:r>
      <w:r w:rsidR="00114887" w:rsidRPr="00032EC6">
        <w:rPr>
          <w:noProof/>
        </w:rPr>
        <w:t xml:space="preserve"> 310:1 - 158</w:t>
      </w:r>
      <w:r w:rsidRPr="00032EC6">
        <w:rPr>
          <w:noProof/>
        </w:rPr>
        <w:t>.</w:t>
      </w:r>
    </w:p>
    <w:p w14:paraId="1CE750C6"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Ings, T. C., and L. Chittka. 2008. Speed-accuracy tradeoffs and false alarms in bee responses to cryptic predators. Current Biology 18:1520–1524.</w:t>
      </w:r>
    </w:p>
    <w:p w14:paraId="71127ADE"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Ings, T. C., M. Y. Wang, and L. Chittka. 2012. Colour-independent shape recognition of cryptic predators by bumblebees. Behavioral Ecology and Sociobiology 66:487–496.</w:t>
      </w:r>
    </w:p>
    <w:p w14:paraId="6D0086AA"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Jones, E. I. 2010. Optimal foraging when predation risk increases with patch resources: an analysis of pollinators and ambush predators. Oikos 119:835–840.</w:t>
      </w:r>
    </w:p>
    <w:p w14:paraId="483B16E0"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 xml:space="preserve">Kacelnik, A., and C. El Mouden. 2013. Triumphs and trials of the risk paradigm. Animal </w:t>
      </w:r>
      <w:r w:rsidRPr="00032EC6">
        <w:rPr>
          <w:noProof/>
        </w:rPr>
        <w:lastRenderedPageBreak/>
        <w:t>Behaviour 86:1117–1129.</w:t>
      </w:r>
    </w:p>
    <w:p w14:paraId="1DE9779A"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Llandres, A. L., E. De Mas, and M. A. Rodríguez-Gironés. 2012. Response of pollinators to the tradeoff between resource acquisition and predator avoidance. Oikos 121:687–696.</w:t>
      </w:r>
    </w:p>
    <w:p w14:paraId="209E1BD3" w14:textId="76B9F40A" w:rsidR="00CF7577" w:rsidRPr="00032EC6" w:rsidRDefault="00CF7577" w:rsidP="00CF7577">
      <w:pPr>
        <w:widowControl w:val="0"/>
        <w:autoSpaceDE w:val="0"/>
        <w:autoSpaceDN w:val="0"/>
        <w:adjustRightInd w:val="0"/>
        <w:spacing w:line="480" w:lineRule="auto"/>
        <w:ind w:left="480" w:hanging="480"/>
        <w:rPr>
          <w:noProof/>
        </w:rPr>
      </w:pPr>
      <w:r w:rsidRPr="00032EC6">
        <w:rPr>
          <w:noProof/>
        </w:rPr>
        <w:t xml:space="preserve">Mason, L. G. 1977. Prey preferences and ecological sexual dimorphism in </w:t>
      </w:r>
      <w:r w:rsidRPr="00032EC6">
        <w:rPr>
          <w:i/>
          <w:iCs/>
          <w:noProof/>
        </w:rPr>
        <w:t>Phymata americana</w:t>
      </w:r>
      <w:r w:rsidRPr="00032EC6">
        <w:rPr>
          <w:noProof/>
        </w:rPr>
        <w:t xml:space="preserve"> Melin. American Midland Naturalist 97:293</w:t>
      </w:r>
      <w:r w:rsidR="00114887" w:rsidRPr="00032EC6">
        <w:rPr>
          <w:noProof/>
        </w:rPr>
        <w:t>-299</w:t>
      </w:r>
      <w:r w:rsidRPr="00032EC6">
        <w:rPr>
          <w:noProof/>
        </w:rPr>
        <w:t>.</w:t>
      </w:r>
    </w:p>
    <w:p w14:paraId="6C9E2F10"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Peacor, S. D., and E. E. Werner. 2001. The contribution of trait-mediated indirect effects to the net effects of a predator. Proceedings of the National Academy of Sciences of the United States of America 98:3904–3908.</w:t>
      </w:r>
    </w:p>
    <w:p w14:paraId="0B80689C" w14:textId="4B6A298F" w:rsidR="00CF7577" w:rsidRPr="00032EC6" w:rsidRDefault="00CF7577" w:rsidP="00CF7577">
      <w:pPr>
        <w:widowControl w:val="0"/>
        <w:autoSpaceDE w:val="0"/>
        <w:autoSpaceDN w:val="0"/>
        <w:adjustRightInd w:val="0"/>
        <w:spacing w:line="480" w:lineRule="auto"/>
        <w:ind w:left="480" w:hanging="480"/>
        <w:rPr>
          <w:noProof/>
        </w:rPr>
      </w:pPr>
      <w:r w:rsidRPr="00032EC6">
        <w:rPr>
          <w:noProof/>
        </w:rPr>
        <w:t xml:space="preserve">Rausher, M. D., and N. L. Fowler. 1979. Intersexual aggression and nectar defense in </w:t>
      </w:r>
      <w:r w:rsidRPr="00032EC6">
        <w:rPr>
          <w:i/>
          <w:iCs/>
          <w:noProof/>
        </w:rPr>
        <w:t>Chauliognathus distinguendus</w:t>
      </w:r>
      <w:r w:rsidRPr="00032EC6">
        <w:rPr>
          <w:noProof/>
        </w:rPr>
        <w:t xml:space="preserve"> (Coleoptera: Cantharidae). Biotropica 11:96</w:t>
      </w:r>
      <w:r w:rsidR="00114887" w:rsidRPr="00032EC6">
        <w:rPr>
          <w:noProof/>
        </w:rPr>
        <w:t>-100</w:t>
      </w:r>
      <w:r w:rsidRPr="00032EC6">
        <w:rPr>
          <w:noProof/>
        </w:rPr>
        <w:t>.</w:t>
      </w:r>
    </w:p>
    <w:p w14:paraId="5839DC72"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Rodríguez-Gironés, M. a., and J. Bosch. 2012. Effects of body size and sociality on the anti-predator behaviour of foraging bees. Oikos 121:1473–1482.</w:t>
      </w:r>
    </w:p>
    <w:p w14:paraId="3ECAEEF6"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Rogers, S. R., P. Cajamarca, D. R. Tarpy, and H. J. Burrack. 2013. Honey bees and bumble bees respond differently to inter- and intra-specific encounters. Apidologie 44:621–629.</w:t>
      </w:r>
    </w:p>
    <w:p w14:paraId="0A3E1C47" w14:textId="77777777" w:rsidR="00CF7577" w:rsidRPr="00032EC6" w:rsidRDefault="00CF7577" w:rsidP="00CF7577">
      <w:pPr>
        <w:widowControl w:val="0"/>
        <w:autoSpaceDE w:val="0"/>
        <w:autoSpaceDN w:val="0"/>
        <w:adjustRightInd w:val="0"/>
        <w:spacing w:line="480" w:lineRule="auto"/>
        <w:ind w:left="480" w:hanging="480"/>
        <w:rPr>
          <w:noProof/>
        </w:rPr>
      </w:pPr>
      <w:r w:rsidRPr="00032EC6">
        <w:rPr>
          <w:noProof/>
        </w:rPr>
        <w:t>Scott, V., J. Ascher, T. Griswold, and C. Nufio. 2011. The bees of Colorado. University of Colorado Museum of Natural History, Boulder, Co.</w:t>
      </w:r>
    </w:p>
    <w:p w14:paraId="3743B95E" w14:textId="77777777" w:rsidR="000617E2" w:rsidRDefault="00C62967" w:rsidP="000617E2">
      <w:pPr>
        <w:autoSpaceDE w:val="0"/>
        <w:autoSpaceDN w:val="0"/>
        <w:adjustRightInd w:val="0"/>
        <w:rPr>
          <w:ins w:id="759" w:author="Adrian" w:date="2017-06-14T10:13:00Z"/>
          <w:rFonts w:ascii="Segoe UI" w:hAnsi="Segoe UI" w:cs="Segoe UI"/>
          <w:sz w:val="18"/>
          <w:szCs w:val="18"/>
        </w:rPr>
      </w:pPr>
      <w:r w:rsidRPr="00032EC6">
        <w:fldChar w:fldCharType="end"/>
      </w:r>
      <w:proofErr w:type="gramStart"/>
      <w:ins w:id="760" w:author="Adrian" w:date="2017-06-14T10:13:00Z">
        <w:r w:rsidR="000617E2">
          <w:rPr>
            <w:rFonts w:ascii="Segoe UI" w:hAnsi="Segoe UI" w:cs="Segoe UI"/>
            <w:sz w:val="18"/>
            <w:szCs w:val="18"/>
          </w:rPr>
          <w:t>Wootton, J.T. (1994) The nature and consequences of indirect effects in ecological communities.</w:t>
        </w:r>
        <w:proofErr w:type="gramEnd"/>
        <w:r w:rsidR="000617E2">
          <w:rPr>
            <w:rFonts w:ascii="Segoe UI" w:hAnsi="Segoe UI" w:cs="Segoe UI"/>
            <w:sz w:val="18"/>
            <w:szCs w:val="18"/>
          </w:rPr>
          <w:t xml:space="preserve"> </w:t>
        </w:r>
        <w:proofErr w:type="gramStart"/>
        <w:r w:rsidR="000617E2">
          <w:rPr>
            <w:rFonts w:ascii="Segoe UI" w:hAnsi="Segoe UI" w:cs="Segoe UI"/>
            <w:i/>
            <w:iCs/>
            <w:sz w:val="18"/>
            <w:szCs w:val="18"/>
          </w:rPr>
          <w:t>Annual Review of Ecology And Systematics</w:t>
        </w:r>
        <w:r w:rsidR="000617E2">
          <w:rPr>
            <w:rFonts w:ascii="Segoe UI" w:hAnsi="Segoe UI" w:cs="Segoe UI"/>
            <w:sz w:val="18"/>
            <w:szCs w:val="18"/>
          </w:rPr>
          <w:t xml:space="preserve">, </w:t>
        </w:r>
        <w:r w:rsidR="000617E2">
          <w:rPr>
            <w:rFonts w:ascii="Segoe UI" w:hAnsi="Segoe UI" w:cs="Segoe UI"/>
            <w:b/>
            <w:bCs/>
            <w:sz w:val="18"/>
            <w:szCs w:val="18"/>
          </w:rPr>
          <w:t>25</w:t>
        </w:r>
        <w:r w:rsidR="000617E2">
          <w:rPr>
            <w:rFonts w:ascii="Segoe UI" w:hAnsi="Segoe UI" w:cs="Segoe UI"/>
            <w:sz w:val="18"/>
            <w:szCs w:val="18"/>
          </w:rPr>
          <w:t>, 443-466.</w:t>
        </w:r>
        <w:proofErr w:type="gramEnd"/>
      </w:ins>
    </w:p>
    <w:p w14:paraId="418B7745" w14:textId="36387087" w:rsidR="00C62967" w:rsidRDefault="00C62967" w:rsidP="00CF7577">
      <w:pPr>
        <w:widowControl w:val="0"/>
        <w:autoSpaceDE w:val="0"/>
        <w:autoSpaceDN w:val="0"/>
        <w:adjustRightInd w:val="0"/>
        <w:spacing w:line="480" w:lineRule="auto"/>
        <w:ind w:left="480" w:hanging="480"/>
        <w:rPr>
          <w:ins w:id="761" w:author="Adrian" w:date="2017-06-14T10:25:00Z"/>
        </w:rPr>
      </w:pPr>
    </w:p>
    <w:p w14:paraId="57B83264" w14:textId="2262B4F8" w:rsidR="00204638" w:rsidRDefault="00204638" w:rsidP="00CF7577">
      <w:pPr>
        <w:widowControl w:val="0"/>
        <w:autoSpaceDE w:val="0"/>
        <w:autoSpaceDN w:val="0"/>
        <w:adjustRightInd w:val="0"/>
        <w:spacing w:line="480" w:lineRule="auto"/>
        <w:ind w:left="480" w:hanging="480"/>
        <w:rPr>
          <w:ins w:id="762" w:author="Adrian" w:date="2017-06-14T10:22:00Z"/>
        </w:rPr>
      </w:pPr>
      <w:ins w:id="763" w:author="Adrian" w:date="2017-06-14T10:25:00Z">
        <w:r>
          <w:rPr>
            <w:rFonts w:ascii="Segoe UI" w:hAnsi="Segoe UI" w:cs="Segoe UI"/>
            <w:sz w:val="18"/>
            <w:szCs w:val="18"/>
          </w:rPr>
          <w:t xml:space="preserve">Leibold, M.A. (1996) </w:t>
        </w:r>
        <w:proofErr w:type="gramStart"/>
        <w:r>
          <w:rPr>
            <w:rFonts w:ascii="Segoe UI" w:hAnsi="Segoe UI" w:cs="Segoe UI"/>
            <w:sz w:val="18"/>
            <w:szCs w:val="18"/>
          </w:rPr>
          <w:t>A</w:t>
        </w:r>
        <w:proofErr w:type="gramEnd"/>
        <w:r>
          <w:rPr>
            <w:rFonts w:ascii="Segoe UI" w:hAnsi="Segoe UI" w:cs="Segoe UI"/>
            <w:sz w:val="18"/>
            <w:szCs w:val="18"/>
          </w:rPr>
          <w:t xml:space="preserve"> graphical model of keystone predators in food webs: Trophic regulation of abundance, incidence, and diversity patterns in communities. </w:t>
        </w:r>
        <w:r>
          <w:rPr>
            <w:rFonts w:ascii="Segoe UI" w:hAnsi="Segoe UI" w:cs="Segoe UI"/>
            <w:i/>
            <w:iCs/>
            <w:sz w:val="18"/>
            <w:szCs w:val="18"/>
          </w:rPr>
          <w:t>American Naturalist</w:t>
        </w:r>
        <w:r>
          <w:rPr>
            <w:rFonts w:ascii="Segoe UI" w:hAnsi="Segoe UI" w:cs="Segoe UI"/>
            <w:sz w:val="18"/>
            <w:szCs w:val="18"/>
          </w:rPr>
          <w:t xml:space="preserve">, </w:t>
        </w:r>
        <w:r>
          <w:rPr>
            <w:rFonts w:ascii="Segoe UI" w:hAnsi="Segoe UI" w:cs="Segoe UI"/>
            <w:b/>
            <w:bCs/>
            <w:sz w:val="18"/>
            <w:szCs w:val="18"/>
          </w:rPr>
          <w:t>147</w:t>
        </w:r>
        <w:r>
          <w:rPr>
            <w:rFonts w:ascii="Segoe UI" w:hAnsi="Segoe UI" w:cs="Segoe UI"/>
            <w:sz w:val="18"/>
            <w:szCs w:val="18"/>
          </w:rPr>
          <w:t>, 784-812.</w:t>
        </w:r>
      </w:ins>
    </w:p>
    <w:p w14:paraId="0409A79A" w14:textId="4869D21E" w:rsidR="00204638" w:rsidRDefault="00204638" w:rsidP="00CF7577">
      <w:pPr>
        <w:widowControl w:val="0"/>
        <w:autoSpaceDE w:val="0"/>
        <w:autoSpaceDN w:val="0"/>
        <w:adjustRightInd w:val="0"/>
        <w:spacing w:line="480" w:lineRule="auto"/>
        <w:ind w:left="480" w:hanging="480"/>
        <w:rPr>
          <w:ins w:id="764" w:author="Adrian" w:date="2017-06-14T11:02:00Z"/>
          <w:rFonts w:ascii="Segoe UI" w:hAnsi="Segoe UI" w:cs="Segoe UI"/>
          <w:sz w:val="18"/>
          <w:szCs w:val="18"/>
        </w:rPr>
      </w:pPr>
      <w:proofErr w:type="gramStart"/>
      <w:ins w:id="765" w:author="Adrian" w:date="2017-06-14T10:22:00Z">
        <w:r>
          <w:rPr>
            <w:rFonts w:ascii="Segoe UI" w:hAnsi="Segoe UI" w:cs="Segoe UI"/>
            <w:sz w:val="18"/>
            <w:szCs w:val="18"/>
          </w:rPr>
          <w:t>Menge, B.A. (1995) INDIRECT EFFECTS IN MARINE ROCKY INTERTIDAL INTERACTION WEBS - PATTERNS AND IMPORTANCE.</w:t>
        </w:r>
        <w:proofErr w:type="gramEnd"/>
        <w:r>
          <w:rPr>
            <w:rFonts w:ascii="Segoe UI" w:hAnsi="Segoe UI" w:cs="Segoe UI"/>
            <w:sz w:val="18"/>
            <w:szCs w:val="18"/>
          </w:rPr>
          <w:t xml:space="preserve"> </w:t>
        </w:r>
        <w:r>
          <w:rPr>
            <w:rFonts w:ascii="Segoe UI" w:hAnsi="Segoe UI" w:cs="Segoe UI"/>
            <w:i/>
            <w:iCs/>
            <w:sz w:val="18"/>
            <w:szCs w:val="18"/>
          </w:rPr>
          <w:t>Ecological Monographs</w:t>
        </w:r>
        <w:r>
          <w:rPr>
            <w:rFonts w:ascii="Segoe UI" w:hAnsi="Segoe UI" w:cs="Segoe UI"/>
            <w:sz w:val="18"/>
            <w:szCs w:val="18"/>
          </w:rPr>
          <w:t xml:space="preserve">, </w:t>
        </w:r>
        <w:r>
          <w:rPr>
            <w:rFonts w:ascii="Segoe UI" w:hAnsi="Segoe UI" w:cs="Segoe UI"/>
            <w:b/>
            <w:bCs/>
            <w:sz w:val="18"/>
            <w:szCs w:val="18"/>
          </w:rPr>
          <w:t>65</w:t>
        </w:r>
        <w:r>
          <w:rPr>
            <w:rFonts w:ascii="Segoe UI" w:hAnsi="Segoe UI" w:cs="Segoe UI"/>
            <w:sz w:val="18"/>
            <w:szCs w:val="18"/>
          </w:rPr>
          <w:t>, 21-74.</w:t>
        </w:r>
      </w:ins>
    </w:p>
    <w:p w14:paraId="2562EC0F" w14:textId="6FE8489E" w:rsidR="00843A3B" w:rsidRDefault="00843A3B" w:rsidP="00CF7577">
      <w:pPr>
        <w:widowControl w:val="0"/>
        <w:autoSpaceDE w:val="0"/>
        <w:autoSpaceDN w:val="0"/>
        <w:adjustRightInd w:val="0"/>
        <w:spacing w:line="480" w:lineRule="auto"/>
        <w:ind w:left="480" w:hanging="480"/>
        <w:rPr>
          <w:ins w:id="766" w:author="Adrian" w:date="2017-06-14T10:28:00Z"/>
          <w:rFonts w:ascii="Segoe UI" w:hAnsi="Segoe UI" w:cs="Segoe UI"/>
          <w:sz w:val="18"/>
          <w:szCs w:val="18"/>
        </w:rPr>
      </w:pPr>
      <w:ins w:id="767" w:author="Adrian" w:date="2017-06-14T11:02:00Z">
        <w:r>
          <w:rPr>
            <w:rFonts w:ascii="Segoe UI" w:hAnsi="Segoe UI" w:cs="Segoe UI"/>
            <w:sz w:val="18"/>
            <w:szCs w:val="18"/>
          </w:rPr>
          <w:t xml:space="preserve">Minckley, R.L., Wcislo, W.T., Yanega, D., &amp; Buchmann, S.L. (1994) BEHAVIOR AND PHENOLOGY OF A SPECIALIST BEE (DIEUNOMIA) AND SUNFLOWER (HELIANTHUS) POLLEN AVAILABILITY. </w:t>
        </w:r>
        <w:r>
          <w:rPr>
            <w:rFonts w:ascii="Segoe UI" w:hAnsi="Segoe UI" w:cs="Segoe UI"/>
            <w:i/>
            <w:iCs/>
            <w:sz w:val="18"/>
            <w:szCs w:val="18"/>
          </w:rPr>
          <w:t>Ecology</w:t>
        </w:r>
        <w:r>
          <w:rPr>
            <w:rFonts w:ascii="Segoe UI" w:hAnsi="Segoe UI" w:cs="Segoe UI"/>
            <w:sz w:val="18"/>
            <w:szCs w:val="18"/>
          </w:rPr>
          <w:t xml:space="preserve">, </w:t>
        </w:r>
        <w:r>
          <w:rPr>
            <w:rFonts w:ascii="Segoe UI" w:hAnsi="Segoe UI" w:cs="Segoe UI"/>
            <w:b/>
            <w:bCs/>
            <w:sz w:val="18"/>
            <w:szCs w:val="18"/>
          </w:rPr>
          <w:t>75</w:t>
        </w:r>
        <w:r>
          <w:rPr>
            <w:rFonts w:ascii="Segoe UI" w:hAnsi="Segoe UI" w:cs="Segoe UI"/>
            <w:sz w:val="18"/>
            <w:szCs w:val="18"/>
          </w:rPr>
          <w:t>, 1406-1419.</w:t>
        </w:r>
      </w:ins>
    </w:p>
    <w:p w14:paraId="103A016F" w14:textId="77777777" w:rsidR="004A3A5A" w:rsidRDefault="004A3A5A" w:rsidP="004A3A5A">
      <w:pPr>
        <w:autoSpaceDE w:val="0"/>
        <w:autoSpaceDN w:val="0"/>
        <w:adjustRightInd w:val="0"/>
        <w:rPr>
          <w:ins w:id="768" w:author="Adrian" w:date="2017-06-14T10:28:00Z"/>
          <w:rFonts w:ascii="Segoe UI" w:hAnsi="Segoe UI" w:cs="Segoe UI"/>
          <w:sz w:val="18"/>
          <w:szCs w:val="18"/>
        </w:rPr>
      </w:pPr>
      <w:ins w:id="769" w:author="Adrian" w:date="2017-06-14T10:28:00Z">
        <w:r>
          <w:rPr>
            <w:rFonts w:ascii="Segoe UI" w:hAnsi="Segoe UI" w:cs="Segoe UI"/>
            <w:sz w:val="18"/>
            <w:szCs w:val="18"/>
          </w:rPr>
          <w:lastRenderedPageBreak/>
          <w:t xml:space="preserve">Peckarsky, B.L., Abrams, P.A., Bolnick, D.I., Dill, L.M., Grabowski, J.H., Luttbeg, B., Orrock, J.L., Peacor, S.D., Preisser, E.L., Schmitz, O.J., &amp; Trussell, G.C. (2008) Revisiting the classics: Considering nonconsumptive effects in textbook examples of predator-prey interactions. </w:t>
        </w:r>
        <w:r>
          <w:rPr>
            <w:rFonts w:ascii="Segoe UI" w:hAnsi="Segoe UI" w:cs="Segoe UI"/>
            <w:i/>
            <w:iCs/>
            <w:sz w:val="18"/>
            <w:szCs w:val="18"/>
          </w:rPr>
          <w:t>Ecology</w:t>
        </w:r>
        <w:r>
          <w:rPr>
            <w:rFonts w:ascii="Segoe UI" w:hAnsi="Segoe UI" w:cs="Segoe UI"/>
            <w:sz w:val="18"/>
            <w:szCs w:val="18"/>
          </w:rPr>
          <w:t xml:space="preserve">, </w:t>
        </w:r>
        <w:r>
          <w:rPr>
            <w:rFonts w:ascii="Segoe UI" w:hAnsi="Segoe UI" w:cs="Segoe UI"/>
            <w:b/>
            <w:bCs/>
            <w:sz w:val="18"/>
            <w:szCs w:val="18"/>
          </w:rPr>
          <w:t>89</w:t>
        </w:r>
        <w:r>
          <w:rPr>
            <w:rFonts w:ascii="Segoe UI" w:hAnsi="Segoe UI" w:cs="Segoe UI"/>
            <w:sz w:val="18"/>
            <w:szCs w:val="18"/>
          </w:rPr>
          <w:t>, 2416-2425.</w:t>
        </w:r>
      </w:ins>
    </w:p>
    <w:p w14:paraId="68913DA4" w14:textId="77777777" w:rsidR="004A3A5A" w:rsidRPr="00032EC6" w:rsidRDefault="004A3A5A" w:rsidP="00CF7577">
      <w:pPr>
        <w:widowControl w:val="0"/>
        <w:autoSpaceDE w:val="0"/>
        <w:autoSpaceDN w:val="0"/>
        <w:adjustRightInd w:val="0"/>
        <w:spacing w:line="480" w:lineRule="auto"/>
        <w:ind w:left="480" w:hanging="480"/>
      </w:pPr>
    </w:p>
    <w:p w14:paraId="5E6D25AC" w14:textId="77777777" w:rsidR="00C62967" w:rsidRPr="00032EC6" w:rsidRDefault="00C62967" w:rsidP="00C62967">
      <w:pPr>
        <w:widowControl w:val="0"/>
        <w:autoSpaceDE w:val="0"/>
        <w:autoSpaceDN w:val="0"/>
        <w:adjustRightInd w:val="0"/>
        <w:spacing w:line="480" w:lineRule="auto"/>
        <w:ind w:left="480" w:hanging="480"/>
      </w:pPr>
    </w:p>
    <w:p w14:paraId="07BAB1B2" w14:textId="77777777" w:rsidR="00C62967" w:rsidRPr="00032EC6" w:rsidRDefault="00C62967" w:rsidP="00C62967">
      <w:pPr>
        <w:widowControl w:val="0"/>
        <w:autoSpaceDE w:val="0"/>
        <w:autoSpaceDN w:val="0"/>
        <w:adjustRightInd w:val="0"/>
        <w:spacing w:line="480" w:lineRule="auto"/>
        <w:ind w:left="480" w:hanging="480"/>
      </w:pPr>
    </w:p>
    <w:p w14:paraId="2BFAF47B" w14:textId="77777777" w:rsidR="00C62967" w:rsidRPr="00032EC6" w:rsidRDefault="00C62967" w:rsidP="00C62967">
      <w:pPr>
        <w:widowControl w:val="0"/>
        <w:autoSpaceDE w:val="0"/>
        <w:autoSpaceDN w:val="0"/>
        <w:adjustRightInd w:val="0"/>
        <w:spacing w:line="480" w:lineRule="auto"/>
        <w:ind w:left="480" w:hanging="480"/>
      </w:pPr>
    </w:p>
    <w:p w14:paraId="020E45BF" w14:textId="77777777" w:rsidR="00C62967" w:rsidRPr="00032EC6" w:rsidRDefault="00C62967" w:rsidP="00C62967">
      <w:pPr>
        <w:widowControl w:val="0"/>
        <w:autoSpaceDE w:val="0"/>
        <w:autoSpaceDN w:val="0"/>
        <w:adjustRightInd w:val="0"/>
        <w:spacing w:line="480" w:lineRule="auto"/>
        <w:ind w:left="480" w:hanging="480"/>
      </w:pPr>
    </w:p>
    <w:p w14:paraId="57842E7C" w14:textId="77777777" w:rsidR="00C62967" w:rsidRPr="00032EC6" w:rsidRDefault="00C62967" w:rsidP="00C62967">
      <w:pPr>
        <w:widowControl w:val="0"/>
        <w:autoSpaceDE w:val="0"/>
        <w:autoSpaceDN w:val="0"/>
        <w:adjustRightInd w:val="0"/>
        <w:spacing w:line="480" w:lineRule="auto"/>
        <w:ind w:left="480" w:hanging="480"/>
      </w:pPr>
    </w:p>
    <w:p w14:paraId="5E935BD0" w14:textId="77777777" w:rsidR="00C62967" w:rsidRPr="00032EC6" w:rsidRDefault="00C62967" w:rsidP="00C62967">
      <w:pPr>
        <w:widowControl w:val="0"/>
        <w:autoSpaceDE w:val="0"/>
        <w:autoSpaceDN w:val="0"/>
        <w:adjustRightInd w:val="0"/>
        <w:spacing w:line="480" w:lineRule="auto"/>
        <w:ind w:left="480" w:hanging="480"/>
      </w:pPr>
    </w:p>
    <w:p w14:paraId="527B7980" w14:textId="77777777" w:rsidR="00C62967" w:rsidRPr="00032EC6" w:rsidRDefault="00C62967" w:rsidP="00C62967">
      <w:pPr>
        <w:widowControl w:val="0"/>
        <w:autoSpaceDE w:val="0"/>
        <w:autoSpaceDN w:val="0"/>
        <w:adjustRightInd w:val="0"/>
        <w:spacing w:line="480" w:lineRule="auto"/>
        <w:ind w:left="480" w:hanging="480"/>
      </w:pPr>
    </w:p>
    <w:p w14:paraId="64552046" w14:textId="77777777" w:rsidR="00C62967" w:rsidRPr="00032EC6" w:rsidRDefault="00C62967" w:rsidP="00EB6EF4">
      <w:pPr>
        <w:widowControl w:val="0"/>
        <w:autoSpaceDE w:val="0"/>
        <w:autoSpaceDN w:val="0"/>
        <w:adjustRightInd w:val="0"/>
        <w:spacing w:line="480" w:lineRule="auto"/>
        <w:sectPr w:rsidR="00C62967" w:rsidRPr="00032EC6" w:rsidSect="0071213E">
          <w:headerReference w:type="default" r:id="rId9"/>
          <w:footerReference w:type="default" r:id="rId10"/>
          <w:pgSz w:w="12240" w:h="15840"/>
          <w:pgMar w:top="1440" w:right="1440" w:bottom="1440" w:left="1440" w:header="720" w:footer="720" w:gutter="0"/>
          <w:lnNumType w:countBy="1" w:restart="continuous"/>
          <w:cols w:space="720"/>
        </w:sectPr>
      </w:pPr>
    </w:p>
    <w:p w14:paraId="3DB5F528" w14:textId="53E84284" w:rsidR="00C62967" w:rsidRPr="00032EC6" w:rsidRDefault="00C62967" w:rsidP="00EB6EF4">
      <w:pPr>
        <w:widowControl w:val="0"/>
        <w:autoSpaceDE w:val="0"/>
        <w:autoSpaceDN w:val="0"/>
        <w:adjustRightInd w:val="0"/>
        <w:spacing w:line="480" w:lineRule="auto"/>
      </w:pPr>
    </w:p>
    <w:tbl>
      <w:tblPr>
        <w:tblpPr w:leftFromText="180" w:rightFromText="180" w:vertAnchor="text" w:horzAnchor="page" w:tblpX="1450" w:tblpY="-175"/>
        <w:tblW w:w="12616" w:type="dxa"/>
        <w:tblLook w:val="04A0" w:firstRow="1" w:lastRow="0" w:firstColumn="1" w:lastColumn="0" w:noHBand="0" w:noVBand="1"/>
        <w:tblPrChange w:id="770" w:author="Adrian" w:date="2017-05-23T13:13:00Z">
          <w:tblPr>
            <w:tblpPr w:leftFromText="180" w:rightFromText="180" w:vertAnchor="text" w:horzAnchor="page" w:tblpX="1450" w:tblpY="-175"/>
            <w:tblW w:w="0" w:type="auto"/>
            <w:tblLook w:val="04A0" w:firstRow="1" w:lastRow="0" w:firstColumn="1" w:lastColumn="0" w:noHBand="0" w:noVBand="1"/>
          </w:tblPr>
        </w:tblPrChange>
      </w:tblPr>
      <w:tblGrid>
        <w:gridCol w:w="1604"/>
        <w:gridCol w:w="1117"/>
        <w:gridCol w:w="1402"/>
        <w:gridCol w:w="1444"/>
        <w:gridCol w:w="789"/>
        <w:gridCol w:w="867"/>
        <w:gridCol w:w="894"/>
        <w:gridCol w:w="894"/>
        <w:gridCol w:w="741"/>
        <w:gridCol w:w="964"/>
        <w:gridCol w:w="964"/>
        <w:gridCol w:w="936"/>
        <w:tblGridChange w:id="771">
          <w:tblGrid>
            <w:gridCol w:w="1537"/>
            <w:gridCol w:w="1070"/>
            <w:gridCol w:w="1343"/>
            <w:gridCol w:w="1383"/>
            <w:gridCol w:w="756"/>
            <w:gridCol w:w="830"/>
            <w:gridCol w:w="856"/>
            <w:gridCol w:w="856"/>
            <w:gridCol w:w="710"/>
            <w:gridCol w:w="923"/>
            <w:gridCol w:w="923"/>
            <w:gridCol w:w="896"/>
          </w:tblGrid>
        </w:tblGridChange>
      </w:tblGrid>
      <w:tr w:rsidR="00C62967" w:rsidRPr="00032EC6" w14:paraId="3953AD2E" w14:textId="77777777" w:rsidTr="006747B2">
        <w:trPr>
          <w:trHeight w:val="360"/>
        </w:trPr>
        <w:tc>
          <w:tcPr>
            <w:tcW w:w="0" w:type="auto"/>
            <w:tcBorders>
              <w:bottom w:val="single" w:sz="0" w:space="0" w:color="auto"/>
            </w:tcBorders>
            <w:vAlign w:val="bottom"/>
            <w:tcPrChange w:id="772" w:author="Adrian" w:date="2017-05-23T13:13:00Z">
              <w:tcPr>
                <w:tcW w:w="0" w:type="auto"/>
                <w:tcBorders>
                  <w:bottom w:val="single" w:sz="0" w:space="0" w:color="auto"/>
                </w:tcBorders>
                <w:vAlign w:val="bottom"/>
              </w:tcPr>
            </w:tcPrChange>
          </w:tcPr>
          <w:p w14:paraId="70FB35B1" w14:textId="77777777" w:rsidR="00C62967" w:rsidRPr="00032EC6" w:rsidRDefault="00C62967" w:rsidP="00C62967">
            <w:pPr>
              <w:spacing w:before="36" w:after="36"/>
              <w:rPr>
                <w:rFonts w:eastAsia="Cambria"/>
              </w:rPr>
            </w:pPr>
            <w:r w:rsidRPr="00032EC6">
              <w:rPr>
                <w:rFonts w:eastAsia="Cambria"/>
              </w:rPr>
              <w:t>Genus</w:t>
            </w:r>
          </w:p>
        </w:tc>
        <w:tc>
          <w:tcPr>
            <w:tcW w:w="0" w:type="auto"/>
            <w:tcBorders>
              <w:bottom w:val="single" w:sz="0" w:space="0" w:color="auto"/>
            </w:tcBorders>
            <w:vAlign w:val="bottom"/>
            <w:tcPrChange w:id="773" w:author="Adrian" w:date="2017-05-23T13:13:00Z">
              <w:tcPr>
                <w:tcW w:w="0" w:type="auto"/>
                <w:tcBorders>
                  <w:bottom w:val="single" w:sz="0" w:space="0" w:color="auto"/>
                </w:tcBorders>
                <w:vAlign w:val="bottom"/>
              </w:tcPr>
            </w:tcPrChange>
          </w:tcPr>
          <w:p w14:paraId="7047C1F5" w14:textId="77777777" w:rsidR="00C62967" w:rsidRPr="00032EC6" w:rsidRDefault="00C62967" w:rsidP="00C62967">
            <w:pPr>
              <w:spacing w:before="36" w:after="36"/>
              <w:rPr>
                <w:rFonts w:eastAsia="Cambria"/>
              </w:rPr>
            </w:pPr>
            <w:r w:rsidRPr="00032EC6">
              <w:rPr>
                <w:rFonts w:eastAsia="Cambria"/>
              </w:rPr>
              <w:t>Sociality</w:t>
            </w:r>
          </w:p>
        </w:tc>
        <w:tc>
          <w:tcPr>
            <w:tcW w:w="0" w:type="auto"/>
            <w:tcBorders>
              <w:bottom w:val="single" w:sz="0" w:space="0" w:color="auto"/>
            </w:tcBorders>
            <w:vAlign w:val="bottom"/>
            <w:tcPrChange w:id="774" w:author="Adrian" w:date="2017-05-23T13:13:00Z">
              <w:tcPr>
                <w:tcW w:w="0" w:type="auto"/>
                <w:tcBorders>
                  <w:bottom w:val="single" w:sz="0" w:space="0" w:color="auto"/>
                </w:tcBorders>
                <w:vAlign w:val="bottom"/>
              </w:tcPr>
            </w:tcPrChange>
          </w:tcPr>
          <w:p w14:paraId="0BE8BB2F" w14:textId="4BD6908A" w:rsidR="00C62967" w:rsidRPr="00032EC6" w:rsidRDefault="00E17828" w:rsidP="00C62967">
            <w:pPr>
              <w:spacing w:before="36" w:after="36"/>
              <w:jc w:val="right"/>
              <w:rPr>
                <w:rFonts w:eastAsia="Cambria"/>
              </w:rPr>
            </w:pPr>
            <w:r w:rsidRPr="00032EC6">
              <w:rPr>
                <w:rFonts w:eastAsia="Cambria"/>
              </w:rPr>
              <w:t xml:space="preserve">Total </w:t>
            </w:r>
            <w:r w:rsidR="00C62967" w:rsidRPr="00032EC6">
              <w:rPr>
                <w:rFonts w:eastAsia="Cambria"/>
              </w:rPr>
              <w:t>Visits</w:t>
            </w:r>
          </w:p>
        </w:tc>
        <w:tc>
          <w:tcPr>
            <w:tcW w:w="0" w:type="auto"/>
            <w:tcBorders>
              <w:bottom w:val="single" w:sz="0" w:space="0" w:color="auto"/>
            </w:tcBorders>
            <w:vAlign w:val="bottom"/>
            <w:tcPrChange w:id="775" w:author="Adrian" w:date="2017-05-23T13:13:00Z">
              <w:tcPr>
                <w:tcW w:w="0" w:type="auto"/>
                <w:tcBorders>
                  <w:bottom w:val="single" w:sz="0" w:space="0" w:color="auto"/>
                </w:tcBorders>
                <w:vAlign w:val="bottom"/>
              </w:tcPr>
            </w:tcPrChange>
          </w:tcPr>
          <w:p w14:paraId="7A61B231" w14:textId="77777777" w:rsidR="00C62967" w:rsidRPr="00032EC6" w:rsidRDefault="00C62967" w:rsidP="00C62967">
            <w:pPr>
              <w:spacing w:before="36" w:after="36"/>
              <w:jc w:val="right"/>
              <w:rPr>
                <w:rFonts w:eastAsia="Cambria"/>
              </w:rPr>
            </w:pPr>
            <w:r w:rsidRPr="00032EC6">
              <w:rPr>
                <w:rFonts w:eastAsia="Cambria"/>
              </w:rPr>
              <w:t>Duration (s)</w:t>
            </w:r>
          </w:p>
        </w:tc>
        <w:tc>
          <w:tcPr>
            <w:tcW w:w="0" w:type="auto"/>
            <w:tcBorders>
              <w:bottom w:val="single" w:sz="0" w:space="0" w:color="auto"/>
            </w:tcBorders>
            <w:vAlign w:val="bottom"/>
            <w:tcPrChange w:id="776" w:author="Adrian" w:date="2017-05-23T13:13:00Z">
              <w:tcPr>
                <w:tcW w:w="0" w:type="auto"/>
                <w:tcBorders>
                  <w:bottom w:val="single" w:sz="0" w:space="0" w:color="auto"/>
                </w:tcBorders>
                <w:vAlign w:val="bottom"/>
              </w:tcPr>
            </w:tcPrChange>
          </w:tcPr>
          <w:p w14:paraId="10FE03E1" w14:textId="77777777" w:rsidR="00C62967" w:rsidRPr="00032EC6" w:rsidRDefault="00C62967" w:rsidP="00C62967">
            <w:pPr>
              <w:spacing w:before="36" w:after="36"/>
              <w:jc w:val="right"/>
              <w:rPr>
                <w:rFonts w:eastAsia="Cambria"/>
              </w:rPr>
            </w:pPr>
            <w:r w:rsidRPr="00032EC6">
              <w:rPr>
                <w:rFonts w:eastAsia="Cambria"/>
              </w:rPr>
              <w:t>S.E.</w:t>
            </w:r>
          </w:p>
        </w:tc>
        <w:tc>
          <w:tcPr>
            <w:tcW w:w="0" w:type="auto"/>
            <w:tcBorders>
              <w:bottom w:val="single" w:sz="0" w:space="0" w:color="auto"/>
            </w:tcBorders>
            <w:vAlign w:val="bottom"/>
            <w:tcPrChange w:id="777" w:author="Adrian" w:date="2017-05-23T13:13:00Z">
              <w:tcPr>
                <w:tcW w:w="0" w:type="auto"/>
                <w:tcBorders>
                  <w:bottom w:val="single" w:sz="0" w:space="0" w:color="auto"/>
                </w:tcBorders>
                <w:vAlign w:val="bottom"/>
              </w:tcPr>
            </w:tcPrChange>
          </w:tcPr>
          <w:p w14:paraId="7BE78ECC" w14:textId="77777777" w:rsidR="00C62967" w:rsidRPr="00032EC6" w:rsidRDefault="00C62967" w:rsidP="00C62967">
            <w:pPr>
              <w:spacing w:before="36" w:after="36"/>
              <w:jc w:val="right"/>
              <w:rPr>
                <w:rFonts w:eastAsia="Cambria"/>
              </w:rPr>
            </w:pPr>
            <w:r w:rsidRPr="00032EC6">
              <w:rPr>
                <w:rFonts w:eastAsia="Cambria"/>
              </w:rPr>
              <w:t>Pollen</w:t>
            </w:r>
          </w:p>
        </w:tc>
        <w:tc>
          <w:tcPr>
            <w:tcW w:w="0" w:type="auto"/>
            <w:tcBorders>
              <w:bottom w:val="single" w:sz="0" w:space="0" w:color="auto"/>
            </w:tcBorders>
            <w:vAlign w:val="bottom"/>
            <w:tcPrChange w:id="778" w:author="Adrian" w:date="2017-05-23T13:13:00Z">
              <w:tcPr>
                <w:tcW w:w="0" w:type="auto"/>
                <w:tcBorders>
                  <w:bottom w:val="single" w:sz="0" w:space="0" w:color="auto"/>
                </w:tcBorders>
                <w:vAlign w:val="bottom"/>
              </w:tcPr>
            </w:tcPrChange>
          </w:tcPr>
          <w:p w14:paraId="7D5E33EC" w14:textId="77777777" w:rsidR="00C62967" w:rsidRPr="00032EC6" w:rsidRDefault="00C62967" w:rsidP="00C62967">
            <w:pPr>
              <w:spacing w:before="36" w:after="36"/>
              <w:jc w:val="right"/>
              <w:rPr>
                <w:rFonts w:eastAsia="Cambria"/>
              </w:rPr>
            </w:pPr>
            <w:r w:rsidRPr="00032EC6">
              <w:rPr>
                <w:rFonts w:eastAsia="Cambria"/>
              </w:rPr>
              <w:t>Nectar</w:t>
            </w:r>
          </w:p>
        </w:tc>
        <w:tc>
          <w:tcPr>
            <w:tcW w:w="0" w:type="auto"/>
            <w:tcBorders>
              <w:bottom w:val="single" w:sz="0" w:space="0" w:color="auto"/>
            </w:tcBorders>
            <w:vAlign w:val="bottom"/>
            <w:tcPrChange w:id="779" w:author="Adrian" w:date="2017-05-23T13:13:00Z">
              <w:tcPr>
                <w:tcW w:w="0" w:type="auto"/>
                <w:tcBorders>
                  <w:bottom w:val="single" w:sz="0" w:space="0" w:color="auto"/>
                </w:tcBorders>
                <w:vAlign w:val="bottom"/>
              </w:tcPr>
            </w:tcPrChange>
          </w:tcPr>
          <w:p w14:paraId="21FAE2D7" w14:textId="77777777" w:rsidR="00C62967" w:rsidRPr="00032EC6" w:rsidRDefault="00C62967" w:rsidP="00C62967">
            <w:pPr>
              <w:spacing w:before="36" w:after="36"/>
              <w:jc w:val="right"/>
              <w:rPr>
                <w:rFonts w:eastAsia="Cambria"/>
              </w:rPr>
            </w:pPr>
            <w:r w:rsidRPr="00032EC6">
              <w:rPr>
                <w:rFonts w:eastAsia="Cambria"/>
              </w:rPr>
              <w:t>Attack</w:t>
            </w:r>
          </w:p>
        </w:tc>
        <w:tc>
          <w:tcPr>
            <w:tcW w:w="0" w:type="auto"/>
            <w:tcBorders>
              <w:bottom w:val="single" w:sz="0" w:space="0" w:color="auto"/>
            </w:tcBorders>
            <w:vAlign w:val="bottom"/>
            <w:tcPrChange w:id="780" w:author="Adrian" w:date="2017-05-23T13:13:00Z">
              <w:tcPr>
                <w:tcW w:w="0" w:type="auto"/>
                <w:tcBorders>
                  <w:bottom w:val="single" w:sz="0" w:space="0" w:color="auto"/>
                </w:tcBorders>
                <w:vAlign w:val="bottom"/>
              </w:tcPr>
            </w:tcPrChange>
          </w:tcPr>
          <w:p w14:paraId="30DD208F" w14:textId="77777777" w:rsidR="00C62967" w:rsidRPr="00032EC6" w:rsidRDefault="00C62967" w:rsidP="00C62967">
            <w:pPr>
              <w:spacing w:before="36" w:after="36"/>
              <w:jc w:val="right"/>
              <w:rPr>
                <w:rFonts w:eastAsia="Cambria"/>
              </w:rPr>
            </w:pPr>
            <w:r w:rsidRPr="00032EC6">
              <w:rPr>
                <w:rFonts w:eastAsia="Cambria"/>
              </w:rPr>
              <w:t>Male</w:t>
            </w:r>
          </w:p>
        </w:tc>
        <w:tc>
          <w:tcPr>
            <w:tcW w:w="0" w:type="auto"/>
            <w:tcBorders>
              <w:bottom w:val="single" w:sz="0" w:space="0" w:color="auto"/>
            </w:tcBorders>
            <w:vAlign w:val="bottom"/>
            <w:tcPrChange w:id="781" w:author="Adrian" w:date="2017-05-23T13:13:00Z">
              <w:tcPr>
                <w:tcW w:w="0" w:type="auto"/>
                <w:tcBorders>
                  <w:bottom w:val="single" w:sz="0" w:space="0" w:color="auto"/>
                </w:tcBorders>
                <w:vAlign w:val="bottom"/>
              </w:tcPr>
            </w:tcPrChange>
          </w:tcPr>
          <w:p w14:paraId="2E36C83F" w14:textId="77777777" w:rsidR="00C62967" w:rsidRPr="00032EC6" w:rsidRDefault="00C62967" w:rsidP="00C62967">
            <w:pPr>
              <w:spacing w:before="36" w:after="36"/>
              <w:jc w:val="right"/>
              <w:rPr>
                <w:rFonts w:eastAsia="Cambria"/>
              </w:rPr>
            </w:pPr>
            <w:r w:rsidRPr="00032EC6">
              <w:rPr>
                <w:rFonts w:eastAsia="Cambria"/>
              </w:rPr>
              <w:t>Female</w:t>
            </w:r>
          </w:p>
        </w:tc>
        <w:tc>
          <w:tcPr>
            <w:tcW w:w="0" w:type="auto"/>
            <w:tcBorders>
              <w:bottom w:val="single" w:sz="0" w:space="0" w:color="auto"/>
            </w:tcBorders>
            <w:vAlign w:val="bottom"/>
            <w:tcPrChange w:id="782" w:author="Adrian" w:date="2017-05-23T13:13:00Z">
              <w:tcPr>
                <w:tcW w:w="0" w:type="auto"/>
                <w:tcBorders>
                  <w:bottom w:val="single" w:sz="0" w:space="0" w:color="auto"/>
                </w:tcBorders>
                <w:vAlign w:val="bottom"/>
              </w:tcPr>
            </w:tcPrChange>
          </w:tcPr>
          <w:p w14:paraId="06ACD881" w14:textId="77777777" w:rsidR="00C62967" w:rsidRPr="00032EC6" w:rsidRDefault="00C62967" w:rsidP="00C62967">
            <w:pPr>
              <w:spacing w:before="36" w:after="36"/>
              <w:jc w:val="right"/>
              <w:rPr>
                <w:rFonts w:eastAsia="Cambria"/>
              </w:rPr>
            </w:pPr>
            <w:r w:rsidRPr="00032EC6">
              <w:rPr>
                <w:rFonts w:eastAsia="Cambria"/>
              </w:rPr>
              <w:t>Present</w:t>
            </w:r>
          </w:p>
        </w:tc>
        <w:tc>
          <w:tcPr>
            <w:tcW w:w="0" w:type="auto"/>
            <w:tcBorders>
              <w:bottom w:val="single" w:sz="0" w:space="0" w:color="auto"/>
            </w:tcBorders>
            <w:vAlign w:val="bottom"/>
            <w:tcPrChange w:id="783" w:author="Adrian" w:date="2017-05-23T13:13:00Z">
              <w:tcPr>
                <w:tcW w:w="0" w:type="auto"/>
                <w:tcBorders>
                  <w:bottom w:val="single" w:sz="0" w:space="0" w:color="auto"/>
                </w:tcBorders>
                <w:vAlign w:val="bottom"/>
              </w:tcPr>
            </w:tcPrChange>
          </w:tcPr>
          <w:p w14:paraId="2FFA8882" w14:textId="77777777" w:rsidR="00C62967" w:rsidRPr="00032EC6" w:rsidRDefault="00C62967" w:rsidP="00C62967">
            <w:pPr>
              <w:spacing w:before="36" w:after="36"/>
              <w:jc w:val="right"/>
              <w:rPr>
                <w:rFonts w:eastAsia="Cambria"/>
              </w:rPr>
            </w:pPr>
            <w:r w:rsidRPr="00032EC6">
              <w:rPr>
                <w:rFonts w:eastAsia="Cambria"/>
              </w:rPr>
              <w:t>Absent</w:t>
            </w:r>
          </w:p>
        </w:tc>
      </w:tr>
      <w:tr w:rsidR="00C62967" w:rsidRPr="00032EC6" w14:paraId="0EA1131B" w14:textId="77777777" w:rsidTr="006747B2">
        <w:trPr>
          <w:trHeight w:val="345"/>
        </w:trPr>
        <w:tc>
          <w:tcPr>
            <w:tcW w:w="0" w:type="auto"/>
            <w:tcPrChange w:id="784" w:author="Adrian" w:date="2017-05-23T13:13:00Z">
              <w:tcPr>
                <w:tcW w:w="0" w:type="auto"/>
              </w:tcPr>
            </w:tcPrChange>
          </w:tcPr>
          <w:p w14:paraId="5A27A243" w14:textId="77777777" w:rsidR="00C62967" w:rsidRPr="00032EC6" w:rsidRDefault="00C62967" w:rsidP="00C62967">
            <w:pPr>
              <w:spacing w:before="36" w:after="36"/>
              <w:rPr>
                <w:rFonts w:eastAsia="Cambria"/>
                <w:i/>
              </w:rPr>
            </w:pPr>
            <w:r w:rsidRPr="00032EC6">
              <w:rPr>
                <w:rFonts w:eastAsia="Cambria"/>
                <w:i/>
              </w:rPr>
              <w:t>Agapostemon</w:t>
            </w:r>
          </w:p>
        </w:tc>
        <w:tc>
          <w:tcPr>
            <w:tcW w:w="0" w:type="auto"/>
            <w:tcPrChange w:id="785" w:author="Adrian" w:date="2017-05-23T13:13:00Z">
              <w:tcPr>
                <w:tcW w:w="0" w:type="auto"/>
              </w:tcPr>
            </w:tcPrChange>
          </w:tcPr>
          <w:p w14:paraId="3D88DB67" w14:textId="77777777" w:rsidR="00C62967" w:rsidRPr="00032EC6" w:rsidRDefault="00C62967" w:rsidP="00C62967">
            <w:pPr>
              <w:spacing w:before="36" w:after="36"/>
              <w:rPr>
                <w:rFonts w:eastAsia="Cambria"/>
              </w:rPr>
            </w:pPr>
            <w:r w:rsidRPr="00032EC6">
              <w:rPr>
                <w:rFonts w:eastAsia="Cambria"/>
              </w:rPr>
              <w:t>Solitary</w:t>
            </w:r>
          </w:p>
        </w:tc>
        <w:tc>
          <w:tcPr>
            <w:tcW w:w="0" w:type="auto"/>
            <w:tcPrChange w:id="786" w:author="Adrian" w:date="2017-05-23T13:13:00Z">
              <w:tcPr>
                <w:tcW w:w="0" w:type="auto"/>
              </w:tcPr>
            </w:tcPrChange>
          </w:tcPr>
          <w:p w14:paraId="4655C9F2"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787" w:author="Adrian" w:date="2017-05-23T13:13:00Z">
              <w:tcPr>
                <w:tcW w:w="0" w:type="auto"/>
              </w:tcPr>
            </w:tcPrChange>
          </w:tcPr>
          <w:p w14:paraId="64312659" w14:textId="77777777" w:rsidR="00C62967" w:rsidRPr="00032EC6" w:rsidRDefault="00C62967" w:rsidP="00C62967">
            <w:pPr>
              <w:spacing w:before="36" w:after="36"/>
              <w:jc w:val="right"/>
              <w:rPr>
                <w:rFonts w:eastAsia="Cambria"/>
              </w:rPr>
            </w:pPr>
            <w:r w:rsidRPr="00032EC6">
              <w:rPr>
                <w:rFonts w:eastAsia="Cambria"/>
              </w:rPr>
              <w:t>0.33</w:t>
            </w:r>
          </w:p>
        </w:tc>
        <w:tc>
          <w:tcPr>
            <w:tcW w:w="0" w:type="auto"/>
            <w:tcPrChange w:id="788" w:author="Adrian" w:date="2017-05-23T13:13:00Z">
              <w:tcPr>
                <w:tcW w:w="0" w:type="auto"/>
              </w:tcPr>
            </w:tcPrChange>
          </w:tcPr>
          <w:p w14:paraId="4C991194" w14:textId="77777777" w:rsidR="00C62967" w:rsidRPr="00032EC6" w:rsidRDefault="00C62967" w:rsidP="00C62967">
            <w:pPr>
              <w:spacing w:before="36" w:after="36"/>
              <w:jc w:val="right"/>
              <w:rPr>
                <w:rFonts w:eastAsia="Cambria"/>
              </w:rPr>
            </w:pPr>
            <w:r w:rsidRPr="00032EC6">
              <w:rPr>
                <w:rFonts w:eastAsia="Cambria"/>
              </w:rPr>
              <w:t>-</w:t>
            </w:r>
          </w:p>
        </w:tc>
        <w:tc>
          <w:tcPr>
            <w:tcW w:w="0" w:type="auto"/>
            <w:tcPrChange w:id="789" w:author="Adrian" w:date="2017-05-23T13:13:00Z">
              <w:tcPr>
                <w:tcW w:w="0" w:type="auto"/>
              </w:tcPr>
            </w:tcPrChange>
          </w:tcPr>
          <w:p w14:paraId="27442E2A"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790" w:author="Adrian" w:date="2017-05-23T13:13:00Z">
              <w:tcPr>
                <w:tcW w:w="0" w:type="auto"/>
              </w:tcPr>
            </w:tcPrChange>
          </w:tcPr>
          <w:p w14:paraId="7DABBB19"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791" w:author="Adrian" w:date="2017-05-23T13:13:00Z">
              <w:tcPr>
                <w:tcW w:w="0" w:type="auto"/>
              </w:tcPr>
            </w:tcPrChange>
          </w:tcPr>
          <w:p w14:paraId="4035B6FA"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792" w:author="Adrian" w:date="2017-05-23T13:13:00Z">
              <w:tcPr>
                <w:tcW w:w="0" w:type="auto"/>
              </w:tcPr>
            </w:tcPrChange>
          </w:tcPr>
          <w:p w14:paraId="67B96943"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793" w:author="Adrian" w:date="2017-05-23T13:13:00Z">
              <w:tcPr>
                <w:tcW w:w="0" w:type="auto"/>
              </w:tcPr>
            </w:tcPrChange>
          </w:tcPr>
          <w:p w14:paraId="4F082461"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794" w:author="Adrian" w:date="2017-05-23T13:13:00Z">
              <w:tcPr>
                <w:tcW w:w="0" w:type="auto"/>
              </w:tcPr>
            </w:tcPrChange>
          </w:tcPr>
          <w:p w14:paraId="06686C71"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795" w:author="Adrian" w:date="2017-05-23T13:13:00Z">
              <w:tcPr>
                <w:tcW w:w="0" w:type="auto"/>
              </w:tcPr>
            </w:tcPrChange>
          </w:tcPr>
          <w:p w14:paraId="6F14DE4D" w14:textId="77777777" w:rsidR="00C62967" w:rsidRPr="00032EC6" w:rsidRDefault="00C62967" w:rsidP="00C62967">
            <w:pPr>
              <w:spacing w:before="36" w:after="36"/>
              <w:jc w:val="right"/>
              <w:rPr>
                <w:rFonts w:eastAsia="Cambria"/>
              </w:rPr>
            </w:pPr>
            <w:r w:rsidRPr="00032EC6">
              <w:rPr>
                <w:rFonts w:eastAsia="Cambria"/>
              </w:rPr>
              <w:t>1</w:t>
            </w:r>
          </w:p>
        </w:tc>
      </w:tr>
      <w:tr w:rsidR="00C62967" w:rsidRPr="00032EC6" w14:paraId="74DC19B7" w14:textId="77777777" w:rsidTr="006747B2">
        <w:trPr>
          <w:trHeight w:val="360"/>
        </w:trPr>
        <w:tc>
          <w:tcPr>
            <w:tcW w:w="0" w:type="auto"/>
            <w:tcPrChange w:id="796" w:author="Adrian" w:date="2017-05-23T13:13:00Z">
              <w:tcPr>
                <w:tcW w:w="0" w:type="auto"/>
              </w:tcPr>
            </w:tcPrChange>
          </w:tcPr>
          <w:p w14:paraId="5466B246" w14:textId="77777777" w:rsidR="00C62967" w:rsidRPr="00032EC6" w:rsidRDefault="00C62967" w:rsidP="00C62967">
            <w:pPr>
              <w:spacing w:before="36" w:after="36"/>
              <w:rPr>
                <w:rFonts w:eastAsia="Cambria"/>
                <w:i/>
              </w:rPr>
            </w:pPr>
            <w:r w:rsidRPr="00032EC6">
              <w:rPr>
                <w:rFonts w:eastAsia="Cambria"/>
                <w:i/>
              </w:rPr>
              <w:t>Andrena</w:t>
            </w:r>
          </w:p>
        </w:tc>
        <w:tc>
          <w:tcPr>
            <w:tcW w:w="0" w:type="auto"/>
            <w:tcPrChange w:id="797" w:author="Adrian" w:date="2017-05-23T13:13:00Z">
              <w:tcPr>
                <w:tcW w:w="0" w:type="auto"/>
              </w:tcPr>
            </w:tcPrChange>
          </w:tcPr>
          <w:p w14:paraId="02D1FB81" w14:textId="77777777" w:rsidR="00C62967" w:rsidRPr="00032EC6" w:rsidRDefault="00C62967" w:rsidP="00C62967">
            <w:pPr>
              <w:spacing w:before="36" w:after="36"/>
              <w:rPr>
                <w:rFonts w:eastAsia="Cambria"/>
              </w:rPr>
            </w:pPr>
            <w:r w:rsidRPr="00032EC6">
              <w:rPr>
                <w:rFonts w:eastAsia="Cambria"/>
              </w:rPr>
              <w:t>Solitary</w:t>
            </w:r>
          </w:p>
        </w:tc>
        <w:tc>
          <w:tcPr>
            <w:tcW w:w="0" w:type="auto"/>
            <w:tcPrChange w:id="798" w:author="Adrian" w:date="2017-05-23T13:13:00Z">
              <w:tcPr>
                <w:tcW w:w="0" w:type="auto"/>
              </w:tcPr>
            </w:tcPrChange>
          </w:tcPr>
          <w:p w14:paraId="4CAA2FB2" w14:textId="77777777" w:rsidR="00C62967" w:rsidRPr="00032EC6" w:rsidRDefault="00C62967" w:rsidP="00C62967">
            <w:pPr>
              <w:spacing w:before="36" w:after="36"/>
              <w:jc w:val="right"/>
              <w:rPr>
                <w:rFonts w:eastAsia="Cambria"/>
              </w:rPr>
            </w:pPr>
            <w:r w:rsidRPr="00032EC6">
              <w:rPr>
                <w:rFonts w:eastAsia="Cambria"/>
              </w:rPr>
              <w:t>18</w:t>
            </w:r>
          </w:p>
        </w:tc>
        <w:tc>
          <w:tcPr>
            <w:tcW w:w="0" w:type="auto"/>
            <w:tcPrChange w:id="799" w:author="Adrian" w:date="2017-05-23T13:13:00Z">
              <w:tcPr>
                <w:tcW w:w="0" w:type="auto"/>
              </w:tcPr>
            </w:tcPrChange>
          </w:tcPr>
          <w:p w14:paraId="37F4A379" w14:textId="77777777" w:rsidR="00C62967" w:rsidRPr="00032EC6" w:rsidRDefault="00C62967" w:rsidP="00C62967">
            <w:pPr>
              <w:spacing w:before="36" w:after="36"/>
              <w:jc w:val="right"/>
              <w:rPr>
                <w:rFonts w:eastAsia="Cambria"/>
              </w:rPr>
            </w:pPr>
            <w:r w:rsidRPr="00032EC6">
              <w:rPr>
                <w:rFonts w:eastAsia="Cambria"/>
              </w:rPr>
              <w:t>2.55</w:t>
            </w:r>
          </w:p>
        </w:tc>
        <w:tc>
          <w:tcPr>
            <w:tcW w:w="0" w:type="auto"/>
            <w:tcPrChange w:id="800" w:author="Adrian" w:date="2017-05-23T13:13:00Z">
              <w:tcPr>
                <w:tcW w:w="0" w:type="auto"/>
              </w:tcPr>
            </w:tcPrChange>
          </w:tcPr>
          <w:p w14:paraId="3F302157" w14:textId="77777777" w:rsidR="00C62967" w:rsidRPr="00032EC6" w:rsidRDefault="00C62967" w:rsidP="00C62967">
            <w:pPr>
              <w:spacing w:before="36" w:after="36"/>
              <w:jc w:val="right"/>
              <w:rPr>
                <w:rFonts w:eastAsia="Cambria"/>
              </w:rPr>
            </w:pPr>
            <w:r w:rsidRPr="00032EC6">
              <w:rPr>
                <w:rFonts w:eastAsia="Cambria"/>
              </w:rPr>
              <w:t>1.52</w:t>
            </w:r>
          </w:p>
        </w:tc>
        <w:tc>
          <w:tcPr>
            <w:tcW w:w="0" w:type="auto"/>
            <w:tcPrChange w:id="801" w:author="Adrian" w:date="2017-05-23T13:13:00Z">
              <w:tcPr>
                <w:tcW w:w="0" w:type="auto"/>
              </w:tcPr>
            </w:tcPrChange>
          </w:tcPr>
          <w:p w14:paraId="347BCBEA" w14:textId="77777777" w:rsidR="00C62967" w:rsidRPr="00032EC6" w:rsidRDefault="00C62967" w:rsidP="00C62967">
            <w:pPr>
              <w:spacing w:before="36" w:after="36"/>
              <w:jc w:val="right"/>
              <w:rPr>
                <w:rFonts w:eastAsia="Cambria"/>
              </w:rPr>
            </w:pPr>
            <w:r w:rsidRPr="00032EC6">
              <w:rPr>
                <w:rFonts w:eastAsia="Cambria"/>
              </w:rPr>
              <w:t>3</w:t>
            </w:r>
          </w:p>
        </w:tc>
        <w:tc>
          <w:tcPr>
            <w:tcW w:w="0" w:type="auto"/>
            <w:tcPrChange w:id="802" w:author="Adrian" w:date="2017-05-23T13:13:00Z">
              <w:tcPr>
                <w:tcW w:w="0" w:type="auto"/>
              </w:tcPr>
            </w:tcPrChange>
          </w:tcPr>
          <w:p w14:paraId="0C4AAA86" w14:textId="77777777" w:rsidR="00C62967" w:rsidRPr="00032EC6" w:rsidRDefault="00C62967" w:rsidP="00C62967">
            <w:pPr>
              <w:spacing w:before="36" w:after="36"/>
              <w:jc w:val="right"/>
              <w:rPr>
                <w:rFonts w:eastAsia="Cambria"/>
              </w:rPr>
            </w:pPr>
            <w:r w:rsidRPr="00032EC6">
              <w:rPr>
                <w:rFonts w:eastAsia="Cambria"/>
              </w:rPr>
              <w:t>5</w:t>
            </w:r>
          </w:p>
        </w:tc>
        <w:tc>
          <w:tcPr>
            <w:tcW w:w="0" w:type="auto"/>
            <w:tcPrChange w:id="803" w:author="Adrian" w:date="2017-05-23T13:13:00Z">
              <w:tcPr>
                <w:tcW w:w="0" w:type="auto"/>
              </w:tcPr>
            </w:tcPrChange>
          </w:tcPr>
          <w:p w14:paraId="277C9A57"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04" w:author="Adrian" w:date="2017-05-23T13:13:00Z">
              <w:tcPr>
                <w:tcW w:w="0" w:type="auto"/>
              </w:tcPr>
            </w:tcPrChange>
          </w:tcPr>
          <w:p w14:paraId="7239D644" w14:textId="77777777" w:rsidR="00C62967" w:rsidRPr="00032EC6" w:rsidRDefault="00C62967" w:rsidP="00C62967">
            <w:pPr>
              <w:spacing w:before="36" w:after="36"/>
              <w:jc w:val="right"/>
              <w:rPr>
                <w:rFonts w:eastAsia="Cambria"/>
              </w:rPr>
            </w:pPr>
            <w:r w:rsidRPr="00032EC6">
              <w:rPr>
                <w:rFonts w:eastAsia="Cambria"/>
              </w:rPr>
              <w:t>14</w:t>
            </w:r>
          </w:p>
        </w:tc>
        <w:tc>
          <w:tcPr>
            <w:tcW w:w="0" w:type="auto"/>
            <w:tcPrChange w:id="805" w:author="Adrian" w:date="2017-05-23T13:13:00Z">
              <w:tcPr>
                <w:tcW w:w="0" w:type="auto"/>
              </w:tcPr>
            </w:tcPrChange>
          </w:tcPr>
          <w:p w14:paraId="2FDDE6AA" w14:textId="77777777" w:rsidR="00C62967" w:rsidRPr="00032EC6" w:rsidRDefault="00C62967" w:rsidP="00C62967">
            <w:pPr>
              <w:spacing w:before="36" w:after="36"/>
              <w:jc w:val="right"/>
              <w:rPr>
                <w:rFonts w:eastAsia="Cambria"/>
              </w:rPr>
            </w:pPr>
            <w:r w:rsidRPr="00032EC6">
              <w:rPr>
                <w:rFonts w:eastAsia="Cambria"/>
              </w:rPr>
              <w:t>4</w:t>
            </w:r>
          </w:p>
        </w:tc>
        <w:tc>
          <w:tcPr>
            <w:tcW w:w="0" w:type="auto"/>
            <w:tcPrChange w:id="806" w:author="Adrian" w:date="2017-05-23T13:13:00Z">
              <w:tcPr>
                <w:tcW w:w="0" w:type="auto"/>
              </w:tcPr>
            </w:tcPrChange>
          </w:tcPr>
          <w:p w14:paraId="6EE6DA40" w14:textId="77777777" w:rsidR="00C62967" w:rsidRPr="00032EC6" w:rsidRDefault="00C62967" w:rsidP="00C62967">
            <w:pPr>
              <w:spacing w:before="36" w:after="36"/>
              <w:jc w:val="right"/>
              <w:rPr>
                <w:rFonts w:eastAsia="Cambria"/>
              </w:rPr>
            </w:pPr>
            <w:r w:rsidRPr="00032EC6">
              <w:rPr>
                <w:rFonts w:eastAsia="Cambria"/>
              </w:rPr>
              <w:t>8</w:t>
            </w:r>
          </w:p>
        </w:tc>
        <w:tc>
          <w:tcPr>
            <w:tcW w:w="0" w:type="auto"/>
            <w:tcPrChange w:id="807" w:author="Adrian" w:date="2017-05-23T13:13:00Z">
              <w:tcPr>
                <w:tcW w:w="0" w:type="auto"/>
              </w:tcPr>
            </w:tcPrChange>
          </w:tcPr>
          <w:p w14:paraId="294FC8EE" w14:textId="77777777" w:rsidR="00C62967" w:rsidRPr="00032EC6" w:rsidRDefault="00C62967" w:rsidP="00C62967">
            <w:pPr>
              <w:spacing w:before="36" w:after="36"/>
              <w:jc w:val="right"/>
              <w:rPr>
                <w:rFonts w:eastAsia="Cambria"/>
              </w:rPr>
            </w:pPr>
            <w:r w:rsidRPr="00032EC6">
              <w:rPr>
                <w:rFonts w:eastAsia="Cambria"/>
              </w:rPr>
              <w:t>10</w:t>
            </w:r>
          </w:p>
        </w:tc>
      </w:tr>
      <w:tr w:rsidR="00C62967" w:rsidRPr="00032EC6" w14:paraId="15356500" w14:textId="77777777" w:rsidTr="006747B2">
        <w:trPr>
          <w:trHeight w:val="360"/>
        </w:trPr>
        <w:tc>
          <w:tcPr>
            <w:tcW w:w="0" w:type="auto"/>
            <w:tcPrChange w:id="808" w:author="Adrian" w:date="2017-05-23T13:13:00Z">
              <w:tcPr>
                <w:tcW w:w="0" w:type="auto"/>
              </w:tcPr>
            </w:tcPrChange>
          </w:tcPr>
          <w:p w14:paraId="3AD377B8" w14:textId="77777777" w:rsidR="00C62967" w:rsidRPr="00032EC6" w:rsidRDefault="00C62967" w:rsidP="00C62967">
            <w:pPr>
              <w:spacing w:before="36" w:after="36"/>
              <w:rPr>
                <w:rFonts w:eastAsia="Cambria"/>
                <w:i/>
              </w:rPr>
            </w:pPr>
            <w:r w:rsidRPr="00032EC6">
              <w:rPr>
                <w:rFonts w:eastAsia="Cambria"/>
                <w:i/>
              </w:rPr>
              <w:t>Anthidium</w:t>
            </w:r>
          </w:p>
        </w:tc>
        <w:tc>
          <w:tcPr>
            <w:tcW w:w="0" w:type="auto"/>
            <w:tcPrChange w:id="809" w:author="Adrian" w:date="2017-05-23T13:13:00Z">
              <w:tcPr>
                <w:tcW w:w="0" w:type="auto"/>
              </w:tcPr>
            </w:tcPrChange>
          </w:tcPr>
          <w:p w14:paraId="5DA49998" w14:textId="77777777" w:rsidR="00C62967" w:rsidRPr="00032EC6" w:rsidRDefault="00C62967" w:rsidP="00C62967">
            <w:pPr>
              <w:spacing w:before="36" w:after="36"/>
              <w:rPr>
                <w:rFonts w:eastAsia="Cambria"/>
              </w:rPr>
            </w:pPr>
            <w:r w:rsidRPr="00032EC6">
              <w:rPr>
                <w:rFonts w:eastAsia="Cambria"/>
              </w:rPr>
              <w:t>Solitary</w:t>
            </w:r>
          </w:p>
        </w:tc>
        <w:tc>
          <w:tcPr>
            <w:tcW w:w="0" w:type="auto"/>
            <w:tcPrChange w:id="810" w:author="Adrian" w:date="2017-05-23T13:13:00Z">
              <w:tcPr>
                <w:tcW w:w="0" w:type="auto"/>
              </w:tcPr>
            </w:tcPrChange>
          </w:tcPr>
          <w:p w14:paraId="0EA54E90"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11" w:author="Adrian" w:date="2017-05-23T13:13:00Z">
              <w:tcPr>
                <w:tcW w:w="0" w:type="auto"/>
              </w:tcPr>
            </w:tcPrChange>
          </w:tcPr>
          <w:p w14:paraId="76C3A4D4" w14:textId="77777777" w:rsidR="00C62967" w:rsidRPr="00032EC6" w:rsidRDefault="00C62967" w:rsidP="00C62967">
            <w:pPr>
              <w:spacing w:before="36" w:after="36"/>
              <w:jc w:val="right"/>
              <w:rPr>
                <w:rFonts w:eastAsia="Cambria"/>
              </w:rPr>
            </w:pPr>
            <w:r w:rsidRPr="00032EC6">
              <w:rPr>
                <w:rFonts w:eastAsia="Cambria"/>
              </w:rPr>
              <w:t>0.20</w:t>
            </w:r>
          </w:p>
        </w:tc>
        <w:tc>
          <w:tcPr>
            <w:tcW w:w="0" w:type="auto"/>
            <w:tcPrChange w:id="812" w:author="Adrian" w:date="2017-05-23T13:13:00Z">
              <w:tcPr>
                <w:tcW w:w="0" w:type="auto"/>
              </w:tcPr>
            </w:tcPrChange>
          </w:tcPr>
          <w:p w14:paraId="4A9753E6" w14:textId="77777777" w:rsidR="00C62967" w:rsidRPr="00032EC6" w:rsidRDefault="00C62967" w:rsidP="00C62967">
            <w:pPr>
              <w:spacing w:before="36" w:after="36"/>
              <w:jc w:val="right"/>
              <w:rPr>
                <w:rFonts w:eastAsia="Cambria"/>
              </w:rPr>
            </w:pPr>
            <w:r w:rsidRPr="00032EC6">
              <w:rPr>
                <w:rFonts w:eastAsia="Cambria"/>
              </w:rPr>
              <w:t>-</w:t>
            </w:r>
          </w:p>
        </w:tc>
        <w:tc>
          <w:tcPr>
            <w:tcW w:w="0" w:type="auto"/>
            <w:tcPrChange w:id="813" w:author="Adrian" w:date="2017-05-23T13:13:00Z">
              <w:tcPr>
                <w:tcW w:w="0" w:type="auto"/>
              </w:tcPr>
            </w:tcPrChange>
          </w:tcPr>
          <w:p w14:paraId="2A7A7433"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14" w:author="Adrian" w:date="2017-05-23T13:13:00Z">
              <w:tcPr>
                <w:tcW w:w="0" w:type="auto"/>
              </w:tcPr>
            </w:tcPrChange>
          </w:tcPr>
          <w:p w14:paraId="36C8939B"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15" w:author="Adrian" w:date="2017-05-23T13:13:00Z">
              <w:tcPr>
                <w:tcW w:w="0" w:type="auto"/>
              </w:tcPr>
            </w:tcPrChange>
          </w:tcPr>
          <w:p w14:paraId="47D37B4C"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16" w:author="Adrian" w:date="2017-05-23T13:13:00Z">
              <w:tcPr>
                <w:tcW w:w="0" w:type="auto"/>
              </w:tcPr>
            </w:tcPrChange>
          </w:tcPr>
          <w:p w14:paraId="172DF238"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17" w:author="Adrian" w:date="2017-05-23T13:13:00Z">
              <w:tcPr>
                <w:tcW w:w="0" w:type="auto"/>
              </w:tcPr>
            </w:tcPrChange>
          </w:tcPr>
          <w:p w14:paraId="58B21F7D"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18" w:author="Adrian" w:date="2017-05-23T13:13:00Z">
              <w:tcPr>
                <w:tcW w:w="0" w:type="auto"/>
              </w:tcPr>
            </w:tcPrChange>
          </w:tcPr>
          <w:p w14:paraId="446EF3BF"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19" w:author="Adrian" w:date="2017-05-23T13:13:00Z">
              <w:tcPr>
                <w:tcW w:w="0" w:type="auto"/>
              </w:tcPr>
            </w:tcPrChange>
          </w:tcPr>
          <w:p w14:paraId="6F89D175" w14:textId="77777777" w:rsidR="00C62967" w:rsidRPr="00032EC6" w:rsidRDefault="00C62967" w:rsidP="00C62967">
            <w:pPr>
              <w:spacing w:before="36" w:after="36"/>
              <w:jc w:val="right"/>
              <w:rPr>
                <w:rFonts w:eastAsia="Cambria"/>
              </w:rPr>
            </w:pPr>
            <w:r w:rsidRPr="00032EC6">
              <w:rPr>
                <w:rFonts w:eastAsia="Cambria"/>
              </w:rPr>
              <w:t>1</w:t>
            </w:r>
          </w:p>
        </w:tc>
      </w:tr>
      <w:tr w:rsidR="00C62967" w:rsidRPr="00032EC6" w14:paraId="75AC932E" w14:textId="77777777" w:rsidTr="006747B2">
        <w:trPr>
          <w:trHeight w:val="345"/>
        </w:trPr>
        <w:tc>
          <w:tcPr>
            <w:tcW w:w="0" w:type="auto"/>
            <w:tcPrChange w:id="820" w:author="Adrian" w:date="2017-05-23T13:13:00Z">
              <w:tcPr>
                <w:tcW w:w="0" w:type="auto"/>
              </w:tcPr>
            </w:tcPrChange>
          </w:tcPr>
          <w:p w14:paraId="3C706F44" w14:textId="77777777" w:rsidR="00C62967" w:rsidRPr="00032EC6" w:rsidRDefault="00C62967" w:rsidP="00C62967">
            <w:pPr>
              <w:spacing w:before="36" w:after="36"/>
              <w:rPr>
                <w:rFonts w:eastAsia="Cambria"/>
                <w:i/>
              </w:rPr>
            </w:pPr>
            <w:r w:rsidRPr="00032EC6">
              <w:rPr>
                <w:rFonts w:eastAsia="Cambria"/>
                <w:i/>
              </w:rPr>
              <w:t>Apis</w:t>
            </w:r>
          </w:p>
        </w:tc>
        <w:tc>
          <w:tcPr>
            <w:tcW w:w="0" w:type="auto"/>
            <w:tcPrChange w:id="821" w:author="Adrian" w:date="2017-05-23T13:13:00Z">
              <w:tcPr>
                <w:tcW w:w="0" w:type="auto"/>
              </w:tcPr>
            </w:tcPrChange>
          </w:tcPr>
          <w:p w14:paraId="40695B5F" w14:textId="77777777" w:rsidR="00C62967" w:rsidRPr="00032EC6" w:rsidRDefault="00C62967" w:rsidP="00C62967">
            <w:pPr>
              <w:spacing w:before="36" w:after="36"/>
              <w:rPr>
                <w:rFonts w:eastAsia="Cambria"/>
              </w:rPr>
            </w:pPr>
            <w:r w:rsidRPr="00032EC6">
              <w:rPr>
                <w:rFonts w:eastAsia="Cambria"/>
              </w:rPr>
              <w:t>Eusocial</w:t>
            </w:r>
          </w:p>
        </w:tc>
        <w:tc>
          <w:tcPr>
            <w:tcW w:w="0" w:type="auto"/>
            <w:tcPrChange w:id="822" w:author="Adrian" w:date="2017-05-23T13:13:00Z">
              <w:tcPr>
                <w:tcW w:w="0" w:type="auto"/>
              </w:tcPr>
            </w:tcPrChange>
          </w:tcPr>
          <w:p w14:paraId="24E312EC" w14:textId="77777777" w:rsidR="00C62967" w:rsidRPr="00032EC6" w:rsidRDefault="00C62967" w:rsidP="00C62967">
            <w:pPr>
              <w:spacing w:before="36" w:after="36"/>
              <w:jc w:val="right"/>
              <w:rPr>
                <w:rFonts w:eastAsia="Cambria"/>
              </w:rPr>
            </w:pPr>
            <w:r w:rsidRPr="00032EC6">
              <w:rPr>
                <w:rFonts w:eastAsia="Cambria"/>
              </w:rPr>
              <w:t>6</w:t>
            </w:r>
          </w:p>
        </w:tc>
        <w:tc>
          <w:tcPr>
            <w:tcW w:w="0" w:type="auto"/>
            <w:tcPrChange w:id="823" w:author="Adrian" w:date="2017-05-23T13:13:00Z">
              <w:tcPr>
                <w:tcW w:w="0" w:type="auto"/>
              </w:tcPr>
            </w:tcPrChange>
          </w:tcPr>
          <w:p w14:paraId="36599F2F" w14:textId="77777777" w:rsidR="00C62967" w:rsidRPr="00032EC6" w:rsidRDefault="00C62967" w:rsidP="00C62967">
            <w:pPr>
              <w:spacing w:before="36" w:after="36"/>
              <w:jc w:val="right"/>
              <w:rPr>
                <w:rFonts w:eastAsia="Cambria"/>
              </w:rPr>
            </w:pPr>
            <w:r w:rsidRPr="00032EC6">
              <w:rPr>
                <w:rFonts w:eastAsia="Cambria"/>
              </w:rPr>
              <w:t>38.77</w:t>
            </w:r>
          </w:p>
        </w:tc>
        <w:tc>
          <w:tcPr>
            <w:tcW w:w="0" w:type="auto"/>
            <w:tcPrChange w:id="824" w:author="Adrian" w:date="2017-05-23T13:13:00Z">
              <w:tcPr>
                <w:tcW w:w="0" w:type="auto"/>
              </w:tcPr>
            </w:tcPrChange>
          </w:tcPr>
          <w:p w14:paraId="273C9170" w14:textId="77777777" w:rsidR="00C62967" w:rsidRPr="00032EC6" w:rsidRDefault="00C62967" w:rsidP="00C62967">
            <w:pPr>
              <w:spacing w:before="36" w:after="36"/>
              <w:jc w:val="right"/>
              <w:rPr>
                <w:rFonts w:eastAsia="Cambria"/>
              </w:rPr>
            </w:pPr>
            <w:r w:rsidRPr="00032EC6">
              <w:rPr>
                <w:rFonts w:eastAsia="Cambria"/>
              </w:rPr>
              <w:t>18.51</w:t>
            </w:r>
          </w:p>
        </w:tc>
        <w:tc>
          <w:tcPr>
            <w:tcW w:w="0" w:type="auto"/>
            <w:tcPrChange w:id="825" w:author="Adrian" w:date="2017-05-23T13:13:00Z">
              <w:tcPr>
                <w:tcW w:w="0" w:type="auto"/>
              </w:tcPr>
            </w:tcPrChange>
          </w:tcPr>
          <w:p w14:paraId="59A4347A"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26" w:author="Adrian" w:date="2017-05-23T13:13:00Z">
              <w:tcPr>
                <w:tcW w:w="0" w:type="auto"/>
              </w:tcPr>
            </w:tcPrChange>
          </w:tcPr>
          <w:p w14:paraId="0B7E0E68" w14:textId="77777777" w:rsidR="00C62967" w:rsidRPr="00032EC6" w:rsidRDefault="00C62967" w:rsidP="00C62967">
            <w:pPr>
              <w:spacing w:before="36" w:after="36"/>
              <w:jc w:val="right"/>
              <w:rPr>
                <w:rFonts w:eastAsia="Cambria"/>
              </w:rPr>
            </w:pPr>
            <w:r w:rsidRPr="00032EC6">
              <w:rPr>
                <w:rFonts w:eastAsia="Cambria"/>
              </w:rPr>
              <w:t>2</w:t>
            </w:r>
          </w:p>
        </w:tc>
        <w:tc>
          <w:tcPr>
            <w:tcW w:w="0" w:type="auto"/>
            <w:tcPrChange w:id="827" w:author="Adrian" w:date="2017-05-23T13:13:00Z">
              <w:tcPr>
                <w:tcW w:w="0" w:type="auto"/>
              </w:tcPr>
            </w:tcPrChange>
          </w:tcPr>
          <w:p w14:paraId="7DFB5656"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28" w:author="Adrian" w:date="2017-05-23T13:13:00Z">
              <w:tcPr>
                <w:tcW w:w="0" w:type="auto"/>
              </w:tcPr>
            </w:tcPrChange>
          </w:tcPr>
          <w:p w14:paraId="2E2C280A"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29" w:author="Adrian" w:date="2017-05-23T13:13:00Z">
              <w:tcPr>
                <w:tcW w:w="0" w:type="auto"/>
              </w:tcPr>
            </w:tcPrChange>
          </w:tcPr>
          <w:p w14:paraId="6F08D8C7" w14:textId="77777777" w:rsidR="00C62967" w:rsidRPr="00032EC6" w:rsidRDefault="00C62967" w:rsidP="00C62967">
            <w:pPr>
              <w:spacing w:before="36" w:after="36"/>
              <w:jc w:val="right"/>
              <w:rPr>
                <w:rFonts w:eastAsia="Cambria"/>
              </w:rPr>
            </w:pPr>
            <w:r w:rsidRPr="00032EC6">
              <w:rPr>
                <w:rFonts w:eastAsia="Cambria"/>
              </w:rPr>
              <w:t>6</w:t>
            </w:r>
          </w:p>
        </w:tc>
        <w:tc>
          <w:tcPr>
            <w:tcW w:w="0" w:type="auto"/>
            <w:tcPrChange w:id="830" w:author="Adrian" w:date="2017-05-23T13:13:00Z">
              <w:tcPr>
                <w:tcW w:w="0" w:type="auto"/>
              </w:tcPr>
            </w:tcPrChange>
          </w:tcPr>
          <w:p w14:paraId="41713FA2" w14:textId="77777777" w:rsidR="00C62967" w:rsidRPr="00032EC6" w:rsidRDefault="00C62967" w:rsidP="00C62967">
            <w:pPr>
              <w:spacing w:before="36" w:after="36"/>
              <w:jc w:val="right"/>
              <w:rPr>
                <w:rFonts w:eastAsia="Cambria"/>
              </w:rPr>
            </w:pPr>
            <w:r w:rsidRPr="00032EC6">
              <w:rPr>
                <w:rFonts w:eastAsia="Cambria"/>
              </w:rPr>
              <w:t>3</w:t>
            </w:r>
          </w:p>
        </w:tc>
        <w:tc>
          <w:tcPr>
            <w:tcW w:w="0" w:type="auto"/>
            <w:tcPrChange w:id="831" w:author="Adrian" w:date="2017-05-23T13:13:00Z">
              <w:tcPr>
                <w:tcW w:w="0" w:type="auto"/>
              </w:tcPr>
            </w:tcPrChange>
          </w:tcPr>
          <w:p w14:paraId="30A2EEB6" w14:textId="77777777" w:rsidR="00C62967" w:rsidRPr="00032EC6" w:rsidRDefault="00C62967" w:rsidP="00C62967">
            <w:pPr>
              <w:spacing w:before="36" w:after="36"/>
              <w:jc w:val="right"/>
              <w:rPr>
                <w:rFonts w:eastAsia="Cambria"/>
              </w:rPr>
            </w:pPr>
            <w:r w:rsidRPr="00032EC6">
              <w:rPr>
                <w:rFonts w:eastAsia="Cambria"/>
              </w:rPr>
              <w:t>3</w:t>
            </w:r>
          </w:p>
        </w:tc>
      </w:tr>
      <w:tr w:rsidR="00C62967" w:rsidRPr="00032EC6" w14:paraId="681D43CE" w14:textId="77777777" w:rsidTr="006747B2">
        <w:trPr>
          <w:trHeight w:val="360"/>
        </w:trPr>
        <w:tc>
          <w:tcPr>
            <w:tcW w:w="0" w:type="auto"/>
            <w:tcPrChange w:id="832" w:author="Adrian" w:date="2017-05-23T13:13:00Z">
              <w:tcPr>
                <w:tcW w:w="0" w:type="auto"/>
              </w:tcPr>
            </w:tcPrChange>
          </w:tcPr>
          <w:p w14:paraId="78974E75" w14:textId="77777777" w:rsidR="00C62967" w:rsidRPr="00032EC6" w:rsidRDefault="00C62967" w:rsidP="00C62967">
            <w:pPr>
              <w:spacing w:before="36" w:after="36"/>
              <w:rPr>
                <w:rFonts w:eastAsia="Cambria"/>
                <w:i/>
              </w:rPr>
            </w:pPr>
            <w:r w:rsidRPr="00032EC6">
              <w:rPr>
                <w:rFonts w:eastAsia="Cambria"/>
                <w:i/>
              </w:rPr>
              <w:t>Bombus</w:t>
            </w:r>
          </w:p>
        </w:tc>
        <w:tc>
          <w:tcPr>
            <w:tcW w:w="0" w:type="auto"/>
            <w:tcPrChange w:id="833" w:author="Adrian" w:date="2017-05-23T13:13:00Z">
              <w:tcPr>
                <w:tcW w:w="0" w:type="auto"/>
              </w:tcPr>
            </w:tcPrChange>
          </w:tcPr>
          <w:p w14:paraId="5FA9DD5B" w14:textId="77777777" w:rsidR="00C62967" w:rsidRPr="00032EC6" w:rsidRDefault="00C62967" w:rsidP="00C62967">
            <w:pPr>
              <w:spacing w:before="36" w:after="36"/>
              <w:rPr>
                <w:rFonts w:eastAsia="Cambria"/>
              </w:rPr>
            </w:pPr>
            <w:r w:rsidRPr="00032EC6">
              <w:rPr>
                <w:rFonts w:eastAsia="Cambria"/>
              </w:rPr>
              <w:t>Eusocial</w:t>
            </w:r>
          </w:p>
        </w:tc>
        <w:tc>
          <w:tcPr>
            <w:tcW w:w="0" w:type="auto"/>
            <w:tcPrChange w:id="834" w:author="Adrian" w:date="2017-05-23T13:13:00Z">
              <w:tcPr>
                <w:tcW w:w="0" w:type="auto"/>
              </w:tcPr>
            </w:tcPrChange>
          </w:tcPr>
          <w:p w14:paraId="129DD9D5" w14:textId="77777777" w:rsidR="00C62967" w:rsidRPr="00032EC6" w:rsidRDefault="00C62967" w:rsidP="00C62967">
            <w:pPr>
              <w:spacing w:before="36" w:after="36"/>
              <w:jc w:val="right"/>
              <w:rPr>
                <w:rFonts w:eastAsia="Cambria"/>
              </w:rPr>
            </w:pPr>
            <w:r w:rsidRPr="00032EC6">
              <w:rPr>
                <w:rFonts w:eastAsia="Cambria"/>
              </w:rPr>
              <w:t>8</w:t>
            </w:r>
          </w:p>
        </w:tc>
        <w:tc>
          <w:tcPr>
            <w:tcW w:w="0" w:type="auto"/>
            <w:tcPrChange w:id="835" w:author="Adrian" w:date="2017-05-23T13:13:00Z">
              <w:tcPr>
                <w:tcW w:w="0" w:type="auto"/>
              </w:tcPr>
            </w:tcPrChange>
          </w:tcPr>
          <w:p w14:paraId="4CBA77D3" w14:textId="77777777" w:rsidR="00C62967" w:rsidRPr="00032EC6" w:rsidRDefault="00C62967" w:rsidP="00C62967">
            <w:pPr>
              <w:spacing w:before="36" w:after="36"/>
              <w:jc w:val="right"/>
              <w:rPr>
                <w:rFonts w:eastAsia="Cambria"/>
              </w:rPr>
            </w:pPr>
            <w:r w:rsidRPr="00032EC6">
              <w:rPr>
                <w:rFonts w:eastAsia="Cambria"/>
              </w:rPr>
              <w:t>7.94</w:t>
            </w:r>
          </w:p>
        </w:tc>
        <w:tc>
          <w:tcPr>
            <w:tcW w:w="0" w:type="auto"/>
            <w:tcPrChange w:id="836" w:author="Adrian" w:date="2017-05-23T13:13:00Z">
              <w:tcPr>
                <w:tcW w:w="0" w:type="auto"/>
              </w:tcPr>
            </w:tcPrChange>
          </w:tcPr>
          <w:p w14:paraId="2893C361" w14:textId="77777777" w:rsidR="00C62967" w:rsidRPr="00032EC6" w:rsidRDefault="00C62967" w:rsidP="00C62967">
            <w:pPr>
              <w:spacing w:before="36" w:after="36"/>
              <w:jc w:val="right"/>
              <w:rPr>
                <w:rFonts w:eastAsia="Cambria"/>
              </w:rPr>
            </w:pPr>
            <w:r w:rsidRPr="00032EC6">
              <w:rPr>
                <w:rFonts w:eastAsia="Cambria"/>
              </w:rPr>
              <w:t>3.47</w:t>
            </w:r>
          </w:p>
        </w:tc>
        <w:tc>
          <w:tcPr>
            <w:tcW w:w="0" w:type="auto"/>
            <w:tcPrChange w:id="837" w:author="Adrian" w:date="2017-05-23T13:13:00Z">
              <w:tcPr>
                <w:tcW w:w="0" w:type="auto"/>
              </w:tcPr>
            </w:tcPrChange>
          </w:tcPr>
          <w:p w14:paraId="47BB1F07" w14:textId="77777777" w:rsidR="00C62967" w:rsidRPr="00032EC6" w:rsidRDefault="00C62967" w:rsidP="00C62967">
            <w:pPr>
              <w:spacing w:before="36" w:after="36"/>
              <w:jc w:val="right"/>
              <w:rPr>
                <w:rFonts w:eastAsia="Cambria"/>
              </w:rPr>
            </w:pPr>
            <w:r w:rsidRPr="00032EC6">
              <w:rPr>
                <w:rFonts w:eastAsia="Cambria"/>
              </w:rPr>
              <w:t>2</w:t>
            </w:r>
          </w:p>
        </w:tc>
        <w:tc>
          <w:tcPr>
            <w:tcW w:w="0" w:type="auto"/>
            <w:tcPrChange w:id="838" w:author="Adrian" w:date="2017-05-23T13:13:00Z">
              <w:tcPr>
                <w:tcW w:w="0" w:type="auto"/>
              </w:tcPr>
            </w:tcPrChange>
          </w:tcPr>
          <w:p w14:paraId="70A2319F" w14:textId="77777777" w:rsidR="00C62967" w:rsidRPr="00032EC6" w:rsidRDefault="00C62967" w:rsidP="00C62967">
            <w:pPr>
              <w:spacing w:before="36" w:after="36"/>
              <w:jc w:val="right"/>
              <w:rPr>
                <w:rFonts w:eastAsia="Cambria"/>
              </w:rPr>
            </w:pPr>
            <w:r w:rsidRPr="00032EC6">
              <w:rPr>
                <w:rFonts w:eastAsia="Cambria"/>
              </w:rPr>
              <w:t>5</w:t>
            </w:r>
          </w:p>
        </w:tc>
        <w:tc>
          <w:tcPr>
            <w:tcW w:w="0" w:type="auto"/>
            <w:tcPrChange w:id="839" w:author="Adrian" w:date="2017-05-23T13:13:00Z">
              <w:tcPr>
                <w:tcW w:w="0" w:type="auto"/>
              </w:tcPr>
            </w:tcPrChange>
          </w:tcPr>
          <w:p w14:paraId="1956980D"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40" w:author="Adrian" w:date="2017-05-23T13:13:00Z">
              <w:tcPr>
                <w:tcW w:w="0" w:type="auto"/>
              </w:tcPr>
            </w:tcPrChange>
          </w:tcPr>
          <w:p w14:paraId="2A13E4CB"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41" w:author="Adrian" w:date="2017-05-23T13:13:00Z">
              <w:tcPr>
                <w:tcW w:w="0" w:type="auto"/>
              </w:tcPr>
            </w:tcPrChange>
          </w:tcPr>
          <w:p w14:paraId="583D10D1" w14:textId="77777777" w:rsidR="00C62967" w:rsidRPr="00032EC6" w:rsidRDefault="00C62967" w:rsidP="00C62967">
            <w:pPr>
              <w:spacing w:before="36" w:after="36"/>
              <w:jc w:val="right"/>
              <w:rPr>
                <w:rFonts w:eastAsia="Cambria"/>
              </w:rPr>
            </w:pPr>
            <w:r w:rsidRPr="00032EC6">
              <w:rPr>
                <w:rFonts w:eastAsia="Cambria"/>
              </w:rPr>
              <w:t>7</w:t>
            </w:r>
          </w:p>
        </w:tc>
        <w:tc>
          <w:tcPr>
            <w:tcW w:w="0" w:type="auto"/>
            <w:tcPrChange w:id="842" w:author="Adrian" w:date="2017-05-23T13:13:00Z">
              <w:tcPr>
                <w:tcW w:w="0" w:type="auto"/>
              </w:tcPr>
            </w:tcPrChange>
          </w:tcPr>
          <w:p w14:paraId="39BB104C" w14:textId="77777777" w:rsidR="00C62967" w:rsidRPr="00032EC6" w:rsidRDefault="00C62967" w:rsidP="00C62967">
            <w:pPr>
              <w:spacing w:before="36" w:after="36"/>
              <w:jc w:val="right"/>
              <w:rPr>
                <w:rFonts w:eastAsia="Cambria"/>
              </w:rPr>
            </w:pPr>
            <w:r w:rsidRPr="00032EC6">
              <w:rPr>
                <w:rFonts w:eastAsia="Cambria"/>
              </w:rPr>
              <w:t>6</w:t>
            </w:r>
          </w:p>
        </w:tc>
        <w:tc>
          <w:tcPr>
            <w:tcW w:w="0" w:type="auto"/>
            <w:tcPrChange w:id="843" w:author="Adrian" w:date="2017-05-23T13:13:00Z">
              <w:tcPr>
                <w:tcW w:w="0" w:type="auto"/>
              </w:tcPr>
            </w:tcPrChange>
          </w:tcPr>
          <w:p w14:paraId="586CFC70" w14:textId="77777777" w:rsidR="00C62967" w:rsidRPr="00032EC6" w:rsidRDefault="00C62967" w:rsidP="00C62967">
            <w:pPr>
              <w:spacing w:before="36" w:after="36"/>
              <w:jc w:val="right"/>
              <w:rPr>
                <w:rFonts w:eastAsia="Cambria"/>
              </w:rPr>
            </w:pPr>
            <w:r w:rsidRPr="00032EC6">
              <w:rPr>
                <w:rFonts w:eastAsia="Cambria"/>
              </w:rPr>
              <w:t>2</w:t>
            </w:r>
          </w:p>
        </w:tc>
      </w:tr>
      <w:tr w:rsidR="00C62967" w:rsidRPr="00032EC6" w14:paraId="5E8732DD" w14:textId="77777777" w:rsidTr="006747B2">
        <w:trPr>
          <w:trHeight w:val="360"/>
        </w:trPr>
        <w:tc>
          <w:tcPr>
            <w:tcW w:w="0" w:type="auto"/>
            <w:tcPrChange w:id="844" w:author="Adrian" w:date="2017-05-23T13:13:00Z">
              <w:tcPr>
                <w:tcW w:w="0" w:type="auto"/>
              </w:tcPr>
            </w:tcPrChange>
          </w:tcPr>
          <w:p w14:paraId="45BF1DFC" w14:textId="77777777" w:rsidR="00C62967" w:rsidRPr="00032EC6" w:rsidRDefault="00C62967" w:rsidP="00C62967">
            <w:pPr>
              <w:spacing w:before="36" w:after="36"/>
              <w:rPr>
                <w:rFonts w:eastAsia="Cambria"/>
                <w:i/>
              </w:rPr>
            </w:pPr>
            <w:r w:rsidRPr="00032EC6">
              <w:rPr>
                <w:rFonts w:eastAsia="Cambria"/>
                <w:i/>
              </w:rPr>
              <w:t>Colletes</w:t>
            </w:r>
          </w:p>
        </w:tc>
        <w:tc>
          <w:tcPr>
            <w:tcW w:w="0" w:type="auto"/>
            <w:tcPrChange w:id="845" w:author="Adrian" w:date="2017-05-23T13:13:00Z">
              <w:tcPr>
                <w:tcW w:w="0" w:type="auto"/>
              </w:tcPr>
            </w:tcPrChange>
          </w:tcPr>
          <w:p w14:paraId="4FEE38D1" w14:textId="77777777" w:rsidR="00C62967" w:rsidRPr="00032EC6" w:rsidRDefault="00C62967" w:rsidP="00C62967">
            <w:pPr>
              <w:spacing w:before="36" w:after="36"/>
              <w:rPr>
                <w:rFonts w:eastAsia="Cambria"/>
              </w:rPr>
            </w:pPr>
            <w:r w:rsidRPr="00032EC6">
              <w:rPr>
                <w:rFonts w:eastAsia="Cambria"/>
              </w:rPr>
              <w:t>Solitary</w:t>
            </w:r>
          </w:p>
        </w:tc>
        <w:tc>
          <w:tcPr>
            <w:tcW w:w="0" w:type="auto"/>
            <w:tcPrChange w:id="846" w:author="Adrian" w:date="2017-05-23T13:13:00Z">
              <w:tcPr>
                <w:tcW w:w="0" w:type="auto"/>
              </w:tcPr>
            </w:tcPrChange>
          </w:tcPr>
          <w:p w14:paraId="010695D4"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47" w:author="Adrian" w:date="2017-05-23T13:13:00Z">
              <w:tcPr>
                <w:tcW w:w="0" w:type="auto"/>
              </w:tcPr>
            </w:tcPrChange>
          </w:tcPr>
          <w:p w14:paraId="74AE88B4" w14:textId="77777777" w:rsidR="00C62967" w:rsidRPr="00032EC6" w:rsidRDefault="00C62967" w:rsidP="00C62967">
            <w:pPr>
              <w:spacing w:before="36" w:after="36"/>
              <w:jc w:val="right"/>
              <w:rPr>
                <w:rFonts w:eastAsia="Cambria"/>
              </w:rPr>
            </w:pPr>
            <w:r w:rsidRPr="00032EC6">
              <w:rPr>
                <w:rFonts w:eastAsia="Cambria"/>
              </w:rPr>
              <w:t>3.57</w:t>
            </w:r>
          </w:p>
        </w:tc>
        <w:tc>
          <w:tcPr>
            <w:tcW w:w="0" w:type="auto"/>
            <w:tcPrChange w:id="848" w:author="Adrian" w:date="2017-05-23T13:13:00Z">
              <w:tcPr>
                <w:tcW w:w="0" w:type="auto"/>
              </w:tcPr>
            </w:tcPrChange>
          </w:tcPr>
          <w:p w14:paraId="66BF656A" w14:textId="77777777" w:rsidR="00C62967" w:rsidRPr="00032EC6" w:rsidRDefault="00C62967" w:rsidP="00C62967">
            <w:pPr>
              <w:spacing w:before="36" w:after="36"/>
              <w:jc w:val="right"/>
              <w:rPr>
                <w:rFonts w:eastAsia="Cambria"/>
              </w:rPr>
            </w:pPr>
            <w:r w:rsidRPr="00032EC6">
              <w:rPr>
                <w:rFonts w:eastAsia="Cambria"/>
              </w:rPr>
              <w:t>-</w:t>
            </w:r>
          </w:p>
        </w:tc>
        <w:tc>
          <w:tcPr>
            <w:tcW w:w="0" w:type="auto"/>
            <w:tcPrChange w:id="849" w:author="Adrian" w:date="2017-05-23T13:13:00Z">
              <w:tcPr>
                <w:tcW w:w="0" w:type="auto"/>
              </w:tcPr>
            </w:tcPrChange>
          </w:tcPr>
          <w:p w14:paraId="57A27AD5"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50" w:author="Adrian" w:date="2017-05-23T13:13:00Z">
              <w:tcPr>
                <w:tcW w:w="0" w:type="auto"/>
              </w:tcPr>
            </w:tcPrChange>
          </w:tcPr>
          <w:p w14:paraId="0F4F29BA"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51" w:author="Adrian" w:date="2017-05-23T13:13:00Z">
              <w:tcPr>
                <w:tcW w:w="0" w:type="auto"/>
              </w:tcPr>
            </w:tcPrChange>
          </w:tcPr>
          <w:p w14:paraId="6B009112"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52" w:author="Adrian" w:date="2017-05-23T13:13:00Z">
              <w:tcPr>
                <w:tcW w:w="0" w:type="auto"/>
              </w:tcPr>
            </w:tcPrChange>
          </w:tcPr>
          <w:p w14:paraId="0FCA4AD7"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53" w:author="Adrian" w:date="2017-05-23T13:13:00Z">
              <w:tcPr>
                <w:tcW w:w="0" w:type="auto"/>
              </w:tcPr>
            </w:tcPrChange>
          </w:tcPr>
          <w:p w14:paraId="5EA5D1C7"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54" w:author="Adrian" w:date="2017-05-23T13:13:00Z">
              <w:tcPr>
                <w:tcW w:w="0" w:type="auto"/>
              </w:tcPr>
            </w:tcPrChange>
          </w:tcPr>
          <w:p w14:paraId="1A6D9790"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55" w:author="Adrian" w:date="2017-05-23T13:13:00Z">
              <w:tcPr>
                <w:tcW w:w="0" w:type="auto"/>
              </w:tcPr>
            </w:tcPrChange>
          </w:tcPr>
          <w:p w14:paraId="795C21BC" w14:textId="77777777" w:rsidR="00C62967" w:rsidRPr="00032EC6" w:rsidRDefault="00C62967" w:rsidP="00C62967">
            <w:pPr>
              <w:spacing w:before="36" w:after="36"/>
              <w:jc w:val="right"/>
              <w:rPr>
                <w:rFonts w:eastAsia="Cambria"/>
              </w:rPr>
            </w:pPr>
            <w:r w:rsidRPr="00032EC6">
              <w:rPr>
                <w:rFonts w:eastAsia="Cambria"/>
              </w:rPr>
              <w:t>1</w:t>
            </w:r>
          </w:p>
        </w:tc>
      </w:tr>
      <w:tr w:rsidR="00C62967" w:rsidRPr="00032EC6" w14:paraId="270A9236" w14:textId="77777777" w:rsidTr="006747B2">
        <w:trPr>
          <w:trHeight w:val="360"/>
        </w:trPr>
        <w:tc>
          <w:tcPr>
            <w:tcW w:w="0" w:type="auto"/>
            <w:tcPrChange w:id="856" w:author="Adrian" w:date="2017-05-23T13:13:00Z">
              <w:tcPr>
                <w:tcW w:w="0" w:type="auto"/>
              </w:tcPr>
            </w:tcPrChange>
          </w:tcPr>
          <w:p w14:paraId="03B73503" w14:textId="77777777" w:rsidR="00C62967" w:rsidRPr="00032EC6" w:rsidRDefault="00C62967" w:rsidP="00C62967">
            <w:pPr>
              <w:spacing w:before="36" w:after="36"/>
              <w:rPr>
                <w:rFonts w:eastAsia="Cambria"/>
                <w:i/>
              </w:rPr>
            </w:pPr>
            <w:r w:rsidRPr="00032EC6">
              <w:rPr>
                <w:rFonts w:eastAsia="Cambria"/>
                <w:i/>
              </w:rPr>
              <w:t>Diadasia</w:t>
            </w:r>
          </w:p>
        </w:tc>
        <w:tc>
          <w:tcPr>
            <w:tcW w:w="0" w:type="auto"/>
            <w:tcPrChange w:id="857" w:author="Adrian" w:date="2017-05-23T13:13:00Z">
              <w:tcPr>
                <w:tcW w:w="0" w:type="auto"/>
              </w:tcPr>
            </w:tcPrChange>
          </w:tcPr>
          <w:p w14:paraId="267956B5" w14:textId="77777777" w:rsidR="00C62967" w:rsidRPr="00032EC6" w:rsidRDefault="00C62967" w:rsidP="00C62967">
            <w:pPr>
              <w:spacing w:before="36" w:after="36"/>
              <w:rPr>
                <w:rFonts w:eastAsia="Cambria"/>
              </w:rPr>
            </w:pPr>
            <w:r w:rsidRPr="00032EC6">
              <w:rPr>
                <w:rFonts w:eastAsia="Cambria"/>
              </w:rPr>
              <w:t>Solitary</w:t>
            </w:r>
          </w:p>
        </w:tc>
        <w:tc>
          <w:tcPr>
            <w:tcW w:w="0" w:type="auto"/>
            <w:tcPrChange w:id="858" w:author="Adrian" w:date="2017-05-23T13:13:00Z">
              <w:tcPr>
                <w:tcW w:w="0" w:type="auto"/>
              </w:tcPr>
            </w:tcPrChange>
          </w:tcPr>
          <w:p w14:paraId="18003473" w14:textId="77777777" w:rsidR="00C62967" w:rsidRPr="00032EC6" w:rsidRDefault="00C62967" w:rsidP="00C62967">
            <w:pPr>
              <w:spacing w:before="36" w:after="36"/>
              <w:jc w:val="right"/>
              <w:rPr>
                <w:rFonts w:eastAsia="Cambria"/>
              </w:rPr>
            </w:pPr>
            <w:r w:rsidRPr="00032EC6">
              <w:rPr>
                <w:rFonts w:eastAsia="Cambria"/>
              </w:rPr>
              <w:t>5</w:t>
            </w:r>
          </w:p>
        </w:tc>
        <w:tc>
          <w:tcPr>
            <w:tcW w:w="0" w:type="auto"/>
            <w:tcPrChange w:id="859" w:author="Adrian" w:date="2017-05-23T13:13:00Z">
              <w:tcPr>
                <w:tcW w:w="0" w:type="auto"/>
              </w:tcPr>
            </w:tcPrChange>
          </w:tcPr>
          <w:p w14:paraId="5AE8D952" w14:textId="77777777" w:rsidR="00C62967" w:rsidRPr="00032EC6" w:rsidRDefault="00C62967" w:rsidP="00C62967">
            <w:pPr>
              <w:spacing w:before="36" w:after="36"/>
              <w:jc w:val="right"/>
              <w:rPr>
                <w:rFonts w:eastAsia="Cambria"/>
              </w:rPr>
            </w:pPr>
            <w:r w:rsidRPr="00032EC6">
              <w:rPr>
                <w:rFonts w:eastAsia="Cambria"/>
              </w:rPr>
              <w:t>6.48</w:t>
            </w:r>
          </w:p>
        </w:tc>
        <w:tc>
          <w:tcPr>
            <w:tcW w:w="0" w:type="auto"/>
            <w:tcPrChange w:id="860" w:author="Adrian" w:date="2017-05-23T13:13:00Z">
              <w:tcPr>
                <w:tcW w:w="0" w:type="auto"/>
              </w:tcPr>
            </w:tcPrChange>
          </w:tcPr>
          <w:p w14:paraId="31E60BD0" w14:textId="77777777" w:rsidR="00C62967" w:rsidRPr="00032EC6" w:rsidRDefault="00C62967" w:rsidP="00C62967">
            <w:pPr>
              <w:spacing w:before="36" w:after="36"/>
              <w:jc w:val="right"/>
              <w:rPr>
                <w:rFonts w:eastAsia="Cambria"/>
              </w:rPr>
            </w:pPr>
            <w:r w:rsidRPr="00032EC6">
              <w:rPr>
                <w:rFonts w:eastAsia="Cambria"/>
              </w:rPr>
              <w:t>3.92</w:t>
            </w:r>
          </w:p>
        </w:tc>
        <w:tc>
          <w:tcPr>
            <w:tcW w:w="0" w:type="auto"/>
            <w:tcPrChange w:id="861" w:author="Adrian" w:date="2017-05-23T13:13:00Z">
              <w:tcPr>
                <w:tcW w:w="0" w:type="auto"/>
              </w:tcPr>
            </w:tcPrChange>
          </w:tcPr>
          <w:p w14:paraId="615FE90D"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62" w:author="Adrian" w:date="2017-05-23T13:13:00Z">
              <w:tcPr>
                <w:tcW w:w="0" w:type="auto"/>
              </w:tcPr>
            </w:tcPrChange>
          </w:tcPr>
          <w:p w14:paraId="377C844B" w14:textId="77777777" w:rsidR="00C62967" w:rsidRPr="00032EC6" w:rsidRDefault="00C62967" w:rsidP="00C62967">
            <w:pPr>
              <w:spacing w:before="36" w:after="36"/>
              <w:jc w:val="right"/>
              <w:rPr>
                <w:rFonts w:eastAsia="Cambria"/>
              </w:rPr>
            </w:pPr>
            <w:r w:rsidRPr="00032EC6">
              <w:rPr>
                <w:rFonts w:eastAsia="Cambria"/>
              </w:rPr>
              <w:t>3</w:t>
            </w:r>
          </w:p>
        </w:tc>
        <w:tc>
          <w:tcPr>
            <w:tcW w:w="0" w:type="auto"/>
            <w:tcPrChange w:id="863" w:author="Adrian" w:date="2017-05-23T13:13:00Z">
              <w:tcPr>
                <w:tcW w:w="0" w:type="auto"/>
              </w:tcPr>
            </w:tcPrChange>
          </w:tcPr>
          <w:p w14:paraId="3EEC12A7"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64" w:author="Adrian" w:date="2017-05-23T13:13:00Z">
              <w:tcPr>
                <w:tcW w:w="0" w:type="auto"/>
              </w:tcPr>
            </w:tcPrChange>
          </w:tcPr>
          <w:p w14:paraId="01946F9B" w14:textId="77777777" w:rsidR="00C62967" w:rsidRPr="00032EC6" w:rsidRDefault="00C62967" w:rsidP="00C62967">
            <w:pPr>
              <w:spacing w:before="36" w:after="36"/>
              <w:jc w:val="right"/>
              <w:rPr>
                <w:rFonts w:eastAsia="Cambria"/>
              </w:rPr>
            </w:pPr>
            <w:r w:rsidRPr="00032EC6">
              <w:rPr>
                <w:rFonts w:eastAsia="Cambria"/>
              </w:rPr>
              <w:t>2</w:t>
            </w:r>
          </w:p>
        </w:tc>
        <w:tc>
          <w:tcPr>
            <w:tcW w:w="0" w:type="auto"/>
            <w:tcPrChange w:id="865" w:author="Adrian" w:date="2017-05-23T13:13:00Z">
              <w:tcPr>
                <w:tcW w:w="0" w:type="auto"/>
              </w:tcPr>
            </w:tcPrChange>
          </w:tcPr>
          <w:p w14:paraId="368A461B" w14:textId="77777777" w:rsidR="00C62967" w:rsidRPr="00032EC6" w:rsidRDefault="00C62967" w:rsidP="00C62967">
            <w:pPr>
              <w:spacing w:before="36" w:after="36"/>
              <w:jc w:val="right"/>
              <w:rPr>
                <w:rFonts w:eastAsia="Cambria"/>
              </w:rPr>
            </w:pPr>
            <w:r w:rsidRPr="00032EC6">
              <w:rPr>
                <w:rFonts w:eastAsia="Cambria"/>
              </w:rPr>
              <w:t>3</w:t>
            </w:r>
          </w:p>
        </w:tc>
        <w:tc>
          <w:tcPr>
            <w:tcW w:w="0" w:type="auto"/>
            <w:tcPrChange w:id="866" w:author="Adrian" w:date="2017-05-23T13:13:00Z">
              <w:tcPr>
                <w:tcW w:w="0" w:type="auto"/>
              </w:tcPr>
            </w:tcPrChange>
          </w:tcPr>
          <w:p w14:paraId="71B04782" w14:textId="77777777" w:rsidR="00C62967" w:rsidRPr="00032EC6" w:rsidRDefault="00C62967" w:rsidP="00C62967">
            <w:pPr>
              <w:spacing w:before="36" w:after="36"/>
              <w:jc w:val="right"/>
              <w:rPr>
                <w:rFonts w:eastAsia="Cambria"/>
              </w:rPr>
            </w:pPr>
            <w:r w:rsidRPr="00032EC6">
              <w:rPr>
                <w:rFonts w:eastAsia="Cambria"/>
              </w:rPr>
              <w:t>3</w:t>
            </w:r>
          </w:p>
        </w:tc>
        <w:tc>
          <w:tcPr>
            <w:tcW w:w="0" w:type="auto"/>
            <w:tcPrChange w:id="867" w:author="Adrian" w:date="2017-05-23T13:13:00Z">
              <w:tcPr>
                <w:tcW w:w="0" w:type="auto"/>
              </w:tcPr>
            </w:tcPrChange>
          </w:tcPr>
          <w:p w14:paraId="12B43965" w14:textId="77777777" w:rsidR="00C62967" w:rsidRPr="00032EC6" w:rsidRDefault="00C62967" w:rsidP="00C62967">
            <w:pPr>
              <w:spacing w:before="36" w:after="36"/>
              <w:jc w:val="right"/>
              <w:rPr>
                <w:rFonts w:eastAsia="Cambria"/>
              </w:rPr>
            </w:pPr>
            <w:r w:rsidRPr="00032EC6">
              <w:rPr>
                <w:rFonts w:eastAsia="Cambria"/>
              </w:rPr>
              <w:t>2</w:t>
            </w:r>
          </w:p>
        </w:tc>
      </w:tr>
      <w:tr w:rsidR="00C62967" w:rsidRPr="00032EC6" w14:paraId="07B60F78" w14:textId="77777777" w:rsidTr="006747B2">
        <w:trPr>
          <w:trHeight w:val="360"/>
        </w:trPr>
        <w:tc>
          <w:tcPr>
            <w:tcW w:w="0" w:type="auto"/>
            <w:tcPrChange w:id="868" w:author="Adrian" w:date="2017-05-23T13:13:00Z">
              <w:tcPr>
                <w:tcW w:w="0" w:type="auto"/>
              </w:tcPr>
            </w:tcPrChange>
          </w:tcPr>
          <w:p w14:paraId="5B97F623" w14:textId="77777777" w:rsidR="00C62967" w:rsidRPr="00032EC6" w:rsidRDefault="00C62967" w:rsidP="00C62967">
            <w:pPr>
              <w:spacing w:before="36" w:after="36"/>
              <w:rPr>
                <w:rFonts w:eastAsia="Cambria"/>
                <w:i/>
              </w:rPr>
            </w:pPr>
            <w:r w:rsidRPr="00032EC6">
              <w:rPr>
                <w:rFonts w:eastAsia="Cambria"/>
                <w:i/>
              </w:rPr>
              <w:t>Eucera</w:t>
            </w:r>
          </w:p>
        </w:tc>
        <w:tc>
          <w:tcPr>
            <w:tcW w:w="0" w:type="auto"/>
            <w:tcPrChange w:id="869" w:author="Adrian" w:date="2017-05-23T13:13:00Z">
              <w:tcPr>
                <w:tcW w:w="0" w:type="auto"/>
              </w:tcPr>
            </w:tcPrChange>
          </w:tcPr>
          <w:p w14:paraId="6FCA725B" w14:textId="77777777" w:rsidR="00C62967" w:rsidRPr="00032EC6" w:rsidRDefault="00C62967" w:rsidP="00C62967">
            <w:pPr>
              <w:spacing w:before="36" w:after="36"/>
              <w:rPr>
                <w:rFonts w:eastAsia="Cambria"/>
              </w:rPr>
            </w:pPr>
            <w:r w:rsidRPr="00032EC6">
              <w:rPr>
                <w:rFonts w:eastAsia="Cambria"/>
              </w:rPr>
              <w:t>Solitary</w:t>
            </w:r>
          </w:p>
        </w:tc>
        <w:tc>
          <w:tcPr>
            <w:tcW w:w="0" w:type="auto"/>
            <w:tcPrChange w:id="870" w:author="Adrian" w:date="2017-05-23T13:13:00Z">
              <w:tcPr>
                <w:tcW w:w="0" w:type="auto"/>
              </w:tcPr>
            </w:tcPrChange>
          </w:tcPr>
          <w:p w14:paraId="4491FE80" w14:textId="77777777" w:rsidR="00C62967" w:rsidRPr="00032EC6" w:rsidRDefault="00C62967" w:rsidP="00C62967">
            <w:pPr>
              <w:spacing w:before="36" w:after="36"/>
              <w:jc w:val="right"/>
              <w:rPr>
                <w:rFonts w:eastAsia="Cambria"/>
              </w:rPr>
            </w:pPr>
            <w:r w:rsidRPr="00032EC6">
              <w:rPr>
                <w:rFonts w:eastAsia="Cambria"/>
              </w:rPr>
              <w:t>2</w:t>
            </w:r>
          </w:p>
        </w:tc>
        <w:tc>
          <w:tcPr>
            <w:tcW w:w="0" w:type="auto"/>
            <w:tcPrChange w:id="871" w:author="Adrian" w:date="2017-05-23T13:13:00Z">
              <w:tcPr>
                <w:tcW w:w="0" w:type="auto"/>
              </w:tcPr>
            </w:tcPrChange>
          </w:tcPr>
          <w:p w14:paraId="2FDD4EA4" w14:textId="77777777" w:rsidR="00C62967" w:rsidRPr="00032EC6" w:rsidRDefault="00C62967" w:rsidP="00C62967">
            <w:pPr>
              <w:spacing w:before="36" w:after="36"/>
              <w:jc w:val="right"/>
              <w:rPr>
                <w:rFonts w:eastAsia="Cambria"/>
              </w:rPr>
            </w:pPr>
            <w:r w:rsidRPr="00032EC6">
              <w:rPr>
                <w:rFonts w:eastAsia="Cambria"/>
              </w:rPr>
              <w:t>11.13</w:t>
            </w:r>
          </w:p>
        </w:tc>
        <w:tc>
          <w:tcPr>
            <w:tcW w:w="0" w:type="auto"/>
            <w:tcPrChange w:id="872" w:author="Adrian" w:date="2017-05-23T13:13:00Z">
              <w:tcPr>
                <w:tcW w:w="0" w:type="auto"/>
              </w:tcPr>
            </w:tcPrChange>
          </w:tcPr>
          <w:p w14:paraId="581EB0C2" w14:textId="77777777" w:rsidR="00C62967" w:rsidRPr="00032EC6" w:rsidRDefault="00C62967" w:rsidP="00C62967">
            <w:pPr>
              <w:spacing w:before="36" w:after="36"/>
              <w:jc w:val="right"/>
              <w:rPr>
                <w:rFonts w:eastAsia="Cambria"/>
              </w:rPr>
            </w:pPr>
            <w:r w:rsidRPr="00032EC6">
              <w:rPr>
                <w:rFonts w:eastAsia="Cambria"/>
              </w:rPr>
              <w:t>7.33</w:t>
            </w:r>
          </w:p>
        </w:tc>
        <w:tc>
          <w:tcPr>
            <w:tcW w:w="0" w:type="auto"/>
            <w:tcPrChange w:id="873" w:author="Adrian" w:date="2017-05-23T13:13:00Z">
              <w:tcPr>
                <w:tcW w:w="0" w:type="auto"/>
              </w:tcPr>
            </w:tcPrChange>
          </w:tcPr>
          <w:p w14:paraId="2C6FF1BF"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74" w:author="Adrian" w:date="2017-05-23T13:13:00Z">
              <w:tcPr>
                <w:tcW w:w="0" w:type="auto"/>
              </w:tcPr>
            </w:tcPrChange>
          </w:tcPr>
          <w:p w14:paraId="5D99FC1C"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75" w:author="Adrian" w:date="2017-05-23T13:13:00Z">
              <w:tcPr>
                <w:tcW w:w="0" w:type="auto"/>
              </w:tcPr>
            </w:tcPrChange>
          </w:tcPr>
          <w:p w14:paraId="7769A233"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76" w:author="Adrian" w:date="2017-05-23T13:13:00Z">
              <w:tcPr>
                <w:tcW w:w="0" w:type="auto"/>
              </w:tcPr>
            </w:tcPrChange>
          </w:tcPr>
          <w:p w14:paraId="2A806B2D"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77" w:author="Adrian" w:date="2017-05-23T13:13:00Z">
              <w:tcPr>
                <w:tcW w:w="0" w:type="auto"/>
              </w:tcPr>
            </w:tcPrChange>
          </w:tcPr>
          <w:p w14:paraId="1B9C5F83" w14:textId="77777777" w:rsidR="00C62967" w:rsidRPr="00032EC6" w:rsidRDefault="00C62967" w:rsidP="00C62967">
            <w:pPr>
              <w:spacing w:before="36" w:after="36"/>
              <w:jc w:val="right"/>
              <w:rPr>
                <w:rFonts w:eastAsia="Cambria"/>
              </w:rPr>
            </w:pPr>
            <w:r w:rsidRPr="00032EC6">
              <w:rPr>
                <w:rFonts w:eastAsia="Cambria"/>
              </w:rPr>
              <w:t>2</w:t>
            </w:r>
          </w:p>
        </w:tc>
        <w:tc>
          <w:tcPr>
            <w:tcW w:w="0" w:type="auto"/>
            <w:tcPrChange w:id="878" w:author="Adrian" w:date="2017-05-23T13:13:00Z">
              <w:tcPr>
                <w:tcW w:w="0" w:type="auto"/>
              </w:tcPr>
            </w:tcPrChange>
          </w:tcPr>
          <w:p w14:paraId="5908E6FA"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79" w:author="Adrian" w:date="2017-05-23T13:13:00Z">
              <w:tcPr>
                <w:tcW w:w="0" w:type="auto"/>
              </w:tcPr>
            </w:tcPrChange>
          </w:tcPr>
          <w:p w14:paraId="4591DC1D" w14:textId="77777777" w:rsidR="00C62967" w:rsidRPr="00032EC6" w:rsidRDefault="00C62967" w:rsidP="00C62967">
            <w:pPr>
              <w:spacing w:before="36" w:after="36"/>
              <w:jc w:val="right"/>
              <w:rPr>
                <w:rFonts w:eastAsia="Cambria"/>
              </w:rPr>
            </w:pPr>
            <w:r w:rsidRPr="00032EC6">
              <w:rPr>
                <w:rFonts w:eastAsia="Cambria"/>
              </w:rPr>
              <w:t>2</w:t>
            </w:r>
          </w:p>
        </w:tc>
      </w:tr>
      <w:tr w:rsidR="00C62967" w:rsidRPr="00032EC6" w14:paraId="750DDF48" w14:textId="77777777" w:rsidTr="006747B2">
        <w:trPr>
          <w:trHeight w:val="360"/>
        </w:trPr>
        <w:tc>
          <w:tcPr>
            <w:tcW w:w="0" w:type="auto"/>
            <w:tcPrChange w:id="880" w:author="Adrian" w:date="2017-05-23T13:13:00Z">
              <w:tcPr>
                <w:tcW w:w="0" w:type="auto"/>
              </w:tcPr>
            </w:tcPrChange>
          </w:tcPr>
          <w:p w14:paraId="6E7C1448" w14:textId="77777777" w:rsidR="00C62967" w:rsidRPr="00032EC6" w:rsidRDefault="00C62967" w:rsidP="00C62967">
            <w:pPr>
              <w:spacing w:before="36" w:after="36"/>
              <w:rPr>
                <w:rFonts w:eastAsia="Cambria"/>
                <w:i/>
              </w:rPr>
            </w:pPr>
            <w:r w:rsidRPr="00032EC6">
              <w:rPr>
                <w:rFonts w:eastAsia="Cambria"/>
                <w:i/>
              </w:rPr>
              <w:t>Halictus</w:t>
            </w:r>
          </w:p>
        </w:tc>
        <w:tc>
          <w:tcPr>
            <w:tcW w:w="0" w:type="auto"/>
            <w:tcPrChange w:id="881" w:author="Adrian" w:date="2017-05-23T13:13:00Z">
              <w:tcPr>
                <w:tcW w:w="0" w:type="auto"/>
              </w:tcPr>
            </w:tcPrChange>
          </w:tcPr>
          <w:p w14:paraId="2922F602" w14:textId="77777777" w:rsidR="00C62967" w:rsidRPr="00032EC6" w:rsidRDefault="00C62967" w:rsidP="00C62967">
            <w:pPr>
              <w:spacing w:before="36" w:after="36"/>
              <w:rPr>
                <w:rFonts w:eastAsia="Cambria"/>
              </w:rPr>
            </w:pPr>
            <w:r w:rsidRPr="00032EC6">
              <w:rPr>
                <w:rFonts w:eastAsia="Cambria"/>
              </w:rPr>
              <w:t>Eusocial</w:t>
            </w:r>
          </w:p>
        </w:tc>
        <w:tc>
          <w:tcPr>
            <w:tcW w:w="0" w:type="auto"/>
            <w:tcPrChange w:id="882" w:author="Adrian" w:date="2017-05-23T13:13:00Z">
              <w:tcPr>
                <w:tcW w:w="0" w:type="auto"/>
              </w:tcPr>
            </w:tcPrChange>
          </w:tcPr>
          <w:p w14:paraId="3D447B46" w14:textId="77777777" w:rsidR="00C62967" w:rsidRPr="00032EC6" w:rsidRDefault="00C62967" w:rsidP="00C62967">
            <w:pPr>
              <w:spacing w:before="36" w:after="36"/>
              <w:jc w:val="right"/>
              <w:rPr>
                <w:rFonts w:eastAsia="Cambria"/>
              </w:rPr>
            </w:pPr>
            <w:r w:rsidRPr="00032EC6">
              <w:rPr>
                <w:rFonts w:eastAsia="Cambria"/>
              </w:rPr>
              <w:t>22</w:t>
            </w:r>
          </w:p>
        </w:tc>
        <w:tc>
          <w:tcPr>
            <w:tcW w:w="0" w:type="auto"/>
            <w:tcPrChange w:id="883" w:author="Adrian" w:date="2017-05-23T13:13:00Z">
              <w:tcPr>
                <w:tcW w:w="0" w:type="auto"/>
              </w:tcPr>
            </w:tcPrChange>
          </w:tcPr>
          <w:p w14:paraId="073A1063" w14:textId="77777777" w:rsidR="00C62967" w:rsidRPr="00032EC6" w:rsidRDefault="00C62967" w:rsidP="00C62967">
            <w:pPr>
              <w:spacing w:before="36" w:after="36"/>
              <w:jc w:val="right"/>
              <w:rPr>
                <w:rFonts w:eastAsia="Cambria"/>
              </w:rPr>
            </w:pPr>
            <w:r w:rsidRPr="00032EC6">
              <w:rPr>
                <w:rFonts w:eastAsia="Cambria"/>
              </w:rPr>
              <w:t>2.57</w:t>
            </w:r>
          </w:p>
        </w:tc>
        <w:tc>
          <w:tcPr>
            <w:tcW w:w="0" w:type="auto"/>
            <w:tcPrChange w:id="884" w:author="Adrian" w:date="2017-05-23T13:13:00Z">
              <w:tcPr>
                <w:tcW w:w="0" w:type="auto"/>
              </w:tcPr>
            </w:tcPrChange>
          </w:tcPr>
          <w:p w14:paraId="59936547" w14:textId="77777777" w:rsidR="00C62967" w:rsidRPr="00032EC6" w:rsidRDefault="00C62967" w:rsidP="00C62967">
            <w:pPr>
              <w:spacing w:before="36" w:after="36"/>
              <w:jc w:val="right"/>
              <w:rPr>
                <w:rFonts w:eastAsia="Cambria"/>
              </w:rPr>
            </w:pPr>
            <w:r w:rsidRPr="00032EC6">
              <w:rPr>
                <w:rFonts w:eastAsia="Cambria"/>
              </w:rPr>
              <w:t>1.27</w:t>
            </w:r>
          </w:p>
        </w:tc>
        <w:tc>
          <w:tcPr>
            <w:tcW w:w="0" w:type="auto"/>
            <w:tcPrChange w:id="885" w:author="Adrian" w:date="2017-05-23T13:13:00Z">
              <w:tcPr>
                <w:tcW w:w="0" w:type="auto"/>
              </w:tcPr>
            </w:tcPrChange>
          </w:tcPr>
          <w:p w14:paraId="06A1414B" w14:textId="77777777" w:rsidR="00C62967" w:rsidRPr="00032EC6" w:rsidRDefault="00C62967" w:rsidP="00C62967">
            <w:pPr>
              <w:spacing w:before="36" w:after="36"/>
              <w:jc w:val="right"/>
              <w:rPr>
                <w:rFonts w:eastAsia="Cambria"/>
              </w:rPr>
            </w:pPr>
            <w:r w:rsidRPr="00032EC6">
              <w:rPr>
                <w:rFonts w:eastAsia="Cambria"/>
              </w:rPr>
              <w:t>2</w:t>
            </w:r>
          </w:p>
        </w:tc>
        <w:tc>
          <w:tcPr>
            <w:tcW w:w="0" w:type="auto"/>
            <w:tcPrChange w:id="886" w:author="Adrian" w:date="2017-05-23T13:13:00Z">
              <w:tcPr>
                <w:tcW w:w="0" w:type="auto"/>
              </w:tcPr>
            </w:tcPrChange>
          </w:tcPr>
          <w:p w14:paraId="73528E52" w14:textId="77777777" w:rsidR="00C62967" w:rsidRPr="00032EC6" w:rsidRDefault="00C62967" w:rsidP="00C62967">
            <w:pPr>
              <w:spacing w:before="36" w:after="36"/>
              <w:jc w:val="right"/>
              <w:rPr>
                <w:rFonts w:eastAsia="Cambria"/>
              </w:rPr>
            </w:pPr>
            <w:r w:rsidRPr="00032EC6">
              <w:rPr>
                <w:rFonts w:eastAsia="Cambria"/>
              </w:rPr>
              <w:t>4</w:t>
            </w:r>
          </w:p>
        </w:tc>
        <w:tc>
          <w:tcPr>
            <w:tcW w:w="0" w:type="auto"/>
            <w:tcPrChange w:id="887" w:author="Adrian" w:date="2017-05-23T13:13:00Z">
              <w:tcPr>
                <w:tcW w:w="0" w:type="auto"/>
              </w:tcPr>
            </w:tcPrChange>
          </w:tcPr>
          <w:p w14:paraId="412AC2D8"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888" w:author="Adrian" w:date="2017-05-23T13:13:00Z">
              <w:tcPr>
                <w:tcW w:w="0" w:type="auto"/>
              </w:tcPr>
            </w:tcPrChange>
          </w:tcPr>
          <w:p w14:paraId="2081B768" w14:textId="77777777" w:rsidR="00C62967" w:rsidRPr="00032EC6" w:rsidRDefault="00C62967" w:rsidP="00C62967">
            <w:pPr>
              <w:spacing w:before="36" w:after="36"/>
              <w:jc w:val="right"/>
              <w:rPr>
                <w:rFonts w:eastAsia="Cambria"/>
              </w:rPr>
            </w:pPr>
            <w:r w:rsidRPr="00032EC6">
              <w:rPr>
                <w:rFonts w:eastAsia="Cambria"/>
              </w:rPr>
              <w:t>8</w:t>
            </w:r>
          </w:p>
        </w:tc>
        <w:tc>
          <w:tcPr>
            <w:tcW w:w="0" w:type="auto"/>
            <w:tcPrChange w:id="889" w:author="Adrian" w:date="2017-05-23T13:13:00Z">
              <w:tcPr>
                <w:tcW w:w="0" w:type="auto"/>
              </w:tcPr>
            </w:tcPrChange>
          </w:tcPr>
          <w:p w14:paraId="2B65C994" w14:textId="77777777" w:rsidR="00C62967" w:rsidRPr="00032EC6" w:rsidRDefault="00C62967" w:rsidP="00C62967">
            <w:pPr>
              <w:spacing w:before="36" w:after="36"/>
              <w:jc w:val="right"/>
              <w:rPr>
                <w:rFonts w:eastAsia="Cambria"/>
              </w:rPr>
            </w:pPr>
            <w:r w:rsidRPr="00032EC6">
              <w:rPr>
                <w:rFonts w:eastAsia="Cambria"/>
              </w:rPr>
              <w:t>14</w:t>
            </w:r>
          </w:p>
        </w:tc>
        <w:tc>
          <w:tcPr>
            <w:tcW w:w="0" w:type="auto"/>
            <w:tcPrChange w:id="890" w:author="Adrian" w:date="2017-05-23T13:13:00Z">
              <w:tcPr>
                <w:tcW w:w="0" w:type="auto"/>
              </w:tcPr>
            </w:tcPrChange>
          </w:tcPr>
          <w:p w14:paraId="7AF30077" w14:textId="77777777" w:rsidR="00C62967" w:rsidRPr="00032EC6" w:rsidRDefault="00C62967" w:rsidP="00C62967">
            <w:pPr>
              <w:spacing w:before="36" w:after="36"/>
              <w:jc w:val="right"/>
              <w:rPr>
                <w:rFonts w:eastAsia="Cambria"/>
              </w:rPr>
            </w:pPr>
            <w:r w:rsidRPr="00032EC6">
              <w:rPr>
                <w:rFonts w:eastAsia="Cambria"/>
              </w:rPr>
              <w:t>11</w:t>
            </w:r>
          </w:p>
        </w:tc>
        <w:tc>
          <w:tcPr>
            <w:tcW w:w="0" w:type="auto"/>
            <w:tcPrChange w:id="891" w:author="Adrian" w:date="2017-05-23T13:13:00Z">
              <w:tcPr>
                <w:tcW w:w="0" w:type="auto"/>
              </w:tcPr>
            </w:tcPrChange>
          </w:tcPr>
          <w:p w14:paraId="5765BCEE" w14:textId="77777777" w:rsidR="00C62967" w:rsidRPr="00032EC6" w:rsidRDefault="00C62967" w:rsidP="00C62967">
            <w:pPr>
              <w:spacing w:before="36" w:after="36"/>
              <w:jc w:val="right"/>
              <w:rPr>
                <w:rFonts w:eastAsia="Cambria"/>
              </w:rPr>
            </w:pPr>
            <w:r w:rsidRPr="00032EC6">
              <w:rPr>
                <w:rFonts w:eastAsia="Cambria"/>
              </w:rPr>
              <w:t>11</w:t>
            </w:r>
          </w:p>
        </w:tc>
      </w:tr>
      <w:tr w:rsidR="00C62967" w:rsidRPr="00032EC6" w14:paraId="176685B1" w14:textId="77777777" w:rsidTr="006747B2">
        <w:trPr>
          <w:trHeight w:val="360"/>
        </w:trPr>
        <w:tc>
          <w:tcPr>
            <w:tcW w:w="0" w:type="auto"/>
            <w:tcPrChange w:id="892" w:author="Adrian" w:date="2017-05-23T13:13:00Z">
              <w:tcPr>
                <w:tcW w:w="0" w:type="auto"/>
              </w:tcPr>
            </w:tcPrChange>
          </w:tcPr>
          <w:p w14:paraId="303BD1C8" w14:textId="77777777" w:rsidR="00C62967" w:rsidRPr="00032EC6" w:rsidRDefault="00C62967" w:rsidP="00C62967">
            <w:pPr>
              <w:spacing w:before="36" w:after="36"/>
              <w:rPr>
                <w:rFonts w:eastAsia="Cambria"/>
                <w:i/>
              </w:rPr>
            </w:pPr>
            <w:r w:rsidRPr="00032EC6">
              <w:rPr>
                <w:rFonts w:eastAsia="Cambria"/>
                <w:i/>
              </w:rPr>
              <w:t>Lasioglossum</w:t>
            </w:r>
          </w:p>
        </w:tc>
        <w:tc>
          <w:tcPr>
            <w:tcW w:w="0" w:type="auto"/>
            <w:tcPrChange w:id="893" w:author="Adrian" w:date="2017-05-23T13:13:00Z">
              <w:tcPr>
                <w:tcW w:w="0" w:type="auto"/>
              </w:tcPr>
            </w:tcPrChange>
          </w:tcPr>
          <w:p w14:paraId="01EBAC9E" w14:textId="77777777" w:rsidR="00C62967" w:rsidRPr="00032EC6" w:rsidRDefault="00C62967" w:rsidP="00C62967">
            <w:pPr>
              <w:spacing w:before="36" w:after="36"/>
              <w:rPr>
                <w:rFonts w:eastAsia="Cambria"/>
              </w:rPr>
            </w:pPr>
            <w:r w:rsidRPr="00032EC6">
              <w:rPr>
                <w:rFonts w:eastAsia="Cambria"/>
              </w:rPr>
              <w:t>Social</w:t>
            </w:r>
          </w:p>
        </w:tc>
        <w:tc>
          <w:tcPr>
            <w:tcW w:w="0" w:type="auto"/>
            <w:tcPrChange w:id="894" w:author="Adrian" w:date="2017-05-23T13:13:00Z">
              <w:tcPr>
                <w:tcW w:w="0" w:type="auto"/>
              </w:tcPr>
            </w:tcPrChange>
          </w:tcPr>
          <w:p w14:paraId="4949DD66" w14:textId="77777777" w:rsidR="00C62967" w:rsidRPr="00032EC6" w:rsidRDefault="00C62967" w:rsidP="00C62967">
            <w:pPr>
              <w:spacing w:before="36" w:after="36"/>
              <w:jc w:val="right"/>
              <w:rPr>
                <w:rFonts w:eastAsia="Cambria"/>
              </w:rPr>
            </w:pPr>
            <w:r w:rsidRPr="00032EC6">
              <w:rPr>
                <w:rFonts w:eastAsia="Cambria"/>
              </w:rPr>
              <w:t>5</w:t>
            </w:r>
          </w:p>
        </w:tc>
        <w:tc>
          <w:tcPr>
            <w:tcW w:w="0" w:type="auto"/>
            <w:tcPrChange w:id="895" w:author="Adrian" w:date="2017-05-23T13:13:00Z">
              <w:tcPr>
                <w:tcW w:w="0" w:type="auto"/>
              </w:tcPr>
            </w:tcPrChange>
          </w:tcPr>
          <w:p w14:paraId="31BF6E25" w14:textId="77777777" w:rsidR="00C62967" w:rsidRPr="00032EC6" w:rsidRDefault="00C62967" w:rsidP="00C62967">
            <w:pPr>
              <w:spacing w:before="36" w:after="36"/>
              <w:jc w:val="right"/>
              <w:rPr>
                <w:rFonts w:eastAsia="Cambria"/>
              </w:rPr>
            </w:pPr>
            <w:r w:rsidRPr="00032EC6">
              <w:rPr>
                <w:rFonts w:eastAsia="Cambria"/>
              </w:rPr>
              <w:t>8.24</w:t>
            </w:r>
          </w:p>
        </w:tc>
        <w:tc>
          <w:tcPr>
            <w:tcW w:w="0" w:type="auto"/>
            <w:tcPrChange w:id="896" w:author="Adrian" w:date="2017-05-23T13:13:00Z">
              <w:tcPr>
                <w:tcW w:w="0" w:type="auto"/>
              </w:tcPr>
            </w:tcPrChange>
          </w:tcPr>
          <w:p w14:paraId="17F154FD" w14:textId="77777777" w:rsidR="00C62967" w:rsidRPr="00032EC6" w:rsidRDefault="00C62967" w:rsidP="00C62967">
            <w:pPr>
              <w:spacing w:before="36" w:after="36"/>
              <w:jc w:val="right"/>
              <w:rPr>
                <w:rFonts w:eastAsia="Cambria"/>
              </w:rPr>
            </w:pPr>
            <w:r w:rsidRPr="00032EC6">
              <w:rPr>
                <w:rFonts w:eastAsia="Cambria"/>
              </w:rPr>
              <w:t>3.67</w:t>
            </w:r>
          </w:p>
        </w:tc>
        <w:tc>
          <w:tcPr>
            <w:tcW w:w="0" w:type="auto"/>
            <w:tcPrChange w:id="897" w:author="Adrian" w:date="2017-05-23T13:13:00Z">
              <w:tcPr>
                <w:tcW w:w="0" w:type="auto"/>
              </w:tcPr>
            </w:tcPrChange>
          </w:tcPr>
          <w:p w14:paraId="205635B2"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98" w:author="Adrian" w:date="2017-05-23T13:13:00Z">
              <w:tcPr>
                <w:tcW w:w="0" w:type="auto"/>
              </w:tcPr>
            </w:tcPrChange>
          </w:tcPr>
          <w:p w14:paraId="2656A197"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899" w:author="Adrian" w:date="2017-05-23T13:13:00Z">
              <w:tcPr>
                <w:tcW w:w="0" w:type="auto"/>
              </w:tcPr>
            </w:tcPrChange>
          </w:tcPr>
          <w:p w14:paraId="6481F2F9"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900" w:author="Adrian" w:date="2017-05-23T13:13:00Z">
              <w:tcPr>
                <w:tcW w:w="0" w:type="auto"/>
              </w:tcPr>
            </w:tcPrChange>
          </w:tcPr>
          <w:p w14:paraId="6853217B"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901" w:author="Adrian" w:date="2017-05-23T13:13:00Z">
              <w:tcPr>
                <w:tcW w:w="0" w:type="auto"/>
              </w:tcPr>
            </w:tcPrChange>
          </w:tcPr>
          <w:p w14:paraId="58386285" w14:textId="77777777" w:rsidR="00C62967" w:rsidRPr="00032EC6" w:rsidRDefault="00C62967" w:rsidP="00C62967">
            <w:pPr>
              <w:spacing w:before="36" w:after="36"/>
              <w:jc w:val="right"/>
              <w:rPr>
                <w:rFonts w:eastAsia="Cambria"/>
              </w:rPr>
            </w:pPr>
            <w:r w:rsidRPr="00032EC6">
              <w:rPr>
                <w:rFonts w:eastAsia="Cambria"/>
              </w:rPr>
              <w:t>4</w:t>
            </w:r>
          </w:p>
        </w:tc>
        <w:tc>
          <w:tcPr>
            <w:tcW w:w="0" w:type="auto"/>
            <w:tcPrChange w:id="902" w:author="Adrian" w:date="2017-05-23T13:13:00Z">
              <w:tcPr>
                <w:tcW w:w="0" w:type="auto"/>
              </w:tcPr>
            </w:tcPrChange>
          </w:tcPr>
          <w:p w14:paraId="0628654E" w14:textId="77777777" w:rsidR="00C62967" w:rsidRPr="00032EC6" w:rsidRDefault="00C62967" w:rsidP="00C62967">
            <w:pPr>
              <w:spacing w:before="36" w:after="36"/>
              <w:jc w:val="right"/>
              <w:rPr>
                <w:rFonts w:eastAsia="Cambria"/>
              </w:rPr>
            </w:pPr>
            <w:r w:rsidRPr="00032EC6">
              <w:rPr>
                <w:rFonts w:eastAsia="Cambria"/>
              </w:rPr>
              <w:t>3</w:t>
            </w:r>
          </w:p>
        </w:tc>
        <w:tc>
          <w:tcPr>
            <w:tcW w:w="0" w:type="auto"/>
            <w:tcPrChange w:id="903" w:author="Adrian" w:date="2017-05-23T13:13:00Z">
              <w:tcPr>
                <w:tcW w:w="0" w:type="auto"/>
              </w:tcPr>
            </w:tcPrChange>
          </w:tcPr>
          <w:p w14:paraId="56C324C5" w14:textId="77777777" w:rsidR="00C62967" w:rsidRPr="00032EC6" w:rsidRDefault="00C62967" w:rsidP="00C62967">
            <w:pPr>
              <w:spacing w:before="36" w:after="36"/>
              <w:jc w:val="right"/>
              <w:rPr>
                <w:rFonts w:eastAsia="Cambria"/>
              </w:rPr>
            </w:pPr>
            <w:r w:rsidRPr="00032EC6">
              <w:rPr>
                <w:rFonts w:eastAsia="Cambria"/>
              </w:rPr>
              <w:t>2</w:t>
            </w:r>
          </w:p>
        </w:tc>
      </w:tr>
      <w:tr w:rsidR="00C62967" w:rsidRPr="00032EC6" w14:paraId="1DBFA394" w14:textId="77777777" w:rsidTr="006747B2">
        <w:trPr>
          <w:trHeight w:val="360"/>
        </w:trPr>
        <w:tc>
          <w:tcPr>
            <w:tcW w:w="0" w:type="auto"/>
            <w:tcPrChange w:id="904" w:author="Adrian" w:date="2017-05-23T13:13:00Z">
              <w:tcPr>
                <w:tcW w:w="0" w:type="auto"/>
              </w:tcPr>
            </w:tcPrChange>
          </w:tcPr>
          <w:p w14:paraId="53238EE6" w14:textId="77777777" w:rsidR="00C62967" w:rsidRPr="00032EC6" w:rsidRDefault="00C62967" w:rsidP="00C62967">
            <w:pPr>
              <w:spacing w:before="36" w:after="36"/>
              <w:rPr>
                <w:rFonts w:eastAsia="Cambria"/>
                <w:i/>
              </w:rPr>
            </w:pPr>
            <w:r w:rsidRPr="00032EC6">
              <w:rPr>
                <w:rFonts w:eastAsia="Cambria"/>
                <w:i/>
              </w:rPr>
              <w:t>Lithurgus</w:t>
            </w:r>
          </w:p>
        </w:tc>
        <w:tc>
          <w:tcPr>
            <w:tcW w:w="0" w:type="auto"/>
            <w:tcPrChange w:id="905" w:author="Adrian" w:date="2017-05-23T13:13:00Z">
              <w:tcPr>
                <w:tcW w:w="0" w:type="auto"/>
              </w:tcPr>
            </w:tcPrChange>
          </w:tcPr>
          <w:p w14:paraId="162DDEDB" w14:textId="77777777" w:rsidR="00C62967" w:rsidRPr="00032EC6" w:rsidRDefault="00C62967" w:rsidP="00C62967">
            <w:pPr>
              <w:spacing w:before="36" w:after="36"/>
              <w:rPr>
                <w:rFonts w:eastAsia="Cambria"/>
              </w:rPr>
            </w:pPr>
            <w:r w:rsidRPr="00032EC6">
              <w:rPr>
                <w:rFonts w:eastAsia="Cambria"/>
              </w:rPr>
              <w:t>Solitary</w:t>
            </w:r>
          </w:p>
        </w:tc>
        <w:tc>
          <w:tcPr>
            <w:tcW w:w="0" w:type="auto"/>
            <w:tcPrChange w:id="906" w:author="Adrian" w:date="2017-05-23T13:13:00Z">
              <w:tcPr>
                <w:tcW w:w="0" w:type="auto"/>
              </w:tcPr>
            </w:tcPrChange>
          </w:tcPr>
          <w:p w14:paraId="78CB2E1A" w14:textId="77777777" w:rsidR="00C62967" w:rsidRPr="00032EC6" w:rsidRDefault="00C62967" w:rsidP="00C62967">
            <w:pPr>
              <w:spacing w:before="36" w:after="36"/>
              <w:jc w:val="right"/>
              <w:rPr>
                <w:rFonts w:eastAsia="Cambria"/>
              </w:rPr>
            </w:pPr>
            <w:r w:rsidRPr="00032EC6">
              <w:rPr>
                <w:rFonts w:eastAsia="Cambria"/>
              </w:rPr>
              <w:t>19</w:t>
            </w:r>
          </w:p>
        </w:tc>
        <w:tc>
          <w:tcPr>
            <w:tcW w:w="0" w:type="auto"/>
            <w:tcPrChange w:id="907" w:author="Adrian" w:date="2017-05-23T13:13:00Z">
              <w:tcPr>
                <w:tcW w:w="0" w:type="auto"/>
              </w:tcPr>
            </w:tcPrChange>
          </w:tcPr>
          <w:p w14:paraId="25B4A4A4" w14:textId="77777777" w:rsidR="00C62967" w:rsidRPr="00032EC6" w:rsidRDefault="00C62967" w:rsidP="00C62967">
            <w:pPr>
              <w:spacing w:before="36" w:after="36"/>
              <w:jc w:val="right"/>
              <w:rPr>
                <w:rFonts w:eastAsia="Cambria"/>
              </w:rPr>
            </w:pPr>
            <w:r w:rsidRPr="00032EC6">
              <w:rPr>
                <w:rFonts w:eastAsia="Cambria"/>
              </w:rPr>
              <w:t>5.87</w:t>
            </w:r>
          </w:p>
        </w:tc>
        <w:tc>
          <w:tcPr>
            <w:tcW w:w="0" w:type="auto"/>
            <w:tcPrChange w:id="908" w:author="Adrian" w:date="2017-05-23T13:13:00Z">
              <w:tcPr>
                <w:tcW w:w="0" w:type="auto"/>
              </w:tcPr>
            </w:tcPrChange>
          </w:tcPr>
          <w:p w14:paraId="1E1CF189" w14:textId="77777777" w:rsidR="00C62967" w:rsidRPr="00032EC6" w:rsidRDefault="00C62967" w:rsidP="00C62967">
            <w:pPr>
              <w:spacing w:before="36" w:after="36"/>
              <w:jc w:val="right"/>
              <w:rPr>
                <w:rFonts w:eastAsia="Cambria"/>
              </w:rPr>
            </w:pPr>
            <w:r w:rsidRPr="00032EC6">
              <w:rPr>
                <w:rFonts w:eastAsia="Cambria"/>
              </w:rPr>
              <w:t>2.74</w:t>
            </w:r>
          </w:p>
        </w:tc>
        <w:tc>
          <w:tcPr>
            <w:tcW w:w="0" w:type="auto"/>
            <w:tcPrChange w:id="909" w:author="Adrian" w:date="2017-05-23T13:13:00Z">
              <w:tcPr>
                <w:tcW w:w="0" w:type="auto"/>
              </w:tcPr>
            </w:tcPrChange>
          </w:tcPr>
          <w:p w14:paraId="576AD2F5" w14:textId="77777777" w:rsidR="00C62967" w:rsidRPr="00032EC6" w:rsidRDefault="00C62967" w:rsidP="00C62967">
            <w:pPr>
              <w:spacing w:before="36" w:after="36"/>
              <w:jc w:val="right"/>
              <w:rPr>
                <w:rFonts w:eastAsia="Cambria"/>
              </w:rPr>
            </w:pPr>
            <w:r w:rsidRPr="00032EC6">
              <w:rPr>
                <w:rFonts w:eastAsia="Cambria"/>
              </w:rPr>
              <w:t>5</w:t>
            </w:r>
          </w:p>
        </w:tc>
        <w:tc>
          <w:tcPr>
            <w:tcW w:w="0" w:type="auto"/>
            <w:tcPrChange w:id="910" w:author="Adrian" w:date="2017-05-23T13:13:00Z">
              <w:tcPr>
                <w:tcW w:w="0" w:type="auto"/>
              </w:tcPr>
            </w:tcPrChange>
          </w:tcPr>
          <w:p w14:paraId="382BF811" w14:textId="77777777" w:rsidR="00C62967" w:rsidRPr="00032EC6" w:rsidRDefault="00C62967" w:rsidP="00C62967">
            <w:pPr>
              <w:spacing w:before="36" w:after="36"/>
              <w:jc w:val="right"/>
              <w:rPr>
                <w:rFonts w:eastAsia="Cambria"/>
              </w:rPr>
            </w:pPr>
            <w:r w:rsidRPr="00032EC6">
              <w:rPr>
                <w:rFonts w:eastAsia="Cambria"/>
              </w:rPr>
              <w:t>9</w:t>
            </w:r>
          </w:p>
        </w:tc>
        <w:tc>
          <w:tcPr>
            <w:tcW w:w="0" w:type="auto"/>
            <w:tcPrChange w:id="911" w:author="Adrian" w:date="2017-05-23T13:13:00Z">
              <w:tcPr>
                <w:tcW w:w="0" w:type="auto"/>
              </w:tcPr>
            </w:tcPrChange>
          </w:tcPr>
          <w:p w14:paraId="09D86FB5"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912" w:author="Adrian" w:date="2017-05-23T13:13:00Z">
              <w:tcPr>
                <w:tcW w:w="0" w:type="auto"/>
              </w:tcPr>
            </w:tcPrChange>
          </w:tcPr>
          <w:p w14:paraId="4F4229D3" w14:textId="77777777" w:rsidR="00C62967" w:rsidRPr="00032EC6" w:rsidRDefault="00C62967" w:rsidP="00C62967">
            <w:pPr>
              <w:spacing w:before="36" w:after="36"/>
              <w:jc w:val="right"/>
              <w:rPr>
                <w:rFonts w:eastAsia="Cambria"/>
              </w:rPr>
            </w:pPr>
            <w:r w:rsidRPr="00032EC6">
              <w:rPr>
                <w:rFonts w:eastAsia="Cambria"/>
              </w:rPr>
              <w:t>4</w:t>
            </w:r>
          </w:p>
        </w:tc>
        <w:tc>
          <w:tcPr>
            <w:tcW w:w="0" w:type="auto"/>
            <w:tcPrChange w:id="913" w:author="Adrian" w:date="2017-05-23T13:13:00Z">
              <w:tcPr>
                <w:tcW w:w="0" w:type="auto"/>
              </w:tcPr>
            </w:tcPrChange>
          </w:tcPr>
          <w:p w14:paraId="384B70E6" w14:textId="77777777" w:rsidR="00C62967" w:rsidRPr="00032EC6" w:rsidRDefault="00C62967" w:rsidP="00C62967">
            <w:pPr>
              <w:spacing w:before="36" w:after="36"/>
              <w:jc w:val="right"/>
              <w:rPr>
                <w:rFonts w:eastAsia="Cambria"/>
              </w:rPr>
            </w:pPr>
            <w:r w:rsidRPr="00032EC6">
              <w:rPr>
                <w:rFonts w:eastAsia="Cambria"/>
              </w:rPr>
              <w:t>15</w:t>
            </w:r>
          </w:p>
        </w:tc>
        <w:tc>
          <w:tcPr>
            <w:tcW w:w="0" w:type="auto"/>
            <w:tcPrChange w:id="914" w:author="Adrian" w:date="2017-05-23T13:13:00Z">
              <w:tcPr>
                <w:tcW w:w="0" w:type="auto"/>
              </w:tcPr>
            </w:tcPrChange>
          </w:tcPr>
          <w:p w14:paraId="4136FAF3" w14:textId="77777777" w:rsidR="00C62967" w:rsidRPr="00032EC6" w:rsidRDefault="00C62967" w:rsidP="00C62967">
            <w:pPr>
              <w:spacing w:before="36" w:after="36"/>
              <w:jc w:val="right"/>
              <w:rPr>
                <w:rFonts w:eastAsia="Cambria"/>
              </w:rPr>
            </w:pPr>
            <w:r w:rsidRPr="00032EC6">
              <w:rPr>
                <w:rFonts w:eastAsia="Cambria"/>
              </w:rPr>
              <w:t>11</w:t>
            </w:r>
          </w:p>
        </w:tc>
        <w:tc>
          <w:tcPr>
            <w:tcW w:w="0" w:type="auto"/>
            <w:tcPrChange w:id="915" w:author="Adrian" w:date="2017-05-23T13:13:00Z">
              <w:tcPr>
                <w:tcW w:w="0" w:type="auto"/>
              </w:tcPr>
            </w:tcPrChange>
          </w:tcPr>
          <w:p w14:paraId="75461C7B" w14:textId="77777777" w:rsidR="00C62967" w:rsidRPr="00032EC6" w:rsidRDefault="00C62967" w:rsidP="00C62967">
            <w:pPr>
              <w:spacing w:before="36" w:after="36"/>
              <w:jc w:val="right"/>
              <w:rPr>
                <w:rFonts w:eastAsia="Cambria"/>
              </w:rPr>
            </w:pPr>
            <w:r w:rsidRPr="00032EC6">
              <w:rPr>
                <w:rFonts w:eastAsia="Cambria"/>
              </w:rPr>
              <w:t>8</w:t>
            </w:r>
          </w:p>
        </w:tc>
      </w:tr>
      <w:tr w:rsidR="00C62967" w:rsidRPr="00032EC6" w14:paraId="3274FD31" w14:textId="77777777" w:rsidTr="006747B2">
        <w:trPr>
          <w:trHeight w:val="360"/>
        </w:trPr>
        <w:tc>
          <w:tcPr>
            <w:tcW w:w="0" w:type="auto"/>
            <w:tcPrChange w:id="916" w:author="Adrian" w:date="2017-05-23T13:13:00Z">
              <w:tcPr>
                <w:tcW w:w="0" w:type="auto"/>
              </w:tcPr>
            </w:tcPrChange>
          </w:tcPr>
          <w:p w14:paraId="5BF33935" w14:textId="77777777" w:rsidR="00C62967" w:rsidRPr="00032EC6" w:rsidRDefault="00C62967" w:rsidP="00C62967">
            <w:pPr>
              <w:spacing w:before="36" w:after="36"/>
              <w:rPr>
                <w:rFonts w:eastAsia="Cambria"/>
                <w:i/>
              </w:rPr>
            </w:pPr>
            <w:r w:rsidRPr="00032EC6">
              <w:rPr>
                <w:rFonts w:eastAsia="Cambria"/>
                <w:i/>
              </w:rPr>
              <w:t>Megachile</w:t>
            </w:r>
          </w:p>
        </w:tc>
        <w:tc>
          <w:tcPr>
            <w:tcW w:w="0" w:type="auto"/>
            <w:tcPrChange w:id="917" w:author="Adrian" w:date="2017-05-23T13:13:00Z">
              <w:tcPr>
                <w:tcW w:w="0" w:type="auto"/>
              </w:tcPr>
            </w:tcPrChange>
          </w:tcPr>
          <w:p w14:paraId="1CE69B4B" w14:textId="77777777" w:rsidR="00C62967" w:rsidRPr="00032EC6" w:rsidRDefault="00C62967" w:rsidP="00C62967">
            <w:pPr>
              <w:spacing w:before="36" w:after="36"/>
              <w:rPr>
                <w:rFonts w:eastAsia="Cambria"/>
              </w:rPr>
            </w:pPr>
            <w:r w:rsidRPr="00032EC6">
              <w:rPr>
                <w:rFonts w:eastAsia="Cambria"/>
              </w:rPr>
              <w:t>Solitary</w:t>
            </w:r>
          </w:p>
        </w:tc>
        <w:tc>
          <w:tcPr>
            <w:tcW w:w="0" w:type="auto"/>
            <w:tcPrChange w:id="918" w:author="Adrian" w:date="2017-05-23T13:13:00Z">
              <w:tcPr>
                <w:tcW w:w="0" w:type="auto"/>
              </w:tcPr>
            </w:tcPrChange>
          </w:tcPr>
          <w:p w14:paraId="55E05B72"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919" w:author="Adrian" w:date="2017-05-23T13:13:00Z">
              <w:tcPr>
                <w:tcW w:w="0" w:type="auto"/>
              </w:tcPr>
            </w:tcPrChange>
          </w:tcPr>
          <w:p w14:paraId="1B20FE08" w14:textId="77777777" w:rsidR="00C62967" w:rsidRPr="00032EC6" w:rsidRDefault="00C62967" w:rsidP="00C62967">
            <w:pPr>
              <w:spacing w:before="36" w:after="36"/>
              <w:jc w:val="right"/>
              <w:rPr>
                <w:rFonts w:eastAsia="Cambria"/>
              </w:rPr>
            </w:pPr>
            <w:r w:rsidRPr="00032EC6">
              <w:rPr>
                <w:rFonts w:eastAsia="Cambria"/>
              </w:rPr>
              <w:t>2.47</w:t>
            </w:r>
          </w:p>
        </w:tc>
        <w:tc>
          <w:tcPr>
            <w:tcW w:w="0" w:type="auto"/>
            <w:tcPrChange w:id="920" w:author="Adrian" w:date="2017-05-23T13:13:00Z">
              <w:tcPr>
                <w:tcW w:w="0" w:type="auto"/>
              </w:tcPr>
            </w:tcPrChange>
          </w:tcPr>
          <w:p w14:paraId="5BBE35AC" w14:textId="77777777" w:rsidR="00C62967" w:rsidRPr="00032EC6" w:rsidRDefault="00C62967" w:rsidP="00C62967">
            <w:pPr>
              <w:spacing w:before="36" w:after="36"/>
              <w:jc w:val="right"/>
              <w:rPr>
                <w:rFonts w:eastAsia="Cambria"/>
              </w:rPr>
            </w:pPr>
            <w:r w:rsidRPr="00032EC6">
              <w:rPr>
                <w:rFonts w:eastAsia="Cambria"/>
              </w:rPr>
              <w:t>-</w:t>
            </w:r>
          </w:p>
        </w:tc>
        <w:tc>
          <w:tcPr>
            <w:tcW w:w="0" w:type="auto"/>
            <w:tcPrChange w:id="921" w:author="Adrian" w:date="2017-05-23T13:13:00Z">
              <w:tcPr>
                <w:tcW w:w="0" w:type="auto"/>
              </w:tcPr>
            </w:tcPrChange>
          </w:tcPr>
          <w:p w14:paraId="2B1DED3D"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922" w:author="Adrian" w:date="2017-05-23T13:13:00Z">
              <w:tcPr>
                <w:tcW w:w="0" w:type="auto"/>
              </w:tcPr>
            </w:tcPrChange>
          </w:tcPr>
          <w:p w14:paraId="36230A43"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923" w:author="Adrian" w:date="2017-05-23T13:13:00Z">
              <w:tcPr>
                <w:tcW w:w="0" w:type="auto"/>
              </w:tcPr>
            </w:tcPrChange>
          </w:tcPr>
          <w:p w14:paraId="794D82A7"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924" w:author="Adrian" w:date="2017-05-23T13:13:00Z">
              <w:tcPr>
                <w:tcW w:w="0" w:type="auto"/>
              </w:tcPr>
            </w:tcPrChange>
          </w:tcPr>
          <w:p w14:paraId="2D9A4A76"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925" w:author="Adrian" w:date="2017-05-23T13:13:00Z">
              <w:tcPr>
                <w:tcW w:w="0" w:type="auto"/>
              </w:tcPr>
            </w:tcPrChange>
          </w:tcPr>
          <w:p w14:paraId="13276C35"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926" w:author="Adrian" w:date="2017-05-23T13:13:00Z">
              <w:tcPr>
                <w:tcW w:w="0" w:type="auto"/>
              </w:tcPr>
            </w:tcPrChange>
          </w:tcPr>
          <w:p w14:paraId="6A6EF0D6" w14:textId="77777777" w:rsidR="00C62967" w:rsidRPr="00032EC6" w:rsidRDefault="00C62967" w:rsidP="00C62967">
            <w:pPr>
              <w:spacing w:before="36" w:after="36"/>
              <w:jc w:val="right"/>
              <w:rPr>
                <w:rFonts w:eastAsia="Cambria"/>
              </w:rPr>
            </w:pPr>
            <w:r w:rsidRPr="00032EC6">
              <w:rPr>
                <w:rFonts w:eastAsia="Cambria"/>
              </w:rPr>
              <w:t>0</w:t>
            </w:r>
          </w:p>
        </w:tc>
        <w:tc>
          <w:tcPr>
            <w:tcW w:w="0" w:type="auto"/>
            <w:tcPrChange w:id="927" w:author="Adrian" w:date="2017-05-23T13:13:00Z">
              <w:tcPr>
                <w:tcW w:w="0" w:type="auto"/>
              </w:tcPr>
            </w:tcPrChange>
          </w:tcPr>
          <w:p w14:paraId="3D1A3BCD" w14:textId="77777777" w:rsidR="00C62967" w:rsidRPr="00032EC6" w:rsidRDefault="00C62967" w:rsidP="00C62967">
            <w:pPr>
              <w:spacing w:before="36" w:after="36"/>
              <w:jc w:val="right"/>
              <w:rPr>
                <w:rFonts w:eastAsia="Cambria"/>
              </w:rPr>
            </w:pPr>
            <w:r w:rsidRPr="00032EC6">
              <w:rPr>
                <w:rFonts w:eastAsia="Cambria"/>
              </w:rPr>
              <w:t>1</w:t>
            </w:r>
          </w:p>
        </w:tc>
      </w:tr>
      <w:tr w:rsidR="00C62967" w:rsidRPr="00032EC6" w14:paraId="72D93653" w14:textId="77777777" w:rsidTr="006747B2">
        <w:trPr>
          <w:trHeight w:val="345"/>
        </w:trPr>
        <w:tc>
          <w:tcPr>
            <w:tcW w:w="0" w:type="auto"/>
            <w:tcPrChange w:id="928" w:author="Adrian" w:date="2017-05-23T13:13:00Z">
              <w:tcPr>
                <w:tcW w:w="0" w:type="auto"/>
              </w:tcPr>
            </w:tcPrChange>
          </w:tcPr>
          <w:p w14:paraId="4D2212D9" w14:textId="77777777" w:rsidR="00C62967" w:rsidRPr="00032EC6" w:rsidRDefault="00C62967" w:rsidP="00C62967">
            <w:pPr>
              <w:spacing w:before="36" w:after="36"/>
              <w:rPr>
                <w:rFonts w:eastAsia="Cambria"/>
                <w:i/>
              </w:rPr>
            </w:pPr>
            <w:r w:rsidRPr="00032EC6">
              <w:rPr>
                <w:rFonts w:eastAsia="Cambria"/>
                <w:i/>
              </w:rPr>
              <w:t>Melissodes</w:t>
            </w:r>
          </w:p>
        </w:tc>
        <w:tc>
          <w:tcPr>
            <w:tcW w:w="0" w:type="auto"/>
            <w:tcPrChange w:id="929" w:author="Adrian" w:date="2017-05-23T13:13:00Z">
              <w:tcPr>
                <w:tcW w:w="0" w:type="auto"/>
              </w:tcPr>
            </w:tcPrChange>
          </w:tcPr>
          <w:p w14:paraId="2F39E4B4" w14:textId="77777777" w:rsidR="00C62967" w:rsidRPr="00032EC6" w:rsidRDefault="00C62967" w:rsidP="00C62967">
            <w:pPr>
              <w:spacing w:before="36" w:after="36"/>
              <w:rPr>
                <w:rFonts w:eastAsia="Cambria"/>
              </w:rPr>
            </w:pPr>
            <w:r w:rsidRPr="00032EC6">
              <w:rPr>
                <w:rFonts w:eastAsia="Cambria"/>
              </w:rPr>
              <w:t>Solitary</w:t>
            </w:r>
          </w:p>
        </w:tc>
        <w:tc>
          <w:tcPr>
            <w:tcW w:w="0" w:type="auto"/>
            <w:tcPrChange w:id="930" w:author="Adrian" w:date="2017-05-23T13:13:00Z">
              <w:tcPr>
                <w:tcW w:w="0" w:type="auto"/>
              </w:tcPr>
            </w:tcPrChange>
          </w:tcPr>
          <w:p w14:paraId="5B078702" w14:textId="77777777" w:rsidR="00C62967" w:rsidRPr="00032EC6" w:rsidRDefault="00C62967" w:rsidP="00C62967">
            <w:pPr>
              <w:spacing w:before="36" w:after="36"/>
              <w:jc w:val="right"/>
              <w:rPr>
                <w:rFonts w:eastAsia="Cambria"/>
              </w:rPr>
            </w:pPr>
            <w:r w:rsidRPr="00032EC6">
              <w:rPr>
                <w:rFonts w:eastAsia="Cambria"/>
              </w:rPr>
              <w:t>613</w:t>
            </w:r>
          </w:p>
        </w:tc>
        <w:tc>
          <w:tcPr>
            <w:tcW w:w="0" w:type="auto"/>
            <w:tcPrChange w:id="931" w:author="Adrian" w:date="2017-05-23T13:13:00Z">
              <w:tcPr>
                <w:tcW w:w="0" w:type="auto"/>
              </w:tcPr>
            </w:tcPrChange>
          </w:tcPr>
          <w:p w14:paraId="4AD34BB7" w14:textId="77777777" w:rsidR="00C62967" w:rsidRPr="00032EC6" w:rsidRDefault="00C62967" w:rsidP="00C62967">
            <w:pPr>
              <w:spacing w:before="36" w:after="36"/>
              <w:jc w:val="right"/>
              <w:rPr>
                <w:rFonts w:eastAsia="Cambria"/>
              </w:rPr>
            </w:pPr>
            <w:r w:rsidRPr="00032EC6">
              <w:rPr>
                <w:rFonts w:eastAsia="Cambria"/>
              </w:rPr>
              <w:t>2.55</w:t>
            </w:r>
          </w:p>
        </w:tc>
        <w:tc>
          <w:tcPr>
            <w:tcW w:w="0" w:type="auto"/>
            <w:tcPrChange w:id="932" w:author="Adrian" w:date="2017-05-23T13:13:00Z">
              <w:tcPr>
                <w:tcW w:w="0" w:type="auto"/>
              </w:tcPr>
            </w:tcPrChange>
          </w:tcPr>
          <w:p w14:paraId="270C8C37" w14:textId="77777777" w:rsidR="00C62967" w:rsidRPr="00032EC6" w:rsidRDefault="00C62967" w:rsidP="00C62967">
            <w:pPr>
              <w:spacing w:before="36" w:after="36"/>
              <w:jc w:val="right"/>
              <w:rPr>
                <w:rFonts w:eastAsia="Cambria"/>
              </w:rPr>
            </w:pPr>
            <w:r w:rsidRPr="00032EC6">
              <w:rPr>
                <w:rFonts w:eastAsia="Cambria"/>
              </w:rPr>
              <w:t>0.26</w:t>
            </w:r>
          </w:p>
        </w:tc>
        <w:tc>
          <w:tcPr>
            <w:tcW w:w="0" w:type="auto"/>
            <w:tcPrChange w:id="933" w:author="Adrian" w:date="2017-05-23T13:13:00Z">
              <w:tcPr>
                <w:tcW w:w="0" w:type="auto"/>
              </w:tcPr>
            </w:tcPrChange>
          </w:tcPr>
          <w:p w14:paraId="276BE091" w14:textId="77777777" w:rsidR="00C62967" w:rsidRPr="00032EC6" w:rsidRDefault="00C62967" w:rsidP="00C62967">
            <w:pPr>
              <w:spacing w:before="36" w:after="36"/>
              <w:jc w:val="right"/>
              <w:rPr>
                <w:rFonts w:eastAsia="Cambria"/>
              </w:rPr>
            </w:pPr>
            <w:r w:rsidRPr="00032EC6">
              <w:rPr>
                <w:rFonts w:eastAsia="Cambria"/>
              </w:rPr>
              <w:t>45</w:t>
            </w:r>
          </w:p>
        </w:tc>
        <w:tc>
          <w:tcPr>
            <w:tcW w:w="0" w:type="auto"/>
            <w:tcPrChange w:id="934" w:author="Adrian" w:date="2017-05-23T13:13:00Z">
              <w:tcPr>
                <w:tcW w:w="0" w:type="auto"/>
              </w:tcPr>
            </w:tcPrChange>
          </w:tcPr>
          <w:p w14:paraId="7092D232" w14:textId="77777777" w:rsidR="00C62967" w:rsidRPr="00032EC6" w:rsidRDefault="00C62967" w:rsidP="00C62967">
            <w:pPr>
              <w:spacing w:before="36" w:after="36"/>
              <w:jc w:val="right"/>
              <w:rPr>
                <w:rFonts w:eastAsia="Cambria"/>
              </w:rPr>
            </w:pPr>
            <w:r w:rsidRPr="00032EC6">
              <w:rPr>
                <w:rFonts w:eastAsia="Cambria"/>
              </w:rPr>
              <w:t>148</w:t>
            </w:r>
          </w:p>
        </w:tc>
        <w:tc>
          <w:tcPr>
            <w:tcW w:w="0" w:type="auto"/>
            <w:tcPrChange w:id="935" w:author="Adrian" w:date="2017-05-23T13:13:00Z">
              <w:tcPr>
                <w:tcW w:w="0" w:type="auto"/>
              </w:tcPr>
            </w:tcPrChange>
          </w:tcPr>
          <w:p w14:paraId="4B96B8DB" w14:textId="77777777" w:rsidR="00C62967" w:rsidRPr="00032EC6" w:rsidRDefault="00C62967" w:rsidP="00C62967">
            <w:pPr>
              <w:spacing w:before="36" w:after="36"/>
              <w:jc w:val="right"/>
              <w:rPr>
                <w:rFonts w:eastAsia="Cambria"/>
              </w:rPr>
            </w:pPr>
            <w:r w:rsidRPr="00032EC6">
              <w:rPr>
                <w:rFonts w:eastAsia="Cambria"/>
              </w:rPr>
              <w:t>1</w:t>
            </w:r>
          </w:p>
        </w:tc>
        <w:tc>
          <w:tcPr>
            <w:tcW w:w="0" w:type="auto"/>
            <w:tcPrChange w:id="936" w:author="Adrian" w:date="2017-05-23T13:13:00Z">
              <w:tcPr>
                <w:tcW w:w="0" w:type="auto"/>
              </w:tcPr>
            </w:tcPrChange>
          </w:tcPr>
          <w:p w14:paraId="703E8A97" w14:textId="77777777" w:rsidR="00C62967" w:rsidRPr="00032EC6" w:rsidRDefault="00C62967" w:rsidP="00C62967">
            <w:pPr>
              <w:spacing w:before="36" w:after="36"/>
              <w:jc w:val="right"/>
              <w:rPr>
                <w:rFonts w:eastAsia="Cambria"/>
              </w:rPr>
            </w:pPr>
            <w:r w:rsidRPr="00032EC6">
              <w:rPr>
                <w:rFonts w:eastAsia="Cambria"/>
              </w:rPr>
              <w:t>466</w:t>
            </w:r>
          </w:p>
        </w:tc>
        <w:tc>
          <w:tcPr>
            <w:tcW w:w="0" w:type="auto"/>
            <w:tcPrChange w:id="937" w:author="Adrian" w:date="2017-05-23T13:13:00Z">
              <w:tcPr>
                <w:tcW w:w="0" w:type="auto"/>
              </w:tcPr>
            </w:tcPrChange>
          </w:tcPr>
          <w:p w14:paraId="2A57A550" w14:textId="77777777" w:rsidR="00C62967" w:rsidRPr="00032EC6" w:rsidRDefault="00C62967" w:rsidP="00C62967">
            <w:pPr>
              <w:spacing w:before="36" w:after="36"/>
              <w:jc w:val="right"/>
              <w:rPr>
                <w:rFonts w:eastAsia="Cambria"/>
              </w:rPr>
            </w:pPr>
            <w:r w:rsidRPr="00032EC6">
              <w:rPr>
                <w:rFonts w:eastAsia="Cambria"/>
              </w:rPr>
              <w:t>147</w:t>
            </w:r>
          </w:p>
        </w:tc>
        <w:tc>
          <w:tcPr>
            <w:tcW w:w="0" w:type="auto"/>
            <w:tcPrChange w:id="938" w:author="Adrian" w:date="2017-05-23T13:13:00Z">
              <w:tcPr>
                <w:tcW w:w="0" w:type="auto"/>
              </w:tcPr>
            </w:tcPrChange>
          </w:tcPr>
          <w:p w14:paraId="7F6DBB9C" w14:textId="77777777" w:rsidR="00C62967" w:rsidRPr="00032EC6" w:rsidRDefault="00C62967" w:rsidP="00C62967">
            <w:pPr>
              <w:spacing w:before="36" w:after="36"/>
              <w:jc w:val="right"/>
              <w:rPr>
                <w:rFonts w:eastAsia="Cambria"/>
              </w:rPr>
            </w:pPr>
            <w:r w:rsidRPr="00032EC6">
              <w:rPr>
                <w:rFonts w:eastAsia="Cambria"/>
              </w:rPr>
              <w:t>313</w:t>
            </w:r>
          </w:p>
        </w:tc>
        <w:tc>
          <w:tcPr>
            <w:tcW w:w="0" w:type="auto"/>
            <w:tcPrChange w:id="939" w:author="Adrian" w:date="2017-05-23T13:13:00Z">
              <w:tcPr>
                <w:tcW w:w="0" w:type="auto"/>
              </w:tcPr>
            </w:tcPrChange>
          </w:tcPr>
          <w:p w14:paraId="2FC34FCD" w14:textId="77777777" w:rsidR="00C62967" w:rsidRPr="00032EC6" w:rsidRDefault="00C62967" w:rsidP="00C62967">
            <w:pPr>
              <w:spacing w:before="36" w:after="36"/>
              <w:jc w:val="right"/>
              <w:rPr>
                <w:rFonts w:eastAsia="Cambria"/>
              </w:rPr>
            </w:pPr>
            <w:r w:rsidRPr="00032EC6">
              <w:rPr>
                <w:rFonts w:eastAsia="Cambria"/>
              </w:rPr>
              <w:t>300</w:t>
            </w:r>
          </w:p>
        </w:tc>
      </w:tr>
      <w:tr w:rsidR="00C62967" w:rsidRPr="00032EC6" w14:paraId="59785472" w14:textId="77777777" w:rsidTr="006747B2">
        <w:trPr>
          <w:trHeight w:val="373"/>
        </w:trPr>
        <w:tc>
          <w:tcPr>
            <w:tcW w:w="0" w:type="auto"/>
            <w:tcBorders>
              <w:bottom w:val="single" w:sz="4" w:space="0" w:color="auto"/>
            </w:tcBorders>
            <w:tcPrChange w:id="940" w:author="Adrian" w:date="2017-05-23T13:13:00Z">
              <w:tcPr>
                <w:tcW w:w="0" w:type="auto"/>
                <w:tcBorders>
                  <w:bottom w:val="single" w:sz="4" w:space="0" w:color="auto"/>
                </w:tcBorders>
              </w:tcPr>
            </w:tcPrChange>
          </w:tcPr>
          <w:p w14:paraId="1205F99A" w14:textId="77777777" w:rsidR="00C62967" w:rsidRPr="00032EC6" w:rsidRDefault="00C62967" w:rsidP="00C62967">
            <w:pPr>
              <w:spacing w:before="36" w:after="36"/>
              <w:rPr>
                <w:rFonts w:eastAsia="Cambria"/>
                <w:i/>
              </w:rPr>
            </w:pPr>
            <w:r w:rsidRPr="00032EC6">
              <w:rPr>
                <w:rFonts w:eastAsia="Cambria"/>
                <w:i/>
              </w:rPr>
              <w:t>Perdita</w:t>
            </w:r>
          </w:p>
        </w:tc>
        <w:tc>
          <w:tcPr>
            <w:tcW w:w="0" w:type="auto"/>
            <w:tcBorders>
              <w:bottom w:val="single" w:sz="4" w:space="0" w:color="auto"/>
            </w:tcBorders>
            <w:tcPrChange w:id="941" w:author="Adrian" w:date="2017-05-23T13:13:00Z">
              <w:tcPr>
                <w:tcW w:w="0" w:type="auto"/>
                <w:tcBorders>
                  <w:bottom w:val="single" w:sz="4" w:space="0" w:color="auto"/>
                </w:tcBorders>
              </w:tcPr>
            </w:tcPrChange>
          </w:tcPr>
          <w:p w14:paraId="0A454EB5" w14:textId="77777777" w:rsidR="00C62967" w:rsidRPr="00032EC6" w:rsidRDefault="00C62967" w:rsidP="00C62967">
            <w:pPr>
              <w:spacing w:before="36" w:after="36"/>
              <w:rPr>
                <w:rFonts w:eastAsia="Cambria"/>
              </w:rPr>
            </w:pPr>
            <w:r w:rsidRPr="00032EC6">
              <w:rPr>
                <w:rFonts w:eastAsia="Cambria"/>
              </w:rPr>
              <w:t>Solitary</w:t>
            </w:r>
          </w:p>
        </w:tc>
        <w:tc>
          <w:tcPr>
            <w:tcW w:w="0" w:type="auto"/>
            <w:tcBorders>
              <w:bottom w:val="single" w:sz="4" w:space="0" w:color="auto"/>
            </w:tcBorders>
            <w:tcPrChange w:id="942" w:author="Adrian" w:date="2017-05-23T13:13:00Z">
              <w:tcPr>
                <w:tcW w:w="0" w:type="auto"/>
                <w:tcBorders>
                  <w:bottom w:val="single" w:sz="4" w:space="0" w:color="auto"/>
                </w:tcBorders>
              </w:tcPr>
            </w:tcPrChange>
          </w:tcPr>
          <w:p w14:paraId="1FE92D5A" w14:textId="77777777" w:rsidR="00C62967" w:rsidRPr="00032EC6" w:rsidRDefault="00C62967" w:rsidP="00C62967">
            <w:pPr>
              <w:spacing w:before="36" w:after="36"/>
              <w:jc w:val="right"/>
              <w:rPr>
                <w:rFonts w:eastAsia="Cambria"/>
              </w:rPr>
            </w:pPr>
            <w:r w:rsidRPr="00032EC6">
              <w:rPr>
                <w:rFonts w:eastAsia="Cambria"/>
              </w:rPr>
              <w:t>2</w:t>
            </w:r>
          </w:p>
        </w:tc>
        <w:tc>
          <w:tcPr>
            <w:tcW w:w="0" w:type="auto"/>
            <w:tcBorders>
              <w:bottom w:val="single" w:sz="4" w:space="0" w:color="auto"/>
            </w:tcBorders>
            <w:tcPrChange w:id="943" w:author="Adrian" w:date="2017-05-23T13:13:00Z">
              <w:tcPr>
                <w:tcW w:w="0" w:type="auto"/>
                <w:tcBorders>
                  <w:bottom w:val="single" w:sz="4" w:space="0" w:color="auto"/>
                </w:tcBorders>
              </w:tcPr>
            </w:tcPrChange>
          </w:tcPr>
          <w:p w14:paraId="4F7DA6FE" w14:textId="77777777" w:rsidR="00C62967" w:rsidRPr="00032EC6" w:rsidRDefault="00C62967" w:rsidP="00C62967">
            <w:pPr>
              <w:spacing w:before="36" w:after="36"/>
              <w:jc w:val="right"/>
              <w:rPr>
                <w:rFonts w:eastAsia="Cambria"/>
              </w:rPr>
            </w:pPr>
            <w:r w:rsidRPr="00032EC6">
              <w:rPr>
                <w:rFonts w:eastAsia="Cambria"/>
              </w:rPr>
              <w:t>0.53</w:t>
            </w:r>
          </w:p>
        </w:tc>
        <w:tc>
          <w:tcPr>
            <w:tcW w:w="0" w:type="auto"/>
            <w:tcBorders>
              <w:bottom w:val="single" w:sz="4" w:space="0" w:color="auto"/>
            </w:tcBorders>
            <w:tcPrChange w:id="944" w:author="Adrian" w:date="2017-05-23T13:13:00Z">
              <w:tcPr>
                <w:tcW w:w="0" w:type="auto"/>
                <w:tcBorders>
                  <w:bottom w:val="single" w:sz="4" w:space="0" w:color="auto"/>
                </w:tcBorders>
              </w:tcPr>
            </w:tcPrChange>
          </w:tcPr>
          <w:p w14:paraId="227C3B30" w14:textId="77777777" w:rsidR="00C62967" w:rsidRPr="00032EC6" w:rsidRDefault="00C62967" w:rsidP="00C62967">
            <w:pPr>
              <w:spacing w:before="36" w:after="36"/>
              <w:jc w:val="right"/>
              <w:rPr>
                <w:rFonts w:eastAsia="Cambria"/>
              </w:rPr>
            </w:pPr>
            <w:r w:rsidRPr="00032EC6">
              <w:rPr>
                <w:rFonts w:eastAsia="Cambria"/>
              </w:rPr>
              <w:t>0.10</w:t>
            </w:r>
          </w:p>
        </w:tc>
        <w:tc>
          <w:tcPr>
            <w:tcW w:w="0" w:type="auto"/>
            <w:tcBorders>
              <w:bottom w:val="single" w:sz="4" w:space="0" w:color="auto"/>
            </w:tcBorders>
            <w:tcPrChange w:id="945" w:author="Adrian" w:date="2017-05-23T13:13:00Z">
              <w:tcPr>
                <w:tcW w:w="0" w:type="auto"/>
                <w:tcBorders>
                  <w:bottom w:val="single" w:sz="4" w:space="0" w:color="auto"/>
                </w:tcBorders>
              </w:tcPr>
            </w:tcPrChange>
          </w:tcPr>
          <w:p w14:paraId="12F75CE8" w14:textId="77777777" w:rsidR="00C62967" w:rsidRPr="00032EC6" w:rsidRDefault="00C62967" w:rsidP="00C62967">
            <w:pPr>
              <w:spacing w:before="36" w:after="36"/>
              <w:jc w:val="right"/>
              <w:rPr>
                <w:rFonts w:eastAsia="Cambria"/>
              </w:rPr>
            </w:pPr>
            <w:r w:rsidRPr="00032EC6">
              <w:rPr>
                <w:rFonts w:eastAsia="Cambria"/>
              </w:rPr>
              <w:t>0</w:t>
            </w:r>
          </w:p>
        </w:tc>
        <w:tc>
          <w:tcPr>
            <w:tcW w:w="0" w:type="auto"/>
            <w:tcBorders>
              <w:bottom w:val="single" w:sz="4" w:space="0" w:color="auto"/>
            </w:tcBorders>
            <w:tcPrChange w:id="946" w:author="Adrian" w:date="2017-05-23T13:13:00Z">
              <w:tcPr>
                <w:tcW w:w="0" w:type="auto"/>
                <w:tcBorders>
                  <w:bottom w:val="single" w:sz="4" w:space="0" w:color="auto"/>
                </w:tcBorders>
              </w:tcPr>
            </w:tcPrChange>
          </w:tcPr>
          <w:p w14:paraId="36B3FA29" w14:textId="77777777" w:rsidR="00C62967" w:rsidRPr="00032EC6" w:rsidRDefault="00C62967" w:rsidP="00C62967">
            <w:pPr>
              <w:spacing w:before="36" w:after="36"/>
              <w:jc w:val="right"/>
              <w:rPr>
                <w:rFonts w:eastAsia="Cambria"/>
              </w:rPr>
            </w:pPr>
            <w:r w:rsidRPr="00032EC6">
              <w:rPr>
                <w:rFonts w:eastAsia="Cambria"/>
              </w:rPr>
              <w:t>0</w:t>
            </w:r>
          </w:p>
        </w:tc>
        <w:tc>
          <w:tcPr>
            <w:tcW w:w="0" w:type="auto"/>
            <w:tcBorders>
              <w:bottom w:val="single" w:sz="4" w:space="0" w:color="auto"/>
            </w:tcBorders>
            <w:tcPrChange w:id="947" w:author="Adrian" w:date="2017-05-23T13:13:00Z">
              <w:tcPr>
                <w:tcW w:w="0" w:type="auto"/>
                <w:tcBorders>
                  <w:bottom w:val="single" w:sz="4" w:space="0" w:color="auto"/>
                </w:tcBorders>
              </w:tcPr>
            </w:tcPrChange>
          </w:tcPr>
          <w:p w14:paraId="3190D47B" w14:textId="77777777" w:rsidR="00C62967" w:rsidRPr="00032EC6" w:rsidRDefault="00C62967" w:rsidP="00C62967">
            <w:pPr>
              <w:spacing w:before="36" w:after="36"/>
              <w:jc w:val="right"/>
              <w:rPr>
                <w:rFonts w:eastAsia="Cambria"/>
              </w:rPr>
            </w:pPr>
            <w:r w:rsidRPr="00032EC6">
              <w:rPr>
                <w:rFonts w:eastAsia="Cambria"/>
              </w:rPr>
              <w:t>0</w:t>
            </w:r>
          </w:p>
        </w:tc>
        <w:tc>
          <w:tcPr>
            <w:tcW w:w="0" w:type="auto"/>
            <w:tcBorders>
              <w:bottom w:val="single" w:sz="4" w:space="0" w:color="auto"/>
            </w:tcBorders>
            <w:tcPrChange w:id="948" w:author="Adrian" w:date="2017-05-23T13:13:00Z">
              <w:tcPr>
                <w:tcW w:w="0" w:type="auto"/>
                <w:tcBorders>
                  <w:bottom w:val="single" w:sz="4" w:space="0" w:color="auto"/>
                </w:tcBorders>
              </w:tcPr>
            </w:tcPrChange>
          </w:tcPr>
          <w:p w14:paraId="1C344781" w14:textId="77777777" w:rsidR="00C62967" w:rsidRPr="00032EC6" w:rsidRDefault="00C62967" w:rsidP="00C62967">
            <w:pPr>
              <w:spacing w:before="36" w:after="36"/>
              <w:jc w:val="right"/>
              <w:rPr>
                <w:rFonts w:eastAsia="Cambria"/>
              </w:rPr>
            </w:pPr>
            <w:r w:rsidRPr="00032EC6">
              <w:rPr>
                <w:rFonts w:eastAsia="Cambria"/>
              </w:rPr>
              <w:t>0</w:t>
            </w:r>
          </w:p>
        </w:tc>
        <w:tc>
          <w:tcPr>
            <w:tcW w:w="0" w:type="auto"/>
            <w:tcBorders>
              <w:bottom w:val="single" w:sz="4" w:space="0" w:color="auto"/>
            </w:tcBorders>
            <w:tcPrChange w:id="949" w:author="Adrian" w:date="2017-05-23T13:13:00Z">
              <w:tcPr>
                <w:tcW w:w="0" w:type="auto"/>
                <w:tcBorders>
                  <w:bottom w:val="single" w:sz="4" w:space="0" w:color="auto"/>
                </w:tcBorders>
              </w:tcPr>
            </w:tcPrChange>
          </w:tcPr>
          <w:p w14:paraId="1CA7EB05" w14:textId="77777777" w:rsidR="00C62967" w:rsidRPr="00032EC6" w:rsidRDefault="00C62967" w:rsidP="00C62967">
            <w:pPr>
              <w:spacing w:before="36" w:after="36"/>
              <w:jc w:val="right"/>
              <w:rPr>
                <w:rFonts w:eastAsia="Cambria"/>
              </w:rPr>
            </w:pPr>
            <w:r w:rsidRPr="00032EC6">
              <w:rPr>
                <w:rFonts w:eastAsia="Cambria"/>
              </w:rPr>
              <w:t>2</w:t>
            </w:r>
          </w:p>
        </w:tc>
        <w:tc>
          <w:tcPr>
            <w:tcW w:w="0" w:type="auto"/>
            <w:tcBorders>
              <w:bottom w:val="single" w:sz="4" w:space="0" w:color="auto"/>
            </w:tcBorders>
            <w:tcPrChange w:id="950" w:author="Adrian" w:date="2017-05-23T13:13:00Z">
              <w:tcPr>
                <w:tcW w:w="0" w:type="auto"/>
                <w:tcBorders>
                  <w:bottom w:val="single" w:sz="4" w:space="0" w:color="auto"/>
                </w:tcBorders>
              </w:tcPr>
            </w:tcPrChange>
          </w:tcPr>
          <w:p w14:paraId="70EFD968" w14:textId="77777777" w:rsidR="00C62967" w:rsidRPr="00032EC6" w:rsidRDefault="00C62967" w:rsidP="00C62967">
            <w:pPr>
              <w:spacing w:before="36" w:after="36"/>
              <w:jc w:val="right"/>
              <w:rPr>
                <w:rFonts w:eastAsia="Cambria"/>
              </w:rPr>
            </w:pPr>
            <w:r w:rsidRPr="00032EC6">
              <w:rPr>
                <w:rFonts w:eastAsia="Cambria"/>
              </w:rPr>
              <w:t>2</w:t>
            </w:r>
          </w:p>
        </w:tc>
        <w:tc>
          <w:tcPr>
            <w:tcW w:w="0" w:type="auto"/>
            <w:tcBorders>
              <w:bottom w:val="single" w:sz="4" w:space="0" w:color="auto"/>
            </w:tcBorders>
            <w:tcPrChange w:id="951" w:author="Adrian" w:date="2017-05-23T13:13:00Z">
              <w:tcPr>
                <w:tcW w:w="0" w:type="auto"/>
                <w:tcBorders>
                  <w:bottom w:val="single" w:sz="4" w:space="0" w:color="auto"/>
                </w:tcBorders>
              </w:tcPr>
            </w:tcPrChange>
          </w:tcPr>
          <w:p w14:paraId="3C746CA2" w14:textId="77777777" w:rsidR="00C62967" w:rsidRPr="00032EC6" w:rsidRDefault="00C62967" w:rsidP="00C62967">
            <w:pPr>
              <w:spacing w:before="36" w:after="36"/>
              <w:jc w:val="right"/>
              <w:rPr>
                <w:rFonts w:eastAsia="Cambria"/>
              </w:rPr>
            </w:pPr>
            <w:r w:rsidRPr="00032EC6">
              <w:rPr>
                <w:rFonts w:eastAsia="Cambria"/>
              </w:rPr>
              <w:t>0</w:t>
            </w:r>
          </w:p>
        </w:tc>
      </w:tr>
    </w:tbl>
    <w:p w14:paraId="0130C0D6" w14:textId="6367E866" w:rsidR="00C62967" w:rsidRPr="00032EC6" w:rsidRDefault="00C62967" w:rsidP="00EB6EF4">
      <w:pPr>
        <w:tabs>
          <w:tab w:val="left" w:pos="11880"/>
          <w:tab w:val="left" w:pos="12060"/>
          <w:tab w:val="left" w:pos="12240"/>
          <w:tab w:val="left" w:pos="12330"/>
        </w:tabs>
        <w:spacing w:before="100" w:beforeAutospacing="1" w:after="100" w:afterAutospacing="1" w:line="360" w:lineRule="auto"/>
        <w:ind w:right="1170"/>
      </w:pPr>
      <w:commentRangeStart w:id="952"/>
      <w:r w:rsidRPr="00032EC6">
        <w:t xml:space="preserve">Table 1 Bee </w:t>
      </w:r>
      <w:commentRangeEnd w:id="952"/>
      <w:r w:rsidR="005E1935">
        <w:rPr>
          <w:rStyle w:val="CommentReference"/>
        </w:rPr>
        <w:commentReference w:id="952"/>
      </w:r>
      <w:r w:rsidRPr="00032EC6">
        <w:t xml:space="preserve">visitation and behavior </w:t>
      </w:r>
      <w:del w:id="953" w:author="Adrian" w:date="2017-06-14T13:01:00Z">
        <w:r w:rsidRPr="00032EC6" w:rsidDel="005E1935">
          <w:delText xml:space="preserve">data </w:delText>
        </w:r>
      </w:del>
      <w:r w:rsidRPr="00032EC6">
        <w:t xml:space="preserve">by genus during the ambush bug experiment. The sociality of each genus is noted. “Visits” is the total number of occurrences of each genus during the soldier beetle experiment. “Duration” is the mean visit duration in seconds </w:t>
      </w:r>
      <w:del w:id="954" w:author="Adrian" w:date="2017-06-14T13:01:00Z">
        <w:r w:rsidRPr="00032EC6" w:rsidDel="005E1935">
          <w:delText xml:space="preserve"> </w:delText>
        </w:r>
      </w:del>
      <w:r w:rsidRPr="00032EC6">
        <w:t>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955" w:author="Adrian" w:date="2017-06-14T13:01:00Z">
        <w:r w:rsidR="005E1935">
          <w:t>A</w:t>
        </w:r>
      </w:ins>
      <w:del w:id="956" w:author="Adrian" w:date="2017-06-14T13:01:00Z">
        <w:r w:rsidRPr="00032EC6" w:rsidDel="005E1935">
          <w:delText>a</w:delText>
        </w:r>
      </w:del>
      <w:r w:rsidRPr="00032EC6">
        <w:t xml:space="preserve">bsent” refer to the occupancy status of the flower and numbers in those columns are the numbers of visits to flowers with or without occupants.  </w:t>
      </w:r>
    </w:p>
    <w:p w14:paraId="4E8C5ABC" w14:textId="77777777" w:rsidR="00C62967" w:rsidRPr="00032EC6" w:rsidRDefault="00C62967" w:rsidP="00C62967">
      <w:pPr>
        <w:widowControl w:val="0"/>
        <w:autoSpaceDE w:val="0"/>
        <w:autoSpaceDN w:val="0"/>
        <w:adjustRightInd w:val="0"/>
        <w:spacing w:line="480" w:lineRule="auto"/>
        <w:ind w:left="480" w:hanging="480"/>
      </w:pPr>
    </w:p>
    <w:tbl>
      <w:tblPr>
        <w:tblW w:w="0" w:type="auto"/>
        <w:tblLook w:val="04A0" w:firstRow="1" w:lastRow="0" w:firstColumn="1" w:lastColumn="0" w:noHBand="0" w:noVBand="1"/>
      </w:tblPr>
      <w:tblGrid>
        <w:gridCol w:w="1283"/>
        <w:gridCol w:w="1070"/>
        <w:gridCol w:w="1343"/>
        <w:gridCol w:w="1383"/>
        <w:gridCol w:w="636"/>
        <w:gridCol w:w="830"/>
        <w:gridCol w:w="856"/>
        <w:gridCol w:w="1176"/>
        <w:gridCol w:w="710"/>
        <w:gridCol w:w="923"/>
        <w:gridCol w:w="923"/>
        <w:gridCol w:w="896"/>
      </w:tblGrid>
      <w:tr w:rsidR="00227115" w:rsidRPr="00032EC6" w14:paraId="682259A3" w14:textId="77777777" w:rsidTr="006A7DC6">
        <w:tc>
          <w:tcPr>
            <w:tcW w:w="0" w:type="auto"/>
            <w:tcBorders>
              <w:bottom w:val="single" w:sz="0" w:space="0" w:color="auto"/>
            </w:tcBorders>
            <w:vAlign w:val="bottom"/>
          </w:tcPr>
          <w:p w14:paraId="213F9DD0" w14:textId="77777777" w:rsidR="00227115" w:rsidRPr="00032EC6" w:rsidRDefault="00227115" w:rsidP="006A7DC6">
            <w:pPr>
              <w:spacing w:before="36" w:after="36"/>
              <w:rPr>
                <w:rFonts w:eastAsia="Cambria"/>
              </w:rPr>
            </w:pPr>
            <w:r w:rsidRPr="00032EC6">
              <w:rPr>
                <w:rFonts w:eastAsia="Cambria"/>
              </w:rPr>
              <w:t>Genus</w:t>
            </w:r>
          </w:p>
        </w:tc>
        <w:tc>
          <w:tcPr>
            <w:tcW w:w="0" w:type="auto"/>
            <w:tcBorders>
              <w:bottom w:val="single" w:sz="0" w:space="0" w:color="auto"/>
            </w:tcBorders>
            <w:vAlign w:val="bottom"/>
          </w:tcPr>
          <w:p w14:paraId="2095ED6F" w14:textId="77777777" w:rsidR="00227115" w:rsidRPr="00032EC6" w:rsidRDefault="00227115" w:rsidP="006A7DC6">
            <w:pPr>
              <w:spacing w:before="36" w:after="36"/>
              <w:rPr>
                <w:rFonts w:eastAsia="Cambria"/>
              </w:rPr>
            </w:pPr>
            <w:r w:rsidRPr="00032EC6">
              <w:rPr>
                <w:rFonts w:eastAsia="Cambria"/>
              </w:rPr>
              <w:t>Sociality</w:t>
            </w:r>
          </w:p>
        </w:tc>
        <w:tc>
          <w:tcPr>
            <w:tcW w:w="0" w:type="auto"/>
            <w:tcBorders>
              <w:bottom w:val="single" w:sz="0" w:space="0" w:color="auto"/>
            </w:tcBorders>
            <w:vAlign w:val="bottom"/>
          </w:tcPr>
          <w:p w14:paraId="32C28FFF" w14:textId="2041E288" w:rsidR="00227115" w:rsidRPr="00032EC6" w:rsidRDefault="00E17828" w:rsidP="006A7DC6">
            <w:pPr>
              <w:spacing w:before="36" w:after="36"/>
              <w:jc w:val="right"/>
              <w:rPr>
                <w:rFonts w:eastAsia="Cambria"/>
              </w:rPr>
            </w:pPr>
            <w:r w:rsidRPr="00032EC6">
              <w:rPr>
                <w:rFonts w:eastAsia="Cambria"/>
              </w:rPr>
              <w:t xml:space="preserve">Total </w:t>
            </w:r>
            <w:r w:rsidR="00227115" w:rsidRPr="00032EC6">
              <w:rPr>
                <w:rFonts w:eastAsia="Cambria"/>
              </w:rPr>
              <w:t>Visits</w:t>
            </w:r>
          </w:p>
        </w:tc>
        <w:tc>
          <w:tcPr>
            <w:tcW w:w="0" w:type="auto"/>
            <w:tcBorders>
              <w:bottom w:val="single" w:sz="0" w:space="0" w:color="auto"/>
            </w:tcBorders>
            <w:vAlign w:val="bottom"/>
          </w:tcPr>
          <w:p w14:paraId="6D1AE6DA" w14:textId="77777777" w:rsidR="00227115" w:rsidRPr="00032EC6" w:rsidRDefault="00227115" w:rsidP="006A7DC6">
            <w:pPr>
              <w:spacing w:before="36" w:after="36"/>
              <w:jc w:val="right"/>
              <w:rPr>
                <w:rFonts w:eastAsia="Cambria"/>
              </w:rPr>
            </w:pPr>
            <w:r w:rsidRPr="00032EC6">
              <w:rPr>
                <w:rFonts w:eastAsia="Cambria"/>
              </w:rPr>
              <w:t>Duration (s)</w:t>
            </w:r>
          </w:p>
        </w:tc>
        <w:tc>
          <w:tcPr>
            <w:tcW w:w="0" w:type="auto"/>
            <w:tcBorders>
              <w:bottom w:val="single" w:sz="0" w:space="0" w:color="auto"/>
            </w:tcBorders>
            <w:vAlign w:val="bottom"/>
          </w:tcPr>
          <w:p w14:paraId="3C172265" w14:textId="77777777" w:rsidR="00227115" w:rsidRPr="00032EC6" w:rsidRDefault="00227115" w:rsidP="006A7DC6">
            <w:pPr>
              <w:spacing w:before="36" w:after="36"/>
              <w:jc w:val="right"/>
              <w:rPr>
                <w:rFonts w:eastAsia="Cambria"/>
              </w:rPr>
            </w:pPr>
            <w:r w:rsidRPr="00032EC6">
              <w:rPr>
                <w:rFonts w:eastAsia="Cambria"/>
              </w:rPr>
              <w:t>S.E.</w:t>
            </w:r>
          </w:p>
        </w:tc>
        <w:tc>
          <w:tcPr>
            <w:tcW w:w="0" w:type="auto"/>
            <w:tcBorders>
              <w:bottom w:val="single" w:sz="0" w:space="0" w:color="auto"/>
            </w:tcBorders>
            <w:vAlign w:val="bottom"/>
          </w:tcPr>
          <w:p w14:paraId="5E8F576E" w14:textId="77777777" w:rsidR="00227115" w:rsidRPr="00032EC6" w:rsidRDefault="00227115" w:rsidP="006A7DC6">
            <w:pPr>
              <w:spacing w:before="36" w:after="36"/>
              <w:jc w:val="right"/>
              <w:rPr>
                <w:rFonts w:eastAsia="Cambria"/>
              </w:rPr>
            </w:pPr>
            <w:r w:rsidRPr="00032EC6">
              <w:rPr>
                <w:rFonts w:eastAsia="Cambria"/>
              </w:rPr>
              <w:t>Pollen</w:t>
            </w:r>
          </w:p>
        </w:tc>
        <w:tc>
          <w:tcPr>
            <w:tcW w:w="0" w:type="auto"/>
            <w:tcBorders>
              <w:bottom w:val="single" w:sz="0" w:space="0" w:color="auto"/>
            </w:tcBorders>
            <w:vAlign w:val="bottom"/>
          </w:tcPr>
          <w:p w14:paraId="3C19EF87" w14:textId="77777777" w:rsidR="00227115" w:rsidRPr="00032EC6" w:rsidRDefault="00227115" w:rsidP="006A7DC6">
            <w:pPr>
              <w:spacing w:before="36" w:after="36"/>
              <w:jc w:val="right"/>
              <w:rPr>
                <w:rFonts w:eastAsia="Cambria"/>
              </w:rPr>
            </w:pPr>
            <w:r w:rsidRPr="00032EC6">
              <w:rPr>
                <w:rFonts w:eastAsia="Cambria"/>
              </w:rPr>
              <w:t>Nectar</w:t>
            </w:r>
          </w:p>
        </w:tc>
        <w:tc>
          <w:tcPr>
            <w:tcW w:w="0" w:type="auto"/>
            <w:tcBorders>
              <w:bottom w:val="single" w:sz="0" w:space="0" w:color="auto"/>
            </w:tcBorders>
            <w:vAlign w:val="bottom"/>
          </w:tcPr>
          <w:p w14:paraId="4A06DC58" w14:textId="77777777" w:rsidR="00227115" w:rsidRPr="00032EC6" w:rsidRDefault="00227115" w:rsidP="006A7DC6">
            <w:pPr>
              <w:spacing w:before="36" w:after="36"/>
              <w:jc w:val="right"/>
              <w:rPr>
                <w:rFonts w:eastAsia="Cambria"/>
              </w:rPr>
            </w:pPr>
            <w:r w:rsidRPr="00032EC6">
              <w:rPr>
                <w:rFonts w:eastAsia="Cambria"/>
              </w:rPr>
              <w:t>Exclusion</w:t>
            </w:r>
          </w:p>
        </w:tc>
        <w:tc>
          <w:tcPr>
            <w:tcW w:w="0" w:type="auto"/>
            <w:tcBorders>
              <w:bottom w:val="single" w:sz="0" w:space="0" w:color="auto"/>
            </w:tcBorders>
            <w:vAlign w:val="bottom"/>
          </w:tcPr>
          <w:p w14:paraId="043FEEB2" w14:textId="2189D00F" w:rsidR="00227115" w:rsidRPr="00032EC6" w:rsidRDefault="00227115" w:rsidP="00E17828">
            <w:pPr>
              <w:spacing w:before="36" w:after="36"/>
              <w:jc w:val="right"/>
              <w:rPr>
                <w:rFonts w:eastAsia="Cambria"/>
              </w:rPr>
            </w:pPr>
            <w:r w:rsidRPr="00032EC6">
              <w:rPr>
                <w:rFonts w:eastAsia="Cambria"/>
              </w:rPr>
              <w:t>Male</w:t>
            </w:r>
          </w:p>
        </w:tc>
        <w:tc>
          <w:tcPr>
            <w:tcW w:w="0" w:type="auto"/>
            <w:tcBorders>
              <w:bottom w:val="single" w:sz="0" w:space="0" w:color="auto"/>
            </w:tcBorders>
            <w:vAlign w:val="bottom"/>
          </w:tcPr>
          <w:p w14:paraId="23B4C429" w14:textId="3A3A88E4" w:rsidR="00227115" w:rsidRPr="00032EC6" w:rsidRDefault="00227115" w:rsidP="00E17828">
            <w:pPr>
              <w:spacing w:before="36" w:after="36"/>
              <w:jc w:val="right"/>
              <w:rPr>
                <w:rFonts w:eastAsia="Cambria"/>
              </w:rPr>
            </w:pPr>
            <w:r w:rsidRPr="00032EC6">
              <w:rPr>
                <w:rFonts w:eastAsia="Cambria"/>
              </w:rPr>
              <w:t>Female</w:t>
            </w:r>
          </w:p>
        </w:tc>
        <w:tc>
          <w:tcPr>
            <w:tcW w:w="0" w:type="auto"/>
            <w:tcBorders>
              <w:bottom w:val="single" w:sz="0" w:space="0" w:color="auto"/>
            </w:tcBorders>
            <w:vAlign w:val="bottom"/>
          </w:tcPr>
          <w:p w14:paraId="68D613C9" w14:textId="77777777" w:rsidR="00227115" w:rsidRPr="00032EC6" w:rsidRDefault="00227115" w:rsidP="006A7DC6">
            <w:pPr>
              <w:spacing w:before="36" w:after="36"/>
              <w:jc w:val="right"/>
              <w:rPr>
                <w:rFonts w:eastAsia="Cambria"/>
              </w:rPr>
            </w:pPr>
            <w:r w:rsidRPr="00032EC6">
              <w:rPr>
                <w:rFonts w:eastAsia="Cambria"/>
              </w:rPr>
              <w:t>Present</w:t>
            </w:r>
          </w:p>
        </w:tc>
        <w:tc>
          <w:tcPr>
            <w:tcW w:w="0" w:type="auto"/>
            <w:tcBorders>
              <w:bottom w:val="single" w:sz="0" w:space="0" w:color="auto"/>
            </w:tcBorders>
            <w:vAlign w:val="bottom"/>
          </w:tcPr>
          <w:p w14:paraId="77C1FD61" w14:textId="77777777" w:rsidR="00227115" w:rsidRPr="00032EC6" w:rsidRDefault="00227115" w:rsidP="006A7DC6">
            <w:pPr>
              <w:spacing w:before="36" w:after="36"/>
              <w:jc w:val="right"/>
              <w:rPr>
                <w:rFonts w:eastAsia="Cambria"/>
              </w:rPr>
            </w:pPr>
            <w:r w:rsidRPr="00032EC6">
              <w:rPr>
                <w:rFonts w:eastAsia="Cambria"/>
              </w:rPr>
              <w:t>Absent</w:t>
            </w:r>
          </w:p>
        </w:tc>
      </w:tr>
      <w:tr w:rsidR="00227115" w:rsidRPr="00032EC6" w14:paraId="3B73930B" w14:textId="77777777" w:rsidTr="006A7DC6">
        <w:tc>
          <w:tcPr>
            <w:tcW w:w="0" w:type="auto"/>
          </w:tcPr>
          <w:p w14:paraId="08D5B588" w14:textId="77777777" w:rsidR="00227115" w:rsidRPr="00032EC6" w:rsidRDefault="00227115" w:rsidP="006A7DC6">
            <w:pPr>
              <w:spacing w:before="36" w:after="36"/>
              <w:rPr>
                <w:rFonts w:eastAsia="Cambria"/>
                <w:i/>
              </w:rPr>
            </w:pPr>
            <w:r w:rsidRPr="00032EC6">
              <w:rPr>
                <w:rFonts w:eastAsia="Cambria"/>
                <w:i/>
              </w:rPr>
              <w:t>Andrena</w:t>
            </w:r>
          </w:p>
        </w:tc>
        <w:tc>
          <w:tcPr>
            <w:tcW w:w="0" w:type="auto"/>
          </w:tcPr>
          <w:p w14:paraId="09A1EACA" w14:textId="77777777" w:rsidR="00227115" w:rsidRPr="00032EC6" w:rsidRDefault="00227115" w:rsidP="006A7DC6">
            <w:pPr>
              <w:spacing w:before="36" w:after="36"/>
              <w:rPr>
                <w:rFonts w:eastAsia="Cambria"/>
              </w:rPr>
            </w:pPr>
            <w:r w:rsidRPr="00032EC6">
              <w:rPr>
                <w:rFonts w:eastAsia="Cambria"/>
              </w:rPr>
              <w:t>Solitary</w:t>
            </w:r>
          </w:p>
        </w:tc>
        <w:tc>
          <w:tcPr>
            <w:tcW w:w="0" w:type="auto"/>
          </w:tcPr>
          <w:p w14:paraId="23B90CB2" w14:textId="77777777" w:rsidR="00227115" w:rsidRPr="00032EC6" w:rsidRDefault="00227115" w:rsidP="006A7DC6">
            <w:pPr>
              <w:spacing w:before="36" w:after="36"/>
              <w:jc w:val="right"/>
              <w:rPr>
                <w:rFonts w:eastAsia="Cambria"/>
              </w:rPr>
            </w:pPr>
            <w:r w:rsidRPr="00032EC6">
              <w:rPr>
                <w:rFonts w:eastAsia="Cambria"/>
              </w:rPr>
              <w:t>30</w:t>
            </w:r>
          </w:p>
        </w:tc>
        <w:tc>
          <w:tcPr>
            <w:tcW w:w="0" w:type="auto"/>
          </w:tcPr>
          <w:p w14:paraId="0D28BCD1" w14:textId="77777777" w:rsidR="00227115" w:rsidRPr="00032EC6" w:rsidRDefault="00227115" w:rsidP="006A7DC6">
            <w:pPr>
              <w:spacing w:before="36" w:after="36"/>
              <w:jc w:val="right"/>
              <w:rPr>
                <w:rFonts w:eastAsia="Cambria"/>
              </w:rPr>
            </w:pPr>
            <w:r w:rsidRPr="00032EC6">
              <w:rPr>
                <w:rFonts w:eastAsia="Cambria"/>
              </w:rPr>
              <w:t>4.42</w:t>
            </w:r>
          </w:p>
        </w:tc>
        <w:tc>
          <w:tcPr>
            <w:tcW w:w="0" w:type="auto"/>
          </w:tcPr>
          <w:p w14:paraId="6EE06195" w14:textId="77777777" w:rsidR="00227115" w:rsidRPr="00032EC6" w:rsidRDefault="00227115" w:rsidP="006A7DC6">
            <w:pPr>
              <w:spacing w:before="36" w:after="36"/>
              <w:jc w:val="right"/>
              <w:rPr>
                <w:rFonts w:eastAsia="Cambria"/>
              </w:rPr>
            </w:pPr>
            <w:r w:rsidRPr="00032EC6">
              <w:rPr>
                <w:rFonts w:eastAsia="Cambria"/>
              </w:rPr>
              <w:t>1.94</w:t>
            </w:r>
          </w:p>
        </w:tc>
        <w:tc>
          <w:tcPr>
            <w:tcW w:w="0" w:type="auto"/>
          </w:tcPr>
          <w:p w14:paraId="310C9228" w14:textId="77777777" w:rsidR="00227115" w:rsidRPr="00032EC6" w:rsidRDefault="00227115" w:rsidP="006A7DC6">
            <w:pPr>
              <w:spacing w:before="36" w:after="36"/>
              <w:jc w:val="right"/>
              <w:rPr>
                <w:rFonts w:eastAsia="Cambria"/>
              </w:rPr>
            </w:pPr>
            <w:r w:rsidRPr="00032EC6">
              <w:rPr>
                <w:rFonts w:eastAsia="Cambria"/>
              </w:rPr>
              <w:t>10</w:t>
            </w:r>
          </w:p>
        </w:tc>
        <w:tc>
          <w:tcPr>
            <w:tcW w:w="0" w:type="auto"/>
          </w:tcPr>
          <w:p w14:paraId="4A4FDA47" w14:textId="77777777" w:rsidR="00227115" w:rsidRPr="00032EC6" w:rsidRDefault="00227115" w:rsidP="006A7DC6">
            <w:pPr>
              <w:spacing w:before="36" w:after="36"/>
              <w:jc w:val="right"/>
              <w:rPr>
                <w:rFonts w:eastAsia="Cambria"/>
              </w:rPr>
            </w:pPr>
            <w:r w:rsidRPr="00032EC6">
              <w:rPr>
                <w:rFonts w:eastAsia="Cambria"/>
              </w:rPr>
              <w:t>12</w:t>
            </w:r>
          </w:p>
        </w:tc>
        <w:tc>
          <w:tcPr>
            <w:tcW w:w="0" w:type="auto"/>
          </w:tcPr>
          <w:p w14:paraId="7475B626" w14:textId="77777777" w:rsidR="00227115" w:rsidRPr="00032EC6" w:rsidRDefault="00227115" w:rsidP="006A7DC6">
            <w:pPr>
              <w:spacing w:before="36" w:after="36"/>
              <w:jc w:val="right"/>
              <w:rPr>
                <w:rFonts w:eastAsia="Cambria"/>
              </w:rPr>
            </w:pPr>
            <w:r w:rsidRPr="00032EC6">
              <w:rPr>
                <w:rFonts w:eastAsia="Cambria"/>
              </w:rPr>
              <w:t>1</w:t>
            </w:r>
          </w:p>
        </w:tc>
        <w:tc>
          <w:tcPr>
            <w:tcW w:w="0" w:type="auto"/>
          </w:tcPr>
          <w:p w14:paraId="62D9C045" w14:textId="77777777" w:rsidR="00227115" w:rsidRPr="00032EC6" w:rsidRDefault="00227115" w:rsidP="006A7DC6">
            <w:pPr>
              <w:spacing w:before="36" w:after="36"/>
              <w:jc w:val="right"/>
              <w:rPr>
                <w:rFonts w:eastAsia="Cambria"/>
              </w:rPr>
            </w:pPr>
            <w:r w:rsidRPr="00032EC6">
              <w:rPr>
                <w:rFonts w:eastAsia="Cambria"/>
              </w:rPr>
              <w:t>3</w:t>
            </w:r>
          </w:p>
        </w:tc>
        <w:tc>
          <w:tcPr>
            <w:tcW w:w="0" w:type="auto"/>
          </w:tcPr>
          <w:p w14:paraId="56B209A1" w14:textId="77777777" w:rsidR="00227115" w:rsidRPr="00032EC6" w:rsidRDefault="00227115" w:rsidP="006A7DC6">
            <w:pPr>
              <w:spacing w:before="36" w:after="36"/>
              <w:jc w:val="right"/>
              <w:rPr>
                <w:rFonts w:eastAsia="Cambria"/>
              </w:rPr>
            </w:pPr>
            <w:r w:rsidRPr="00032EC6">
              <w:rPr>
                <w:rFonts w:eastAsia="Cambria"/>
              </w:rPr>
              <w:t>27</w:t>
            </w:r>
          </w:p>
        </w:tc>
        <w:tc>
          <w:tcPr>
            <w:tcW w:w="0" w:type="auto"/>
          </w:tcPr>
          <w:p w14:paraId="07285B48" w14:textId="77777777" w:rsidR="00227115" w:rsidRPr="00032EC6" w:rsidRDefault="00227115" w:rsidP="006A7DC6">
            <w:pPr>
              <w:spacing w:before="36" w:after="36"/>
              <w:jc w:val="right"/>
              <w:rPr>
                <w:rFonts w:eastAsia="Cambria"/>
              </w:rPr>
            </w:pPr>
            <w:r w:rsidRPr="00032EC6">
              <w:rPr>
                <w:rFonts w:eastAsia="Cambria"/>
              </w:rPr>
              <w:t>9</w:t>
            </w:r>
          </w:p>
        </w:tc>
        <w:tc>
          <w:tcPr>
            <w:tcW w:w="0" w:type="auto"/>
          </w:tcPr>
          <w:p w14:paraId="32427AF3" w14:textId="77777777" w:rsidR="00227115" w:rsidRPr="00032EC6" w:rsidRDefault="00227115" w:rsidP="006A7DC6">
            <w:pPr>
              <w:spacing w:before="36" w:after="36"/>
              <w:jc w:val="right"/>
              <w:rPr>
                <w:rFonts w:eastAsia="Cambria"/>
              </w:rPr>
            </w:pPr>
            <w:r w:rsidRPr="00032EC6">
              <w:rPr>
                <w:rFonts w:eastAsia="Cambria"/>
              </w:rPr>
              <w:t>21</w:t>
            </w:r>
          </w:p>
        </w:tc>
      </w:tr>
      <w:tr w:rsidR="00227115" w:rsidRPr="00032EC6" w14:paraId="41D1B0A1" w14:textId="77777777" w:rsidTr="006A7DC6">
        <w:tc>
          <w:tcPr>
            <w:tcW w:w="0" w:type="auto"/>
          </w:tcPr>
          <w:p w14:paraId="5BDCF3DF" w14:textId="77777777" w:rsidR="00227115" w:rsidRPr="00032EC6" w:rsidRDefault="00227115" w:rsidP="006A7DC6">
            <w:pPr>
              <w:spacing w:before="36" w:after="36"/>
              <w:rPr>
                <w:rFonts w:eastAsia="Cambria"/>
                <w:i/>
              </w:rPr>
            </w:pPr>
            <w:r w:rsidRPr="00032EC6">
              <w:rPr>
                <w:rFonts w:eastAsia="Cambria"/>
                <w:i/>
              </w:rPr>
              <w:t>Apis</w:t>
            </w:r>
          </w:p>
        </w:tc>
        <w:tc>
          <w:tcPr>
            <w:tcW w:w="0" w:type="auto"/>
          </w:tcPr>
          <w:p w14:paraId="46849AE9" w14:textId="77777777" w:rsidR="00227115" w:rsidRPr="00032EC6" w:rsidRDefault="00227115" w:rsidP="006A7DC6">
            <w:pPr>
              <w:spacing w:before="36" w:after="36"/>
              <w:rPr>
                <w:rFonts w:eastAsia="Cambria"/>
              </w:rPr>
            </w:pPr>
            <w:r w:rsidRPr="00032EC6">
              <w:rPr>
                <w:rFonts w:eastAsia="Cambria"/>
              </w:rPr>
              <w:t>Eusocial</w:t>
            </w:r>
          </w:p>
        </w:tc>
        <w:tc>
          <w:tcPr>
            <w:tcW w:w="0" w:type="auto"/>
          </w:tcPr>
          <w:p w14:paraId="6837C1DF" w14:textId="77777777" w:rsidR="00227115" w:rsidRPr="00032EC6" w:rsidRDefault="00227115" w:rsidP="006A7DC6">
            <w:pPr>
              <w:spacing w:before="36" w:after="36"/>
              <w:jc w:val="right"/>
              <w:rPr>
                <w:rFonts w:eastAsia="Cambria"/>
              </w:rPr>
            </w:pPr>
            <w:r w:rsidRPr="00032EC6">
              <w:rPr>
                <w:rFonts w:eastAsia="Cambria"/>
              </w:rPr>
              <w:t>5</w:t>
            </w:r>
          </w:p>
        </w:tc>
        <w:tc>
          <w:tcPr>
            <w:tcW w:w="0" w:type="auto"/>
          </w:tcPr>
          <w:p w14:paraId="3E157110" w14:textId="77777777" w:rsidR="00227115" w:rsidRPr="00032EC6" w:rsidRDefault="00227115" w:rsidP="006A7DC6">
            <w:pPr>
              <w:spacing w:before="36" w:after="36"/>
              <w:jc w:val="right"/>
              <w:rPr>
                <w:rFonts w:eastAsia="Cambria"/>
              </w:rPr>
            </w:pPr>
            <w:r w:rsidRPr="00032EC6">
              <w:rPr>
                <w:rFonts w:eastAsia="Cambria"/>
              </w:rPr>
              <w:t>1.15</w:t>
            </w:r>
          </w:p>
        </w:tc>
        <w:tc>
          <w:tcPr>
            <w:tcW w:w="0" w:type="auto"/>
          </w:tcPr>
          <w:p w14:paraId="579F3F9D" w14:textId="77777777" w:rsidR="00227115" w:rsidRPr="00032EC6" w:rsidRDefault="00227115" w:rsidP="006A7DC6">
            <w:pPr>
              <w:spacing w:before="36" w:after="36"/>
              <w:jc w:val="right"/>
              <w:rPr>
                <w:rFonts w:eastAsia="Cambria"/>
              </w:rPr>
            </w:pPr>
            <w:r w:rsidRPr="00032EC6">
              <w:rPr>
                <w:rFonts w:eastAsia="Cambria"/>
              </w:rPr>
              <w:t>0.28</w:t>
            </w:r>
          </w:p>
        </w:tc>
        <w:tc>
          <w:tcPr>
            <w:tcW w:w="0" w:type="auto"/>
          </w:tcPr>
          <w:p w14:paraId="13584AD8"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3D3C0E05" w14:textId="77777777" w:rsidR="00227115" w:rsidRPr="00032EC6" w:rsidRDefault="00227115" w:rsidP="006A7DC6">
            <w:pPr>
              <w:spacing w:before="36" w:after="36"/>
              <w:jc w:val="right"/>
              <w:rPr>
                <w:rFonts w:eastAsia="Cambria"/>
              </w:rPr>
            </w:pPr>
            <w:r w:rsidRPr="00032EC6">
              <w:rPr>
                <w:rFonts w:eastAsia="Cambria"/>
              </w:rPr>
              <w:t>2</w:t>
            </w:r>
          </w:p>
        </w:tc>
        <w:tc>
          <w:tcPr>
            <w:tcW w:w="0" w:type="auto"/>
          </w:tcPr>
          <w:p w14:paraId="43F2AF95" w14:textId="77777777" w:rsidR="00227115" w:rsidRPr="00032EC6" w:rsidRDefault="00227115" w:rsidP="006A7DC6">
            <w:pPr>
              <w:spacing w:before="36" w:after="36"/>
              <w:jc w:val="right"/>
              <w:rPr>
                <w:rFonts w:eastAsia="Cambria"/>
              </w:rPr>
            </w:pPr>
            <w:r w:rsidRPr="00032EC6">
              <w:rPr>
                <w:rFonts w:eastAsia="Cambria"/>
              </w:rPr>
              <w:t>1</w:t>
            </w:r>
          </w:p>
        </w:tc>
        <w:tc>
          <w:tcPr>
            <w:tcW w:w="0" w:type="auto"/>
          </w:tcPr>
          <w:p w14:paraId="5046B1D5"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432115E4" w14:textId="77777777" w:rsidR="00227115" w:rsidRPr="00032EC6" w:rsidRDefault="00227115" w:rsidP="006A7DC6">
            <w:pPr>
              <w:spacing w:before="36" w:after="36"/>
              <w:jc w:val="right"/>
              <w:rPr>
                <w:rFonts w:eastAsia="Cambria"/>
              </w:rPr>
            </w:pPr>
            <w:r w:rsidRPr="00032EC6">
              <w:rPr>
                <w:rFonts w:eastAsia="Cambria"/>
              </w:rPr>
              <w:t>5</w:t>
            </w:r>
          </w:p>
        </w:tc>
        <w:tc>
          <w:tcPr>
            <w:tcW w:w="0" w:type="auto"/>
          </w:tcPr>
          <w:p w14:paraId="675199AD" w14:textId="77777777" w:rsidR="00227115" w:rsidRPr="00032EC6" w:rsidRDefault="00227115" w:rsidP="006A7DC6">
            <w:pPr>
              <w:spacing w:before="36" w:after="36"/>
              <w:jc w:val="right"/>
              <w:rPr>
                <w:rFonts w:eastAsia="Cambria"/>
              </w:rPr>
            </w:pPr>
            <w:r w:rsidRPr="00032EC6">
              <w:rPr>
                <w:rFonts w:eastAsia="Cambria"/>
              </w:rPr>
              <w:t>5</w:t>
            </w:r>
          </w:p>
        </w:tc>
        <w:tc>
          <w:tcPr>
            <w:tcW w:w="0" w:type="auto"/>
          </w:tcPr>
          <w:p w14:paraId="4081777C" w14:textId="77777777" w:rsidR="00227115" w:rsidRPr="00032EC6" w:rsidRDefault="00227115" w:rsidP="006A7DC6">
            <w:pPr>
              <w:spacing w:before="36" w:after="36"/>
              <w:jc w:val="right"/>
              <w:rPr>
                <w:rFonts w:eastAsia="Cambria"/>
              </w:rPr>
            </w:pPr>
            <w:r w:rsidRPr="00032EC6">
              <w:rPr>
                <w:rFonts w:eastAsia="Cambria"/>
              </w:rPr>
              <w:t>0</w:t>
            </w:r>
          </w:p>
        </w:tc>
      </w:tr>
      <w:tr w:rsidR="00227115" w:rsidRPr="00032EC6" w14:paraId="0BEC70F0" w14:textId="77777777" w:rsidTr="006A7DC6">
        <w:tc>
          <w:tcPr>
            <w:tcW w:w="0" w:type="auto"/>
          </w:tcPr>
          <w:p w14:paraId="2471EF80" w14:textId="77777777" w:rsidR="00227115" w:rsidRPr="00032EC6" w:rsidRDefault="00227115" w:rsidP="006A7DC6">
            <w:pPr>
              <w:spacing w:before="36" w:after="36"/>
              <w:rPr>
                <w:rFonts w:eastAsia="Cambria"/>
                <w:i/>
              </w:rPr>
            </w:pPr>
            <w:r w:rsidRPr="00032EC6">
              <w:rPr>
                <w:rFonts w:eastAsia="Cambria"/>
                <w:i/>
              </w:rPr>
              <w:t>Bombus</w:t>
            </w:r>
          </w:p>
        </w:tc>
        <w:tc>
          <w:tcPr>
            <w:tcW w:w="0" w:type="auto"/>
          </w:tcPr>
          <w:p w14:paraId="41FDC144" w14:textId="77777777" w:rsidR="00227115" w:rsidRPr="00032EC6" w:rsidRDefault="00227115" w:rsidP="006A7DC6">
            <w:pPr>
              <w:spacing w:before="36" w:after="36"/>
              <w:rPr>
                <w:rFonts w:eastAsia="Cambria"/>
              </w:rPr>
            </w:pPr>
            <w:r w:rsidRPr="00032EC6">
              <w:rPr>
                <w:rFonts w:eastAsia="Cambria"/>
              </w:rPr>
              <w:t>Eusocial</w:t>
            </w:r>
          </w:p>
        </w:tc>
        <w:tc>
          <w:tcPr>
            <w:tcW w:w="0" w:type="auto"/>
          </w:tcPr>
          <w:p w14:paraId="3EEC1748" w14:textId="77777777" w:rsidR="00227115" w:rsidRPr="00032EC6" w:rsidRDefault="00227115" w:rsidP="006A7DC6">
            <w:pPr>
              <w:spacing w:before="36" w:after="36"/>
              <w:jc w:val="right"/>
              <w:rPr>
                <w:rFonts w:eastAsia="Cambria"/>
              </w:rPr>
            </w:pPr>
            <w:r w:rsidRPr="00032EC6">
              <w:rPr>
                <w:rFonts w:eastAsia="Cambria"/>
              </w:rPr>
              <w:t>7</w:t>
            </w:r>
          </w:p>
        </w:tc>
        <w:tc>
          <w:tcPr>
            <w:tcW w:w="0" w:type="auto"/>
          </w:tcPr>
          <w:p w14:paraId="02460D3C" w14:textId="77777777" w:rsidR="00227115" w:rsidRPr="00032EC6" w:rsidRDefault="00227115" w:rsidP="006A7DC6">
            <w:pPr>
              <w:spacing w:before="36" w:after="36"/>
              <w:jc w:val="right"/>
              <w:rPr>
                <w:rFonts w:eastAsia="Cambria"/>
              </w:rPr>
            </w:pPr>
            <w:r w:rsidRPr="00032EC6">
              <w:rPr>
                <w:rFonts w:eastAsia="Cambria"/>
              </w:rPr>
              <w:t>7.83</w:t>
            </w:r>
          </w:p>
        </w:tc>
        <w:tc>
          <w:tcPr>
            <w:tcW w:w="0" w:type="auto"/>
          </w:tcPr>
          <w:p w14:paraId="547675BC" w14:textId="77777777" w:rsidR="00227115" w:rsidRPr="00032EC6" w:rsidRDefault="00227115" w:rsidP="006A7DC6">
            <w:pPr>
              <w:spacing w:before="36" w:after="36"/>
              <w:jc w:val="right"/>
              <w:rPr>
                <w:rFonts w:eastAsia="Cambria"/>
              </w:rPr>
            </w:pPr>
            <w:r w:rsidRPr="00032EC6">
              <w:rPr>
                <w:rFonts w:eastAsia="Cambria"/>
              </w:rPr>
              <w:t>6.22</w:t>
            </w:r>
          </w:p>
        </w:tc>
        <w:tc>
          <w:tcPr>
            <w:tcW w:w="0" w:type="auto"/>
          </w:tcPr>
          <w:p w14:paraId="5F8F9D51"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23930C1C" w14:textId="77777777" w:rsidR="00227115" w:rsidRPr="00032EC6" w:rsidRDefault="00227115" w:rsidP="006A7DC6">
            <w:pPr>
              <w:spacing w:before="36" w:after="36"/>
              <w:jc w:val="right"/>
              <w:rPr>
                <w:rFonts w:eastAsia="Cambria"/>
              </w:rPr>
            </w:pPr>
            <w:r w:rsidRPr="00032EC6">
              <w:rPr>
                <w:rFonts w:eastAsia="Cambria"/>
              </w:rPr>
              <w:t>3</w:t>
            </w:r>
          </w:p>
        </w:tc>
        <w:tc>
          <w:tcPr>
            <w:tcW w:w="0" w:type="auto"/>
          </w:tcPr>
          <w:p w14:paraId="5B446649"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6A14EFBC"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403DEABF" w14:textId="77777777" w:rsidR="00227115" w:rsidRPr="00032EC6" w:rsidRDefault="00227115" w:rsidP="006A7DC6">
            <w:pPr>
              <w:spacing w:before="36" w:after="36"/>
              <w:jc w:val="right"/>
              <w:rPr>
                <w:rFonts w:eastAsia="Cambria"/>
              </w:rPr>
            </w:pPr>
            <w:r w:rsidRPr="00032EC6">
              <w:rPr>
                <w:rFonts w:eastAsia="Cambria"/>
              </w:rPr>
              <w:t>7</w:t>
            </w:r>
          </w:p>
        </w:tc>
        <w:tc>
          <w:tcPr>
            <w:tcW w:w="0" w:type="auto"/>
          </w:tcPr>
          <w:p w14:paraId="226366FF" w14:textId="77777777" w:rsidR="00227115" w:rsidRPr="00032EC6" w:rsidRDefault="00227115" w:rsidP="006A7DC6">
            <w:pPr>
              <w:spacing w:before="36" w:after="36"/>
              <w:jc w:val="right"/>
              <w:rPr>
                <w:rFonts w:eastAsia="Cambria"/>
              </w:rPr>
            </w:pPr>
            <w:r w:rsidRPr="00032EC6">
              <w:rPr>
                <w:rFonts w:eastAsia="Cambria"/>
              </w:rPr>
              <w:t>4</w:t>
            </w:r>
          </w:p>
        </w:tc>
        <w:tc>
          <w:tcPr>
            <w:tcW w:w="0" w:type="auto"/>
          </w:tcPr>
          <w:p w14:paraId="5A7314A9" w14:textId="77777777" w:rsidR="00227115" w:rsidRPr="00032EC6" w:rsidRDefault="00227115" w:rsidP="006A7DC6">
            <w:pPr>
              <w:spacing w:before="36" w:after="36"/>
              <w:jc w:val="right"/>
              <w:rPr>
                <w:rFonts w:eastAsia="Cambria"/>
              </w:rPr>
            </w:pPr>
            <w:r w:rsidRPr="00032EC6">
              <w:rPr>
                <w:rFonts w:eastAsia="Cambria"/>
              </w:rPr>
              <w:t>3</w:t>
            </w:r>
          </w:p>
        </w:tc>
      </w:tr>
      <w:tr w:rsidR="00227115" w:rsidRPr="00032EC6" w14:paraId="4A3D3B72" w14:textId="77777777" w:rsidTr="006A7DC6">
        <w:tc>
          <w:tcPr>
            <w:tcW w:w="0" w:type="auto"/>
          </w:tcPr>
          <w:p w14:paraId="08B55CFD" w14:textId="77777777" w:rsidR="00227115" w:rsidRPr="00032EC6" w:rsidRDefault="00227115" w:rsidP="006A7DC6">
            <w:pPr>
              <w:spacing w:before="36" w:after="36"/>
              <w:rPr>
                <w:rFonts w:eastAsia="Cambria"/>
                <w:i/>
              </w:rPr>
            </w:pPr>
            <w:r w:rsidRPr="00032EC6">
              <w:rPr>
                <w:rFonts w:eastAsia="Cambria"/>
                <w:i/>
              </w:rPr>
              <w:t>Lithurgus</w:t>
            </w:r>
          </w:p>
        </w:tc>
        <w:tc>
          <w:tcPr>
            <w:tcW w:w="0" w:type="auto"/>
          </w:tcPr>
          <w:p w14:paraId="30BD196C" w14:textId="77777777" w:rsidR="00227115" w:rsidRPr="00032EC6" w:rsidRDefault="00227115" w:rsidP="006A7DC6">
            <w:pPr>
              <w:spacing w:before="36" w:after="36"/>
              <w:rPr>
                <w:rFonts w:eastAsia="Cambria"/>
              </w:rPr>
            </w:pPr>
            <w:r w:rsidRPr="00032EC6">
              <w:rPr>
                <w:rFonts w:eastAsia="Cambria"/>
              </w:rPr>
              <w:t>Solitary</w:t>
            </w:r>
          </w:p>
        </w:tc>
        <w:tc>
          <w:tcPr>
            <w:tcW w:w="0" w:type="auto"/>
          </w:tcPr>
          <w:p w14:paraId="618510F6" w14:textId="77777777" w:rsidR="00227115" w:rsidRPr="00032EC6" w:rsidRDefault="00227115" w:rsidP="006A7DC6">
            <w:pPr>
              <w:spacing w:before="36" w:after="36"/>
              <w:jc w:val="right"/>
              <w:rPr>
                <w:rFonts w:eastAsia="Cambria"/>
              </w:rPr>
            </w:pPr>
            <w:r w:rsidRPr="00032EC6">
              <w:rPr>
                <w:rFonts w:eastAsia="Cambria"/>
              </w:rPr>
              <w:t>11</w:t>
            </w:r>
          </w:p>
        </w:tc>
        <w:tc>
          <w:tcPr>
            <w:tcW w:w="0" w:type="auto"/>
          </w:tcPr>
          <w:p w14:paraId="48E88735" w14:textId="77777777" w:rsidR="00227115" w:rsidRPr="00032EC6" w:rsidRDefault="00227115" w:rsidP="006A7DC6">
            <w:pPr>
              <w:spacing w:before="36" w:after="36"/>
              <w:jc w:val="right"/>
              <w:rPr>
                <w:rFonts w:eastAsia="Cambria"/>
              </w:rPr>
            </w:pPr>
            <w:r w:rsidRPr="00032EC6">
              <w:rPr>
                <w:rFonts w:eastAsia="Cambria"/>
              </w:rPr>
              <w:t>1.77</w:t>
            </w:r>
          </w:p>
        </w:tc>
        <w:tc>
          <w:tcPr>
            <w:tcW w:w="0" w:type="auto"/>
          </w:tcPr>
          <w:p w14:paraId="1B97CDEE" w14:textId="77777777" w:rsidR="00227115" w:rsidRPr="00032EC6" w:rsidRDefault="00227115" w:rsidP="006A7DC6">
            <w:pPr>
              <w:spacing w:before="36" w:after="36"/>
              <w:jc w:val="right"/>
              <w:rPr>
                <w:rFonts w:eastAsia="Cambria"/>
              </w:rPr>
            </w:pPr>
            <w:r w:rsidRPr="00032EC6">
              <w:rPr>
                <w:rFonts w:eastAsia="Cambria"/>
              </w:rPr>
              <w:t>0.91</w:t>
            </w:r>
          </w:p>
        </w:tc>
        <w:tc>
          <w:tcPr>
            <w:tcW w:w="0" w:type="auto"/>
          </w:tcPr>
          <w:p w14:paraId="29C3D67D" w14:textId="77777777" w:rsidR="00227115" w:rsidRPr="00032EC6" w:rsidRDefault="00227115" w:rsidP="006A7DC6">
            <w:pPr>
              <w:spacing w:before="36" w:after="36"/>
              <w:jc w:val="right"/>
              <w:rPr>
                <w:rFonts w:eastAsia="Cambria"/>
              </w:rPr>
            </w:pPr>
            <w:r w:rsidRPr="00032EC6">
              <w:rPr>
                <w:rFonts w:eastAsia="Cambria"/>
              </w:rPr>
              <w:t>1</w:t>
            </w:r>
          </w:p>
        </w:tc>
        <w:tc>
          <w:tcPr>
            <w:tcW w:w="0" w:type="auto"/>
          </w:tcPr>
          <w:p w14:paraId="590847A2" w14:textId="77777777" w:rsidR="00227115" w:rsidRPr="00032EC6" w:rsidRDefault="00227115" w:rsidP="006A7DC6">
            <w:pPr>
              <w:spacing w:before="36" w:after="36"/>
              <w:jc w:val="right"/>
              <w:rPr>
                <w:rFonts w:eastAsia="Cambria"/>
              </w:rPr>
            </w:pPr>
            <w:r w:rsidRPr="00032EC6">
              <w:rPr>
                <w:rFonts w:eastAsia="Cambria"/>
              </w:rPr>
              <w:t>3</w:t>
            </w:r>
          </w:p>
        </w:tc>
        <w:tc>
          <w:tcPr>
            <w:tcW w:w="0" w:type="auto"/>
          </w:tcPr>
          <w:p w14:paraId="2DB103F8"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7AF20D11"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32EC4C6C" w14:textId="77777777" w:rsidR="00227115" w:rsidRPr="00032EC6" w:rsidRDefault="00227115" w:rsidP="006A7DC6">
            <w:pPr>
              <w:spacing w:before="36" w:after="36"/>
              <w:jc w:val="right"/>
              <w:rPr>
                <w:rFonts w:eastAsia="Cambria"/>
              </w:rPr>
            </w:pPr>
            <w:r w:rsidRPr="00032EC6">
              <w:rPr>
                <w:rFonts w:eastAsia="Cambria"/>
              </w:rPr>
              <w:t>11</w:t>
            </w:r>
          </w:p>
        </w:tc>
        <w:tc>
          <w:tcPr>
            <w:tcW w:w="0" w:type="auto"/>
          </w:tcPr>
          <w:p w14:paraId="2E3C9FD4" w14:textId="77777777" w:rsidR="00227115" w:rsidRPr="00032EC6" w:rsidRDefault="00227115" w:rsidP="006A7DC6">
            <w:pPr>
              <w:spacing w:before="36" w:after="36"/>
              <w:jc w:val="right"/>
              <w:rPr>
                <w:rFonts w:eastAsia="Cambria"/>
              </w:rPr>
            </w:pPr>
            <w:r w:rsidRPr="00032EC6">
              <w:rPr>
                <w:rFonts w:eastAsia="Cambria"/>
              </w:rPr>
              <w:t>10</w:t>
            </w:r>
          </w:p>
        </w:tc>
        <w:tc>
          <w:tcPr>
            <w:tcW w:w="0" w:type="auto"/>
          </w:tcPr>
          <w:p w14:paraId="66CC64A0" w14:textId="77777777" w:rsidR="00227115" w:rsidRPr="00032EC6" w:rsidRDefault="00227115" w:rsidP="006A7DC6">
            <w:pPr>
              <w:spacing w:before="36" w:after="36"/>
              <w:jc w:val="right"/>
              <w:rPr>
                <w:rFonts w:eastAsia="Cambria"/>
              </w:rPr>
            </w:pPr>
            <w:r w:rsidRPr="00032EC6">
              <w:rPr>
                <w:rFonts w:eastAsia="Cambria"/>
              </w:rPr>
              <w:t>1</w:t>
            </w:r>
          </w:p>
        </w:tc>
      </w:tr>
      <w:tr w:rsidR="00227115" w:rsidRPr="00032EC6" w14:paraId="6D858594" w14:textId="77777777" w:rsidTr="00657467">
        <w:tc>
          <w:tcPr>
            <w:tcW w:w="0" w:type="auto"/>
            <w:tcBorders>
              <w:bottom w:val="single" w:sz="4" w:space="0" w:color="auto"/>
            </w:tcBorders>
          </w:tcPr>
          <w:p w14:paraId="2A1E5EC7" w14:textId="77777777" w:rsidR="00227115" w:rsidRPr="00032EC6" w:rsidRDefault="00227115" w:rsidP="006A7DC6">
            <w:pPr>
              <w:spacing w:before="36" w:after="36"/>
              <w:rPr>
                <w:rFonts w:eastAsia="Cambria"/>
                <w:i/>
              </w:rPr>
            </w:pPr>
            <w:r w:rsidRPr="00032EC6">
              <w:rPr>
                <w:rFonts w:eastAsia="Cambria"/>
                <w:i/>
              </w:rPr>
              <w:t>Melissodes</w:t>
            </w:r>
          </w:p>
        </w:tc>
        <w:tc>
          <w:tcPr>
            <w:tcW w:w="0" w:type="auto"/>
            <w:tcBorders>
              <w:bottom w:val="single" w:sz="4" w:space="0" w:color="auto"/>
            </w:tcBorders>
          </w:tcPr>
          <w:p w14:paraId="6A26D461" w14:textId="77777777" w:rsidR="00227115" w:rsidRPr="00032EC6" w:rsidRDefault="00227115" w:rsidP="006A7DC6">
            <w:pPr>
              <w:spacing w:before="36" w:after="36"/>
              <w:rPr>
                <w:rFonts w:eastAsia="Cambria"/>
              </w:rPr>
            </w:pPr>
            <w:r w:rsidRPr="00032EC6">
              <w:rPr>
                <w:rFonts w:eastAsia="Cambria"/>
              </w:rPr>
              <w:t>Solitary</w:t>
            </w:r>
          </w:p>
        </w:tc>
        <w:tc>
          <w:tcPr>
            <w:tcW w:w="0" w:type="auto"/>
            <w:tcBorders>
              <w:bottom w:val="single" w:sz="4" w:space="0" w:color="auto"/>
            </w:tcBorders>
          </w:tcPr>
          <w:p w14:paraId="6EAE7024" w14:textId="77777777" w:rsidR="00227115" w:rsidRPr="00032EC6" w:rsidRDefault="00227115" w:rsidP="006A7DC6">
            <w:pPr>
              <w:spacing w:before="36" w:after="36"/>
              <w:jc w:val="right"/>
              <w:rPr>
                <w:rFonts w:eastAsia="Cambria"/>
              </w:rPr>
            </w:pPr>
            <w:r w:rsidRPr="00032EC6">
              <w:rPr>
                <w:rFonts w:eastAsia="Cambria"/>
              </w:rPr>
              <w:t>60</w:t>
            </w:r>
          </w:p>
        </w:tc>
        <w:tc>
          <w:tcPr>
            <w:tcW w:w="0" w:type="auto"/>
            <w:tcBorders>
              <w:bottom w:val="single" w:sz="4" w:space="0" w:color="auto"/>
            </w:tcBorders>
          </w:tcPr>
          <w:p w14:paraId="35110C4A" w14:textId="77777777" w:rsidR="00227115" w:rsidRPr="00032EC6" w:rsidRDefault="00227115" w:rsidP="006A7DC6">
            <w:pPr>
              <w:spacing w:before="36" w:after="36"/>
              <w:jc w:val="right"/>
              <w:rPr>
                <w:rFonts w:eastAsia="Cambria"/>
              </w:rPr>
            </w:pPr>
            <w:r w:rsidRPr="00032EC6">
              <w:rPr>
                <w:rFonts w:eastAsia="Cambria"/>
              </w:rPr>
              <w:t>1.71</w:t>
            </w:r>
          </w:p>
        </w:tc>
        <w:tc>
          <w:tcPr>
            <w:tcW w:w="0" w:type="auto"/>
            <w:tcBorders>
              <w:bottom w:val="single" w:sz="4" w:space="0" w:color="auto"/>
            </w:tcBorders>
          </w:tcPr>
          <w:p w14:paraId="6A114C6B" w14:textId="77777777" w:rsidR="00227115" w:rsidRPr="00032EC6" w:rsidRDefault="00227115" w:rsidP="006A7DC6">
            <w:pPr>
              <w:spacing w:before="36" w:after="36"/>
              <w:jc w:val="right"/>
              <w:rPr>
                <w:rFonts w:eastAsia="Cambria"/>
              </w:rPr>
            </w:pPr>
            <w:r w:rsidRPr="00032EC6">
              <w:rPr>
                <w:rFonts w:eastAsia="Cambria"/>
              </w:rPr>
              <w:t>0.47</w:t>
            </w:r>
          </w:p>
        </w:tc>
        <w:tc>
          <w:tcPr>
            <w:tcW w:w="0" w:type="auto"/>
            <w:tcBorders>
              <w:bottom w:val="single" w:sz="4" w:space="0" w:color="auto"/>
            </w:tcBorders>
          </w:tcPr>
          <w:p w14:paraId="34ADA766" w14:textId="77777777" w:rsidR="00227115" w:rsidRPr="00032EC6" w:rsidRDefault="00227115" w:rsidP="006A7DC6">
            <w:pPr>
              <w:spacing w:before="36" w:after="36"/>
              <w:jc w:val="right"/>
              <w:rPr>
                <w:rFonts w:eastAsia="Cambria"/>
              </w:rPr>
            </w:pPr>
            <w:r w:rsidRPr="00032EC6">
              <w:rPr>
                <w:rFonts w:eastAsia="Cambria"/>
              </w:rPr>
              <w:t>4</w:t>
            </w:r>
          </w:p>
        </w:tc>
        <w:tc>
          <w:tcPr>
            <w:tcW w:w="0" w:type="auto"/>
            <w:tcBorders>
              <w:bottom w:val="single" w:sz="4" w:space="0" w:color="auto"/>
            </w:tcBorders>
          </w:tcPr>
          <w:p w14:paraId="04FBB792" w14:textId="77777777" w:rsidR="00227115" w:rsidRPr="00032EC6" w:rsidRDefault="00227115" w:rsidP="006A7DC6">
            <w:pPr>
              <w:spacing w:before="36" w:after="36"/>
              <w:jc w:val="right"/>
              <w:rPr>
                <w:rFonts w:eastAsia="Cambria"/>
              </w:rPr>
            </w:pPr>
            <w:r w:rsidRPr="00032EC6">
              <w:rPr>
                <w:rFonts w:eastAsia="Cambria"/>
              </w:rPr>
              <w:t>17</w:t>
            </w:r>
          </w:p>
        </w:tc>
        <w:tc>
          <w:tcPr>
            <w:tcW w:w="0" w:type="auto"/>
            <w:tcBorders>
              <w:bottom w:val="single" w:sz="4" w:space="0" w:color="auto"/>
            </w:tcBorders>
          </w:tcPr>
          <w:p w14:paraId="47BE0267" w14:textId="77777777" w:rsidR="00227115" w:rsidRPr="00032EC6" w:rsidRDefault="00227115" w:rsidP="006A7DC6">
            <w:pPr>
              <w:spacing w:before="36" w:after="36"/>
              <w:jc w:val="right"/>
              <w:rPr>
                <w:rFonts w:eastAsia="Cambria"/>
              </w:rPr>
            </w:pPr>
            <w:r w:rsidRPr="00032EC6">
              <w:rPr>
                <w:rFonts w:eastAsia="Cambria"/>
              </w:rPr>
              <w:t>0</w:t>
            </w:r>
          </w:p>
        </w:tc>
        <w:tc>
          <w:tcPr>
            <w:tcW w:w="0" w:type="auto"/>
            <w:tcBorders>
              <w:bottom w:val="single" w:sz="4" w:space="0" w:color="auto"/>
            </w:tcBorders>
          </w:tcPr>
          <w:p w14:paraId="5F6F0341" w14:textId="77777777" w:rsidR="00227115" w:rsidRPr="00032EC6" w:rsidRDefault="00227115" w:rsidP="006A7DC6">
            <w:pPr>
              <w:spacing w:before="36" w:after="36"/>
              <w:jc w:val="right"/>
              <w:rPr>
                <w:rFonts w:eastAsia="Cambria"/>
              </w:rPr>
            </w:pPr>
            <w:r w:rsidRPr="00032EC6">
              <w:rPr>
                <w:rFonts w:eastAsia="Cambria"/>
              </w:rPr>
              <w:t>37</w:t>
            </w:r>
          </w:p>
        </w:tc>
        <w:tc>
          <w:tcPr>
            <w:tcW w:w="0" w:type="auto"/>
            <w:tcBorders>
              <w:bottom w:val="single" w:sz="4" w:space="0" w:color="auto"/>
            </w:tcBorders>
          </w:tcPr>
          <w:p w14:paraId="40DCCCA6" w14:textId="77777777" w:rsidR="00227115" w:rsidRPr="00032EC6" w:rsidRDefault="00227115" w:rsidP="006A7DC6">
            <w:pPr>
              <w:spacing w:before="36" w:after="36"/>
              <w:jc w:val="right"/>
              <w:rPr>
                <w:rFonts w:eastAsia="Cambria"/>
              </w:rPr>
            </w:pPr>
            <w:r w:rsidRPr="00032EC6">
              <w:rPr>
                <w:rFonts w:eastAsia="Cambria"/>
              </w:rPr>
              <w:t>23</w:t>
            </w:r>
          </w:p>
        </w:tc>
        <w:tc>
          <w:tcPr>
            <w:tcW w:w="0" w:type="auto"/>
            <w:tcBorders>
              <w:bottom w:val="single" w:sz="4" w:space="0" w:color="auto"/>
            </w:tcBorders>
          </w:tcPr>
          <w:p w14:paraId="71A3D5B1" w14:textId="77777777" w:rsidR="00227115" w:rsidRPr="00032EC6" w:rsidRDefault="00227115" w:rsidP="006A7DC6">
            <w:pPr>
              <w:spacing w:before="36" w:after="36"/>
              <w:jc w:val="right"/>
              <w:rPr>
                <w:rFonts w:eastAsia="Cambria"/>
              </w:rPr>
            </w:pPr>
            <w:r w:rsidRPr="00032EC6">
              <w:rPr>
                <w:rFonts w:eastAsia="Cambria"/>
              </w:rPr>
              <w:t>21</w:t>
            </w:r>
          </w:p>
        </w:tc>
        <w:tc>
          <w:tcPr>
            <w:tcW w:w="0" w:type="auto"/>
            <w:tcBorders>
              <w:bottom w:val="single" w:sz="4" w:space="0" w:color="auto"/>
            </w:tcBorders>
          </w:tcPr>
          <w:p w14:paraId="3549DBE4" w14:textId="77777777" w:rsidR="00227115" w:rsidRPr="00032EC6" w:rsidRDefault="00227115" w:rsidP="006A7DC6">
            <w:pPr>
              <w:spacing w:before="36" w:after="36"/>
              <w:jc w:val="right"/>
              <w:rPr>
                <w:rFonts w:eastAsia="Cambria"/>
              </w:rPr>
            </w:pPr>
            <w:r w:rsidRPr="00032EC6">
              <w:rPr>
                <w:rFonts w:eastAsia="Cambria"/>
              </w:rPr>
              <w:t>39</w:t>
            </w:r>
          </w:p>
        </w:tc>
      </w:tr>
    </w:tbl>
    <w:p w14:paraId="3662711B" w14:textId="68040F6C" w:rsidR="00227115" w:rsidRPr="00032EC6" w:rsidRDefault="00227115" w:rsidP="00EB6EF4">
      <w:pPr>
        <w:tabs>
          <w:tab w:val="left" w:pos="11880"/>
          <w:tab w:val="left" w:pos="12060"/>
          <w:tab w:val="left" w:pos="12240"/>
          <w:tab w:val="left" w:pos="12330"/>
        </w:tabs>
        <w:spacing w:before="100" w:beforeAutospacing="1" w:after="100" w:afterAutospacing="1" w:line="360" w:lineRule="auto"/>
        <w:ind w:right="1170"/>
      </w:pPr>
      <w:r w:rsidRPr="00032EC6">
        <w:t xml:space="preserve">Table 2 Bee visitation and behavior data by genus during the soldier beetle experiment. The sociality of each genus is noted. “Visits” is the total number of occurrences of each genus during the soldier beetle experiment. “Duration” is the mean visit duration in seconds </w:t>
      </w:r>
      <w:del w:id="957" w:author="Adrian" w:date="2017-06-20T15:49:00Z">
        <w:r w:rsidRPr="00032EC6" w:rsidDel="008E5301">
          <w:delText xml:space="preserve"> </w:delText>
        </w:r>
      </w:del>
      <w:r w:rsidRPr="00032EC6">
        <w:t>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958" w:author="Adrian" w:date="2017-06-14T13:02:00Z">
        <w:r w:rsidR="005E1935">
          <w:t>A</w:t>
        </w:r>
      </w:ins>
      <w:del w:id="959" w:author="Adrian" w:date="2017-06-14T13:02:00Z">
        <w:r w:rsidRPr="00032EC6" w:rsidDel="005E1935">
          <w:delText>a</w:delText>
        </w:r>
      </w:del>
      <w:r w:rsidRPr="00032EC6">
        <w:t xml:space="preserve">bsent” refer to the occupancy status of the flower and numbers in thos columns are the numbers of visits to flowers with or without occupants.  </w:t>
      </w:r>
    </w:p>
    <w:p w14:paraId="5082C8EB" w14:textId="77777777" w:rsidR="00227115" w:rsidRPr="00032EC6" w:rsidRDefault="00227115" w:rsidP="00C62967">
      <w:pPr>
        <w:widowControl w:val="0"/>
        <w:autoSpaceDE w:val="0"/>
        <w:autoSpaceDN w:val="0"/>
        <w:adjustRightInd w:val="0"/>
        <w:spacing w:line="480" w:lineRule="auto"/>
        <w:ind w:left="480" w:hanging="480"/>
      </w:pPr>
    </w:p>
    <w:p w14:paraId="0CAEC402" w14:textId="26138DFC" w:rsidR="00EB6EF4" w:rsidRPr="00032EC6" w:rsidRDefault="00EB6EF4">
      <w:r w:rsidRPr="00032EC6">
        <w:br w:type="page"/>
      </w:r>
    </w:p>
    <w:p w14:paraId="573ABFFB" w14:textId="77777777" w:rsidR="00227115" w:rsidRPr="00032EC6" w:rsidRDefault="00227115" w:rsidP="00C62967">
      <w:pPr>
        <w:widowControl w:val="0"/>
        <w:autoSpaceDE w:val="0"/>
        <w:autoSpaceDN w:val="0"/>
        <w:adjustRightInd w:val="0"/>
        <w:spacing w:line="480" w:lineRule="auto"/>
        <w:ind w:left="480" w:hanging="480"/>
      </w:pPr>
    </w:p>
    <w:tbl>
      <w:tblPr>
        <w:tblW w:w="0" w:type="auto"/>
        <w:jc w:val="center"/>
        <w:tblLook w:val="04A0" w:firstRow="1" w:lastRow="0" w:firstColumn="1" w:lastColumn="0" w:noHBand="0" w:noVBand="1"/>
      </w:tblPr>
      <w:tblGrid>
        <w:gridCol w:w="1203"/>
        <w:gridCol w:w="710"/>
        <w:gridCol w:w="1343"/>
        <w:gridCol w:w="1383"/>
        <w:gridCol w:w="222"/>
        <w:gridCol w:w="636"/>
        <w:gridCol w:w="830"/>
        <w:gridCol w:w="856"/>
        <w:gridCol w:w="856"/>
      </w:tblGrid>
      <w:tr w:rsidR="00227115" w:rsidRPr="00032EC6" w14:paraId="30205902" w14:textId="77777777" w:rsidTr="006A7DC6">
        <w:trPr>
          <w:jc w:val="center"/>
        </w:trPr>
        <w:tc>
          <w:tcPr>
            <w:tcW w:w="0" w:type="auto"/>
            <w:tcBorders>
              <w:bottom w:val="single" w:sz="0" w:space="0" w:color="auto"/>
            </w:tcBorders>
            <w:vAlign w:val="bottom"/>
          </w:tcPr>
          <w:p w14:paraId="480563F6" w14:textId="77777777" w:rsidR="00227115" w:rsidRPr="00032EC6" w:rsidRDefault="00227115" w:rsidP="006A7DC6">
            <w:pPr>
              <w:spacing w:before="36" w:after="36"/>
              <w:rPr>
                <w:rFonts w:eastAsia="Cambria"/>
              </w:rPr>
            </w:pPr>
            <w:r w:rsidRPr="00032EC6">
              <w:rPr>
                <w:rFonts w:eastAsia="Cambria"/>
              </w:rPr>
              <w:t>Treatment</w:t>
            </w:r>
          </w:p>
        </w:tc>
        <w:tc>
          <w:tcPr>
            <w:tcW w:w="0" w:type="auto"/>
            <w:tcBorders>
              <w:bottom w:val="single" w:sz="0" w:space="0" w:color="auto"/>
            </w:tcBorders>
            <w:vAlign w:val="bottom"/>
          </w:tcPr>
          <w:p w14:paraId="11D8A1D9" w14:textId="77777777" w:rsidR="00227115" w:rsidRPr="00032EC6" w:rsidRDefault="00227115" w:rsidP="006A7DC6">
            <w:pPr>
              <w:spacing w:before="36" w:after="36"/>
              <w:rPr>
                <w:rFonts w:eastAsia="Cambria"/>
              </w:rPr>
            </w:pPr>
            <w:r w:rsidRPr="00032EC6">
              <w:rPr>
                <w:rFonts w:eastAsia="Cambria"/>
              </w:rPr>
              <w:t>Land</w:t>
            </w:r>
          </w:p>
        </w:tc>
        <w:tc>
          <w:tcPr>
            <w:tcW w:w="0" w:type="auto"/>
            <w:tcBorders>
              <w:bottom w:val="single" w:sz="0" w:space="0" w:color="auto"/>
            </w:tcBorders>
            <w:vAlign w:val="bottom"/>
          </w:tcPr>
          <w:p w14:paraId="3EC5AE44" w14:textId="51668762" w:rsidR="00227115" w:rsidRPr="00032EC6" w:rsidRDefault="00D06540" w:rsidP="006A7DC6">
            <w:pPr>
              <w:spacing w:before="36" w:after="36"/>
              <w:jc w:val="right"/>
              <w:rPr>
                <w:rFonts w:eastAsia="Cambria"/>
              </w:rPr>
            </w:pPr>
            <w:r w:rsidRPr="00032EC6">
              <w:rPr>
                <w:rFonts w:eastAsia="Cambria"/>
              </w:rPr>
              <w:t xml:space="preserve">Total </w:t>
            </w:r>
            <w:r w:rsidR="00227115" w:rsidRPr="00032EC6">
              <w:rPr>
                <w:rFonts w:eastAsia="Cambria"/>
              </w:rPr>
              <w:t>Visits</w:t>
            </w:r>
          </w:p>
        </w:tc>
        <w:tc>
          <w:tcPr>
            <w:tcW w:w="0" w:type="auto"/>
            <w:tcBorders>
              <w:bottom w:val="single" w:sz="0" w:space="0" w:color="auto"/>
            </w:tcBorders>
            <w:vAlign w:val="bottom"/>
          </w:tcPr>
          <w:p w14:paraId="40BB3587" w14:textId="77777777" w:rsidR="00227115" w:rsidRPr="00032EC6" w:rsidRDefault="00227115" w:rsidP="006A7DC6">
            <w:pPr>
              <w:spacing w:before="36" w:after="36"/>
              <w:jc w:val="right"/>
              <w:rPr>
                <w:rFonts w:eastAsia="Cambria"/>
              </w:rPr>
            </w:pPr>
            <w:r w:rsidRPr="00032EC6">
              <w:rPr>
                <w:rFonts w:eastAsia="Cambria"/>
              </w:rPr>
              <w:t>Duration (s)</w:t>
            </w:r>
          </w:p>
        </w:tc>
        <w:tc>
          <w:tcPr>
            <w:tcW w:w="0" w:type="auto"/>
            <w:tcBorders>
              <w:bottom w:val="single" w:sz="0" w:space="0" w:color="auto"/>
            </w:tcBorders>
            <w:vAlign w:val="bottom"/>
          </w:tcPr>
          <w:p w14:paraId="6901592D" w14:textId="77777777" w:rsidR="00227115" w:rsidRPr="00032EC6" w:rsidRDefault="00227115" w:rsidP="006A7DC6">
            <w:pPr>
              <w:spacing w:before="36" w:after="36"/>
              <w:jc w:val="center"/>
              <w:rPr>
                <w:rFonts w:eastAsia="Cambria"/>
              </w:rPr>
            </w:pPr>
          </w:p>
        </w:tc>
        <w:tc>
          <w:tcPr>
            <w:tcW w:w="0" w:type="auto"/>
            <w:tcBorders>
              <w:bottom w:val="single" w:sz="0" w:space="0" w:color="auto"/>
            </w:tcBorders>
            <w:vAlign w:val="bottom"/>
          </w:tcPr>
          <w:p w14:paraId="73C70B15" w14:textId="77777777" w:rsidR="00227115" w:rsidRPr="00032EC6" w:rsidRDefault="00227115" w:rsidP="006A7DC6">
            <w:pPr>
              <w:spacing w:before="36" w:after="36"/>
              <w:jc w:val="right"/>
              <w:rPr>
                <w:rFonts w:eastAsia="Cambria"/>
              </w:rPr>
            </w:pPr>
            <w:r w:rsidRPr="00032EC6">
              <w:rPr>
                <w:rFonts w:eastAsia="Cambria"/>
              </w:rPr>
              <w:t>S.E.</w:t>
            </w:r>
          </w:p>
        </w:tc>
        <w:tc>
          <w:tcPr>
            <w:tcW w:w="0" w:type="auto"/>
            <w:tcBorders>
              <w:bottom w:val="single" w:sz="0" w:space="0" w:color="auto"/>
            </w:tcBorders>
            <w:vAlign w:val="bottom"/>
          </w:tcPr>
          <w:p w14:paraId="36010882" w14:textId="77777777" w:rsidR="00227115" w:rsidRPr="00032EC6" w:rsidRDefault="00227115" w:rsidP="006A7DC6">
            <w:pPr>
              <w:spacing w:before="36" w:after="36"/>
              <w:jc w:val="right"/>
              <w:rPr>
                <w:rFonts w:eastAsia="Cambria"/>
              </w:rPr>
            </w:pPr>
            <w:r w:rsidRPr="00032EC6">
              <w:rPr>
                <w:rFonts w:eastAsia="Cambria"/>
              </w:rPr>
              <w:t>Pollen</w:t>
            </w:r>
          </w:p>
        </w:tc>
        <w:tc>
          <w:tcPr>
            <w:tcW w:w="0" w:type="auto"/>
            <w:tcBorders>
              <w:bottom w:val="single" w:sz="0" w:space="0" w:color="auto"/>
            </w:tcBorders>
            <w:vAlign w:val="bottom"/>
          </w:tcPr>
          <w:p w14:paraId="60B04202" w14:textId="77777777" w:rsidR="00227115" w:rsidRPr="00032EC6" w:rsidRDefault="00227115" w:rsidP="006A7DC6">
            <w:pPr>
              <w:spacing w:before="36" w:after="36"/>
              <w:jc w:val="right"/>
              <w:rPr>
                <w:rFonts w:eastAsia="Cambria"/>
              </w:rPr>
            </w:pPr>
            <w:r w:rsidRPr="00032EC6">
              <w:rPr>
                <w:rFonts w:eastAsia="Cambria"/>
              </w:rPr>
              <w:t>Nectar</w:t>
            </w:r>
          </w:p>
        </w:tc>
        <w:tc>
          <w:tcPr>
            <w:tcW w:w="0" w:type="auto"/>
            <w:tcBorders>
              <w:bottom w:val="single" w:sz="0" w:space="0" w:color="auto"/>
            </w:tcBorders>
            <w:vAlign w:val="bottom"/>
          </w:tcPr>
          <w:p w14:paraId="64E13E4F" w14:textId="77777777" w:rsidR="00227115" w:rsidRPr="00032EC6" w:rsidRDefault="00227115" w:rsidP="006A7DC6">
            <w:pPr>
              <w:spacing w:before="36" w:after="36"/>
              <w:jc w:val="right"/>
              <w:rPr>
                <w:rFonts w:eastAsia="Cambria"/>
              </w:rPr>
            </w:pPr>
            <w:r w:rsidRPr="00032EC6">
              <w:rPr>
                <w:rFonts w:eastAsia="Cambria"/>
              </w:rPr>
              <w:t>Attack</w:t>
            </w:r>
          </w:p>
        </w:tc>
      </w:tr>
      <w:tr w:rsidR="00227115" w:rsidRPr="00032EC6" w14:paraId="29450E90" w14:textId="77777777" w:rsidTr="006A7DC6">
        <w:trPr>
          <w:jc w:val="center"/>
        </w:trPr>
        <w:tc>
          <w:tcPr>
            <w:tcW w:w="0" w:type="auto"/>
          </w:tcPr>
          <w:p w14:paraId="64036250" w14:textId="77777777" w:rsidR="00227115" w:rsidRPr="00032EC6" w:rsidRDefault="00227115" w:rsidP="006A7DC6">
            <w:pPr>
              <w:spacing w:before="36" w:after="36"/>
              <w:rPr>
                <w:rFonts w:eastAsia="Cambria"/>
              </w:rPr>
            </w:pPr>
            <w:r w:rsidRPr="00032EC6">
              <w:rPr>
                <w:rFonts w:eastAsia="Cambria"/>
              </w:rPr>
              <w:t>Absent</w:t>
            </w:r>
          </w:p>
        </w:tc>
        <w:tc>
          <w:tcPr>
            <w:tcW w:w="0" w:type="auto"/>
          </w:tcPr>
          <w:p w14:paraId="70DF86EE" w14:textId="77777777" w:rsidR="00227115" w:rsidRPr="00032EC6" w:rsidRDefault="00227115" w:rsidP="006A7DC6">
            <w:pPr>
              <w:spacing w:before="36" w:after="36"/>
              <w:rPr>
                <w:rFonts w:eastAsia="Cambria"/>
              </w:rPr>
            </w:pPr>
            <w:r w:rsidRPr="00032EC6">
              <w:rPr>
                <w:rFonts w:eastAsia="Cambria"/>
              </w:rPr>
              <w:t>No</w:t>
            </w:r>
          </w:p>
        </w:tc>
        <w:tc>
          <w:tcPr>
            <w:tcW w:w="0" w:type="auto"/>
          </w:tcPr>
          <w:p w14:paraId="4A483991" w14:textId="77777777" w:rsidR="00227115" w:rsidRPr="00032EC6" w:rsidRDefault="00227115" w:rsidP="006A7DC6">
            <w:pPr>
              <w:spacing w:before="36" w:after="36"/>
              <w:jc w:val="right"/>
              <w:rPr>
                <w:rFonts w:eastAsia="Cambria"/>
              </w:rPr>
            </w:pPr>
            <w:r w:rsidRPr="00032EC6">
              <w:rPr>
                <w:rFonts w:eastAsia="Cambria"/>
              </w:rPr>
              <w:t>20</w:t>
            </w:r>
          </w:p>
        </w:tc>
        <w:tc>
          <w:tcPr>
            <w:tcW w:w="0" w:type="auto"/>
          </w:tcPr>
          <w:p w14:paraId="4FD55919" w14:textId="77777777" w:rsidR="00227115" w:rsidRPr="00032EC6" w:rsidRDefault="00227115" w:rsidP="006A7DC6">
            <w:pPr>
              <w:spacing w:before="36" w:after="36"/>
              <w:jc w:val="right"/>
              <w:rPr>
                <w:rFonts w:eastAsia="Cambria"/>
              </w:rPr>
            </w:pPr>
            <w:r w:rsidRPr="00032EC6">
              <w:rPr>
                <w:rFonts w:eastAsia="Cambria"/>
              </w:rPr>
              <w:t>0.39</w:t>
            </w:r>
          </w:p>
        </w:tc>
        <w:tc>
          <w:tcPr>
            <w:tcW w:w="0" w:type="auto"/>
          </w:tcPr>
          <w:p w14:paraId="46C803BA" w14:textId="77777777" w:rsidR="00227115" w:rsidRPr="00032EC6" w:rsidRDefault="00227115" w:rsidP="006A7DC6">
            <w:pPr>
              <w:spacing w:before="36" w:after="36"/>
              <w:jc w:val="right"/>
              <w:rPr>
                <w:rFonts w:eastAsia="Cambria"/>
              </w:rPr>
            </w:pPr>
          </w:p>
        </w:tc>
        <w:tc>
          <w:tcPr>
            <w:tcW w:w="0" w:type="auto"/>
          </w:tcPr>
          <w:p w14:paraId="0243C2C7" w14:textId="77777777" w:rsidR="00227115" w:rsidRPr="00032EC6" w:rsidRDefault="00227115" w:rsidP="006A7DC6">
            <w:pPr>
              <w:spacing w:before="36" w:after="36"/>
              <w:jc w:val="right"/>
              <w:rPr>
                <w:rFonts w:eastAsia="Cambria"/>
              </w:rPr>
            </w:pPr>
            <w:r w:rsidRPr="00032EC6">
              <w:rPr>
                <w:rFonts w:eastAsia="Cambria"/>
              </w:rPr>
              <w:t>0.17</w:t>
            </w:r>
          </w:p>
        </w:tc>
        <w:tc>
          <w:tcPr>
            <w:tcW w:w="0" w:type="auto"/>
          </w:tcPr>
          <w:p w14:paraId="7C93F55A"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53386C37"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369C67C0" w14:textId="77777777" w:rsidR="00227115" w:rsidRPr="00032EC6" w:rsidRDefault="00227115" w:rsidP="006A7DC6">
            <w:pPr>
              <w:spacing w:before="36" w:after="36"/>
              <w:jc w:val="right"/>
              <w:rPr>
                <w:rFonts w:eastAsia="Cambria"/>
              </w:rPr>
            </w:pPr>
            <w:r w:rsidRPr="00032EC6">
              <w:rPr>
                <w:rFonts w:eastAsia="Cambria"/>
              </w:rPr>
              <w:t>0</w:t>
            </w:r>
          </w:p>
        </w:tc>
      </w:tr>
      <w:tr w:rsidR="00227115" w:rsidRPr="00032EC6" w14:paraId="2B4B6519" w14:textId="77777777" w:rsidTr="006A7DC6">
        <w:trPr>
          <w:jc w:val="center"/>
        </w:trPr>
        <w:tc>
          <w:tcPr>
            <w:tcW w:w="0" w:type="auto"/>
          </w:tcPr>
          <w:p w14:paraId="594C6DAC" w14:textId="77777777" w:rsidR="00227115" w:rsidRPr="00032EC6" w:rsidRDefault="00227115" w:rsidP="006A7DC6">
            <w:pPr>
              <w:spacing w:before="36" w:after="36"/>
              <w:rPr>
                <w:rFonts w:eastAsia="Cambria"/>
              </w:rPr>
            </w:pPr>
            <w:r w:rsidRPr="00032EC6">
              <w:rPr>
                <w:rFonts w:eastAsia="Cambria"/>
              </w:rPr>
              <w:t>Absent</w:t>
            </w:r>
          </w:p>
        </w:tc>
        <w:tc>
          <w:tcPr>
            <w:tcW w:w="0" w:type="auto"/>
          </w:tcPr>
          <w:p w14:paraId="641844A3" w14:textId="77777777" w:rsidR="00227115" w:rsidRPr="00032EC6" w:rsidRDefault="00227115" w:rsidP="006A7DC6">
            <w:pPr>
              <w:spacing w:before="36" w:after="36"/>
              <w:rPr>
                <w:rFonts w:eastAsia="Cambria"/>
              </w:rPr>
            </w:pPr>
            <w:r w:rsidRPr="00032EC6">
              <w:rPr>
                <w:rFonts w:eastAsia="Cambria"/>
              </w:rPr>
              <w:t>Yes</w:t>
            </w:r>
          </w:p>
        </w:tc>
        <w:tc>
          <w:tcPr>
            <w:tcW w:w="0" w:type="auto"/>
          </w:tcPr>
          <w:p w14:paraId="120E034D" w14:textId="77777777" w:rsidR="00227115" w:rsidRPr="00032EC6" w:rsidRDefault="00227115" w:rsidP="006A7DC6">
            <w:pPr>
              <w:spacing w:before="36" w:after="36"/>
              <w:jc w:val="right"/>
              <w:rPr>
                <w:rFonts w:eastAsia="Cambria"/>
              </w:rPr>
            </w:pPr>
            <w:r w:rsidRPr="00032EC6">
              <w:rPr>
                <w:rFonts w:eastAsia="Cambria"/>
              </w:rPr>
              <w:t>82</w:t>
            </w:r>
          </w:p>
        </w:tc>
        <w:tc>
          <w:tcPr>
            <w:tcW w:w="0" w:type="auto"/>
          </w:tcPr>
          <w:p w14:paraId="3EA14B88" w14:textId="77777777" w:rsidR="00227115" w:rsidRPr="00032EC6" w:rsidRDefault="00227115" w:rsidP="006A7DC6">
            <w:pPr>
              <w:spacing w:before="36" w:after="36"/>
              <w:jc w:val="right"/>
              <w:rPr>
                <w:rFonts w:eastAsia="Cambria"/>
              </w:rPr>
            </w:pPr>
            <w:r w:rsidRPr="00032EC6">
              <w:rPr>
                <w:rFonts w:eastAsia="Cambria"/>
              </w:rPr>
              <w:t>8.84</w:t>
            </w:r>
          </w:p>
        </w:tc>
        <w:tc>
          <w:tcPr>
            <w:tcW w:w="0" w:type="auto"/>
          </w:tcPr>
          <w:p w14:paraId="4CDB80D7" w14:textId="77777777" w:rsidR="00227115" w:rsidRPr="00032EC6" w:rsidRDefault="00227115" w:rsidP="006A7DC6">
            <w:pPr>
              <w:spacing w:before="36" w:after="36"/>
              <w:jc w:val="right"/>
              <w:rPr>
                <w:rFonts w:eastAsia="Cambria"/>
              </w:rPr>
            </w:pPr>
          </w:p>
        </w:tc>
        <w:tc>
          <w:tcPr>
            <w:tcW w:w="0" w:type="auto"/>
          </w:tcPr>
          <w:p w14:paraId="1BEA892E" w14:textId="77777777" w:rsidR="00227115" w:rsidRPr="00032EC6" w:rsidRDefault="00227115" w:rsidP="006A7DC6">
            <w:pPr>
              <w:spacing w:before="36" w:after="36"/>
              <w:jc w:val="right"/>
              <w:rPr>
                <w:rFonts w:eastAsia="Cambria"/>
              </w:rPr>
            </w:pPr>
            <w:r w:rsidRPr="00032EC6">
              <w:rPr>
                <w:rFonts w:eastAsia="Cambria"/>
              </w:rPr>
              <w:t>1.12</w:t>
            </w:r>
          </w:p>
        </w:tc>
        <w:tc>
          <w:tcPr>
            <w:tcW w:w="0" w:type="auto"/>
          </w:tcPr>
          <w:p w14:paraId="0F9D71B8" w14:textId="77777777" w:rsidR="00227115" w:rsidRPr="00032EC6" w:rsidRDefault="00227115" w:rsidP="006A7DC6">
            <w:pPr>
              <w:spacing w:before="36" w:after="36"/>
              <w:jc w:val="right"/>
              <w:rPr>
                <w:rFonts w:eastAsia="Cambria"/>
              </w:rPr>
            </w:pPr>
            <w:r w:rsidRPr="00032EC6">
              <w:rPr>
                <w:rFonts w:eastAsia="Cambria"/>
              </w:rPr>
              <w:t>30</w:t>
            </w:r>
          </w:p>
        </w:tc>
        <w:tc>
          <w:tcPr>
            <w:tcW w:w="0" w:type="auto"/>
          </w:tcPr>
          <w:p w14:paraId="262068AD" w14:textId="77777777" w:rsidR="00227115" w:rsidRPr="00032EC6" w:rsidRDefault="00227115" w:rsidP="006A7DC6">
            <w:pPr>
              <w:spacing w:before="36" w:after="36"/>
              <w:jc w:val="right"/>
              <w:rPr>
                <w:rFonts w:eastAsia="Cambria"/>
              </w:rPr>
            </w:pPr>
            <w:r w:rsidRPr="00032EC6">
              <w:rPr>
                <w:rFonts w:eastAsia="Cambria"/>
              </w:rPr>
              <w:t>66</w:t>
            </w:r>
          </w:p>
        </w:tc>
        <w:tc>
          <w:tcPr>
            <w:tcW w:w="0" w:type="auto"/>
          </w:tcPr>
          <w:p w14:paraId="445C7D9A" w14:textId="77777777" w:rsidR="00227115" w:rsidRPr="00032EC6" w:rsidRDefault="00227115" w:rsidP="006A7DC6">
            <w:pPr>
              <w:spacing w:before="36" w:after="36"/>
              <w:jc w:val="right"/>
              <w:rPr>
                <w:rFonts w:eastAsia="Cambria"/>
              </w:rPr>
            </w:pPr>
            <w:r w:rsidRPr="00032EC6">
              <w:rPr>
                <w:rFonts w:eastAsia="Cambria"/>
              </w:rPr>
              <w:t>0</w:t>
            </w:r>
          </w:p>
        </w:tc>
      </w:tr>
      <w:tr w:rsidR="00227115" w:rsidRPr="00032EC6" w14:paraId="285E9C57" w14:textId="77777777" w:rsidTr="006A7DC6">
        <w:trPr>
          <w:jc w:val="center"/>
        </w:trPr>
        <w:tc>
          <w:tcPr>
            <w:tcW w:w="0" w:type="auto"/>
          </w:tcPr>
          <w:p w14:paraId="067235FE" w14:textId="77777777" w:rsidR="00227115" w:rsidRPr="00032EC6" w:rsidRDefault="00227115" w:rsidP="006A7DC6">
            <w:pPr>
              <w:spacing w:before="36" w:after="36"/>
              <w:rPr>
                <w:rFonts w:eastAsia="Cambria"/>
              </w:rPr>
            </w:pPr>
            <w:r w:rsidRPr="00032EC6">
              <w:rPr>
                <w:rFonts w:eastAsia="Cambria"/>
              </w:rPr>
              <w:t>Present</w:t>
            </w:r>
          </w:p>
        </w:tc>
        <w:tc>
          <w:tcPr>
            <w:tcW w:w="0" w:type="auto"/>
          </w:tcPr>
          <w:p w14:paraId="668E16CE" w14:textId="77777777" w:rsidR="00227115" w:rsidRPr="00032EC6" w:rsidRDefault="00227115" w:rsidP="006A7DC6">
            <w:pPr>
              <w:spacing w:before="36" w:after="36"/>
              <w:rPr>
                <w:rFonts w:eastAsia="Cambria"/>
              </w:rPr>
            </w:pPr>
            <w:r w:rsidRPr="00032EC6">
              <w:rPr>
                <w:rFonts w:eastAsia="Cambria"/>
              </w:rPr>
              <w:t>No</w:t>
            </w:r>
          </w:p>
        </w:tc>
        <w:tc>
          <w:tcPr>
            <w:tcW w:w="0" w:type="auto"/>
          </w:tcPr>
          <w:p w14:paraId="740DCC40" w14:textId="77777777" w:rsidR="00227115" w:rsidRPr="00032EC6" w:rsidRDefault="00227115" w:rsidP="006A7DC6">
            <w:pPr>
              <w:spacing w:before="36" w:after="36"/>
              <w:jc w:val="right"/>
              <w:rPr>
                <w:rFonts w:eastAsia="Cambria"/>
              </w:rPr>
            </w:pPr>
            <w:r w:rsidRPr="00032EC6">
              <w:rPr>
                <w:rFonts w:eastAsia="Cambria"/>
              </w:rPr>
              <w:t>20</w:t>
            </w:r>
          </w:p>
        </w:tc>
        <w:tc>
          <w:tcPr>
            <w:tcW w:w="0" w:type="auto"/>
          </w:tcPr>
          <w:p w14:paraId="5061B746" w14:textId="77777777" w:rsidR="00227115" w:rsidRPr="00032EC6" w:rsidRDefault="00227115" w:rsidP="006A7DC6">
            <w:pPr>
              <w:spacing w:before="36" w:after="36"/>
              <w:jc w:val="right"/>
              <w:rPr>
                <w:rFonts w:eastAsia="Cambria"/>
              </w:rPr>
            </w:pPr>
            <w:r w:rsidRPr="00032EC6">
              <w:rPr>
                <w:rFonts w:eastAsia="Cambria"/>
              </w:rPr>
              <w:t>0.26</w:t>
            </w:r>
          </w:p>
        </w:tc>
        <w:tc>
          <w:tcPr>
            <w:tcW w:w="0" w:type="auto"/>
          </w:tcPr>
          <w:p w14:paraId="4FC0D45E" w14:textId="77777777" w:rsidR="00227115" w:rsidRPr="00032EC6" w:rsidRDefault="00227115" w:rsidP="006A7DC6">
            <w:pPr>
              <w:spacing w:before="36" w:after="36"/>
              <w:jc w:val="right"/>
              <w:rPr>
                <w:rFonts w:eastAsia="Cambria"/>
              </w:rPr>
            </w:pPr>
          </w:p>
        </w:tc>
        <w:tc>
          <w:tcPr>
            <w:tcW w:w="0" w:type="auto"/>
          </w:tcPr>
          <w:p w14:paraId="339FEF1E" w14:textId="77777777" w:rsidR="00227115" w:rsidRPr="00032EC6" w:rsidRDefault="00227115" w:rsidP="006A7DC6">
            <w:pPr>
              <w:spacing w:before="36" w:after="36"/>
              <w:jc w:val="right"/>
              <w:rPr>
                <w:rFonts w:eastAsia="Cambria"/>
              </w:rPr>
            </w:pPr>
            <w:r w:rsidRPr="00032EC6">
              <w:rPr>
                <w:rFonts w:eastAsia="Cambria"/>
              </w:rPr>
              <w:t>0.03</w:t>
            </w:r>
          </w:p>
        </w:tc>
        <w:tc>
          <w:tcPr>
            <w:tcW w:w="0" w:type="auto"/>
          </w:tcPr>
          <w:p w14:paraId="19A52AFE"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706F049F"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6E114A5C" w14:textId="77777777" w:rsidR="00227115" w:rsidRPr="00032EC6" w:rsidRDefault="00227115" w:rsidP="006A7DC6">
            <w:pPr>
              <w:spacing w:before="36" w:after="36"/>
              <w:jc w:val="right"/>
              <w:rPr>
                <w:rFonts w:eastAsia="Cambria"/>
              </w:rPr>
            </w:pPr>
            <w:r w:rsidRPr="00032EC6">
              <w:rPr>
                <w:rFonts w:eastAsia="Cambria"/>
              </w:rPr>
              <w:t>0</w:t>
            </w:r>
          </w:p>
        </w:tc>
      </w:tr>
      <w:tr w:rsidR="00227115" w:rsidRPr="00032EC6" w14:paraId="76516EAE" w14:textId="77777777" w:rsidTr="00657467">
        <w:trPr>
          <w:jc w:val="center"/>
        </w:trPr>
        <w:tc>
          <w:tcPr>
            <w:tcW w:w="0" w:type="auto"/>
            <w:tcBorders>
              <w:bottom w:val="single" w:sz="4" w:space="0" w:color="auto"/>
            </w:tcBorders>
          </w:tcPr>
          <w:p w14:paraId="50A08541" w14:textId="77777777" w:rsidR="00227115" w:rsidRPr="00032EC6" w:rsidRDefault="00227115" w:rsidP="006A7DC6">
            <w:pPr>
              <w:spacing w:before="36" w:after="36"/>
              <w:rPr>
                <w:rFonts w:eastAsia="Cambria"/>
              </w:rPr>
            </w:pPr>
            <w:r w:rsidRPr="00032EC6">
              <w:rPr>
                <w:rFonts w:eastAsia="Cambria"/>
              </w:rPr>
              <w:t>Present</w:t>
            </w:r>
          </w:p>
        </w:tc>
        <w:tc>
          <w:tcPr>
            <w:tcW w:w="0" w:type="auto"/>
            <w:tcBorders>
              <w:bottom w:val="single" w:sz="4" w:space="0" w:color="auto"/>
            </w:tcBorders>
          </w:tcPr>
          <w:p w14:paraId="3924EBAD" w14:textId="77777777" w:rsidR="00227115" w:rsidRPr="00032EC6" w:rsidRDefault="00227115" w:rsidP="006A7DC6">
            <w:pPr>
              <w:spacing w:before="36" w:after="36"/>
              <w:rPr>
                <w:rFonts w:eastAsia="Cambria"/>
              </w:rPr>
            </w:pPr>
            <w:r w:rsidRPr="00032EC6">
              <w:rPr>
                <w:rFonts w:eastAsia="Cambria"/>
              </w:rPr>
              <w:t>Yes</w:t>
            </w:r>
          </w:p>
        </w:tc>
        <w:tc>
          <w:tcPr>
            <w:tcW w:w="0" w:type="auto"/>
            <w:tcBorders>
              <w:bottom w:val="single" w:sz="4" w:space="0" w:color="auto"/>
            </w:tcBorders>
          </w:tcPr>
          <w:p w14:paraId="58721640" w14:textId="77777777" w:rsidR="00227115" w:rsidRPr="00032EC6" w:rsidRDefault="00227115" w:rsidP="006A7DC6">
            <w:pPr>
              <w:spacing w:before="36" w:after="36"/>
              <w:jc w:val="right"/>
              <w:rPr>
                <w:rFonts w:eastAsia="Cambria"/>
              </w:rPr>
            </w:pPr>
            <w:r w:rsidRPr="00032EC6">
              <w:rPr>
                <w:rFonts w:eastAsia="Cambria"/>
              </w:rPr>
              <w:t>73</w:t>
            </w:r>
          </w:p>
        </w:tc>
        <w:tc>
          <w:tcPr>
            <w:tcW w:w="0" w:type="auto"/>
            <w:tcBorders>
              <w:bottom w:val="single" w:sz="4" w:space="0" w:color="auto"/>
            </w:tcBorders>
          </w:tcPr>
          <w:p w14:paraId="2BCC7D41" w14:textId="77777777" w:rsidR="00227115" w:rsidRPr="00032EC6" w:rsidRDefault="00227115" w:rsidP="006A7DC6">
            <w:pPr>
              <w:spacing w:before="36" w:after="36"/>
              <w:jc w:val="right"/>
              <w:rPr>
                <w:rFonts w:eastAsia="Cambria"/>
              </w:rPr>
            </w:pPr>
            <w:r w:rsidRPr="00032EC6">
              <w:rPr>
                <w:rFonts w:eastAsia="Cambria"/>
              </w:rPr>
              <w:t>7.82</w:t>
            </w:r>
          </w:p>
        </w:tc>
        <w:tc>
          <w:tcPr>
            <w:tcW w:w="0" w:type="auto"/>
            <w:tcBorders>
              <w:bottom w:val="single" w:sz="4" w:space="0" w:color="auto"/>
            </w:tcBorders>
          </w:tcPr>
          <w:p w14:paraId="5EEDDE95" w14:textId="77777777" w:rsidR="00227115" w:rsidRPr="00032EC6" w:rsidRDefault="00227115" w:rsidP="006A7DC6">
            <w:pPr>
              <w:spacing w:before="36" w:after="36"/>
              <w:jc w:val="center"/>
              <w:rPr>
                <w:rFonts w:eastAsia="Cambria"/>
              </w:rPr>
            </w:pPr>
          </w:p>
        </w:tc>
        <w:tc>
          <w:tcPr>
            <w:tcW w:w="0" w:type="auto"/>
            <w:tcBorders>
              <w:bottom w:val="single" w:sz="4" w:space="0" w:color="auto"/>
            </w:tcBorders>
          </w:tcPr>
          <w:p w14:paraId="6680EE44" w14:textId="77777777" w:rsidR="00227115" w:rsidRPr="00032EC6" w:rsidRDefault="00227115" w:rsidP="006A7DC6">
            <w:pPr>
              <w:spacing w:before="36" w:after="36"/>
              <w:jc w:val="right"/>
              <w:rPr>
                <w:rFonts w:eastAsia="Cambria"/>
              </w:rPr>
            </w:pPr>
            <w:r w:rsidRPr="00032EC6">
              <w:rPr>
                <w:rFonts w:eastAsia="Cambria"/>
              </w:rPr>
              <w:t>1.12</w:t>
            </w:r>
          </w:p>
        </w:tc>
        <w:tc>
          <w:tcPr>
            <w:tcW w:w="0" w:type="auto"/>
            <w:tcBorders>
              <w:bottom w:val="single" w:sz="4" w:space="0" w:color="auto"/>
            </w:tcBorders>
          </w:tcPr>
          <w:p w14:paraId="7B41955E" w14:textId="77777777" w:rsidR="00227115" w:rsidRPr="00032EC6" w:rsidRDefault="00227115" w:rsidP="006A7DC6">
            <w:pPr>
              <w:spacing w:before="36" w:after="36"/>
              <w:jc w:val="right"/>
              <w:rPr>
                <w:rFonts w:eastAsia="Cambria"/>
              </w:rPr>
            </w:pPr>
            <w:r w:rsidRPr="00032EC6">
              <w:rPr>
                <w:rFonts w:eastAsia="Cambria"/>
              </w:rPr>
              <w:t>27</w:t>
            </w:r>
          </w:p>
        </w:tc>
        <w:tc>
          <w:tcPr>
            <w:tcW w:w="0" w:type="auto"/>
            <w:tcBorders>
              <w:bottom w:val="single" w:sz="4" w:space="0" w:color="auto"/>
            </w:tcBorders>
          </w:tcPr>
          <w:p w14:paraId="1E0C4238" w14:textId="77777777" w:rsidR="00227115" w:rsidRPr="00032EC6" w:rsidRDefault="00227115" w:rsidP="006A7DC6">
            <w:pPr>
              <w:spacing w:before="36" w:after="36"/>
              <w:jc w:val="right"/>
              <w:rPr>
                <w:rFonts w:eastAsia="Cambria"/>
              </w:rPr>
            </w:pPr>
            <w:r w:rsidRPr="00032EC6">
              <w:rPr>
                <w:rFonts w:eastAsia="Cambria"/>
              </w:rPr>
              <w:t>53</w:t>
            </w:r>
          </w:p>
        </w:tc>
        <w:tc>
          <w:tcPr>
            <w:tcW w:w="0" w:type="auto"/>
            <w:tcBorders>
              <w:bottom w:val="single" w:sz="4" w:space="0" w:color="auto"/>
            </w:tcBorders>
          </w:tcPr>
          <w:p w14:paraId="5755169D" w14:textId="77777777" w:rsidR="00227115" w:rsidRPr="00032EC6" w:rsidRDefault="00227115" w:rsidP="006A7DC6">
            <w:pPr>
              <w:spacing w:before="36" w:after="36"/>
              <w:jc w:val="right"/>
              <w:rPr>
                <w:rFonts w:eastAsia="Cambria"/>
              </w:rPr>
            </w:pPr>
            <w:r w:rsidRPr="00032EC6">
              <w:rPr>
                <w:rFonts w:eastAsia="Cambria"/>
              </w:rPr>
              <w:t>0</w:t>
            </w:r>
          </w:p>
        </w:tc>
      </w:tr>
    </w:tbl>
    <w:p w14:paraId="35256698" w14:textId="3D2BADEB" w:rsidR="00EB6EF4" w:rsidRPr="00032EC6" w:rsidRDefault="00EB6EF4" w:rsidP="00227115">
      <w:pPr>
        <w:tabs>
          <w:tab w:val="left" w:pos="10620"/>
          <w:tab w:val="left" w:pos="10800"/>
          <w:tab w:val="left" w:pos="11790"/>
        </w:tabs>
        <w:spacing w:before="100" w:beforeAutospacing="1" w:after="100" w:afterAutospacing="1" w:line="480" w:lineRule="auto"/>
      </w:pPr>
    </w:p>
    <w:p w14:paraId="2D100DC3" w14:textId="7C66CBF2" w:rsidR="00227115" w:rsidRPr="00032EC6" w:rsidRDefault="00227115" w:rsidP="00227115">
      <w:pPr>
        <w:tabs>
          <w:tab w:val="left" w:pos="10620"/>
          <w:tab w:val="left" w:pos="10800"/>
          <w:tab w:val="left" w:pos="11790"/>
        </w:tabs>
        <w:spacing w:before="100" w:beforeAutospacing="1" w:after="100" w:afterAutospacing="1" w:line="480" w:lineRule="auto"/>
      </w:pPr>
      <w:commentRangeStart w:id="960"/>
      <w:r w:rsidRPr="00032EC6">
        <w:t>Table 3</w:t>
      </w:r>
      <w:r w:rsidR="004661F6" w:rsidRPr="00032EC6">
        <w:t xml:space="preserve"> </w:t>
      </w:r>
      <w:commentRangeEnd w:id="960"/>
      <w:r w:rsidR="005E1935">
        <w:rPr>
          <w:rStyle w:val="CommentReference"/>
        </w:rPr>
        <w:commentReference w:id="960"/>
      </w:r>
      <w:r w:rsidR="004661F6" w:rsidRPr="00032EC6">
        <w:t>Summary of female solitary bee visits during ambush bug treatment.</w:t>
      </w:r>
      <w:r w:rsidRPr="00032EC6">
        <w:t xml:space="preserve"> “Treatment” refers to whether or not there was an ambush bug present.  </w:t>
      </w:r>
      <w:commentRangeStart w:id="961"/>
      <w:r w:rsidRPr="00032EC6">
        <w:t xml:space="preserve">“Land” refers to whether or not the bee landed. “Duration” refers to the length of the visit in seconds and “S.E.” is the standard error of that mean.  “Pollen” and “nectar”” </w:t>
      </w:r>
      <w:commentRangeEnd w:id="961"/>
      <w:r w:rsidR="005E1935">
        <w:rPr>
          <w:rStyle w:val="CommentReference"/>
        </w:rPr>
        <w:commentReference w:id="961"/>
      </w:r>
      <w:r w:rsidRPr="00032EC6">
        <w:t xml:space="preserve">refer to the number of events in which pollen or nectar were collected.   “Attack” refers to the number of predation attempts by the ambush bug; there were no attempted attacks on female solitary bees. </w:t>
      </w:r>
    </w:p>
    <w:p w14:paraId="47405A23" w14:textId="6B704336" w:rsidR="00AD582A" w:rsidRPr="00032EC6" w:rsidRDefault="00AD582A">
      <w:r w:rsidRPr="00032EC6">
        <w:br w:type="page"/>
      </w:r>
    </w:p>
    <w:p w14:paraId="4CCF574B" w14:textId="77777777" w:rsidR="00AD582A" w:rsidRPr="00032EC6" w:rsidRDefault="00AD582A" w:rsidP="00227115">
      <w:pPr>
        <w:tabs>
          <w:tab w:val="left" w:pos="10620"/>
          <w:tab w:val="left" w:pos="10800"/>
          <w:tab w:val="left" w:pos="11790"/>
        </w:tabs>
        <w:spacing w:before="100" w:beforeAutospacing="1" w:after="100" w:afterAutospacing="1" w:line="480" w:lineRule="auto"/>
      </w:pPr>
    </w:p>
    <w:p w14:paraId="5E00349F" w14:textId="77777777" w:rsidR="00227115" w:rsidRPr="00032EC6" w:rsidRDefault="00227115" w:rsidP="00C62967">
      <w:pPr>
        <w:widowControl w:val="0"/>
        <w:autoSpaceDE w:val="0"/>
        <w:autoSpaceDN w:val="0"/>
        <w:adjustRightInd w:val="0"/>
        <w:spacing w:line="480" w:lineRule="auto"/>
        <w:ind w:left="480" w:hanging="480"/>
      </w:pPr>
    </w:p>
    <w:tbl>
      <w:tblPr>
        <w:tblW w:w="0" w:type="auto"/>
        <w:jc w:val="center"/>
        <w:tblLook w:val="04A0" w:firstRow="1" w:lastRow="0" w:firstColumn="1" w:lastColumn="0" w:noHBand="0" w:noVBand="1"/>
      </w:tblPr>
      <w:tblGrid>
        <w:gridCol w:w="1203"/>
        <w:gridCol w:w="710"/>
        <w:gridCol w:w="777"/>
        <w:gridCol w:w="1929"/>
        <w:gridCol w:w="222"/>
        <w:gridCol w:w="636"/>
        <w:gridCol w:w="830"/>
        <w:gridCol w:w="856"/>
        <w:gridCol w:w="1176"/>
      </w:tblGrid>
      <w:tr w:rsidR="00227115" w:rsidRPr="00032EC6" w14:paraId="09B53ED5" w14:textId="77777777" w:rsidTr="006A7DC6">
        <w:trPr>
          <w:jc w:val="center"/>
        </w:trPr>
        <w:tc>
          <w:tcPr>
            <w:tcW w:w="0" w:type="auto"/>
            <w:tcBorders>
              <w:bottom w:val="single" w:sz="0" w:space="0" w:color="auto"/>
            </w:tcBorders>
            <w:vAlign w:val="bottom"/>
          </w:tcPr>
          <w:p w14:paraId="07BDCDBE" w14:textId="77777777" w:rsidR="00227115" w:rsidRPr="00032EC6" w:rsidRDefault="00227115" w:rsidP="006A7DC6">
            <w:pPr>
              <w:spacing w:before="36" w:after="36"/>
              <w:rPr>
                <w:rFonts w:eastAsia="Cambria"/>
              </w:rPr>
            </w:pPr>
            <w:r w:rsidRPr="00032EC6">
              <w:rPr>
                <w:rFonts w:eastAsia="Cambria"/>
              </w:rPr>
              <w:t>Treatment</w:t>
            </w:r>
          </w:p>
        </w:tc>
        <w:tc>
          <w:tcPr>
            <w:tcW w:w="0" w:type="auto"/>
            <w:tcBorders>
              <w:bottom w:val="single" w:sz="0" w:space="0" w:color="auto"/>
            </w:tcBorders>
            <w:vAlign w:val="bottom"/>
          </w:tcPr>
          <w:p w14:paraId="178AA8E0" w14:textId="77777777" w:rsidR="00227115" w:rsidRPr="00032EC6" w:rsidRDefault="00227115" w:rsidP="006A7DC6">
            <w:pPr>
              <w:spacing w:before="36" w:after="36"/>
              <w:rPr>
                <w:rFonts w:eastAsia="Cambria"/>
              </w:rPr>
            </w:pPr>
            <w:r w:rsidRPr="00032EC6">
              <w:rPr>
                <w:rFonts w:eastAsia="Cambria"/>
              </w:rPr>
              <w:t>Land</w:t>
            </w:r>
          </w:p>
        </w:tc>
        <w:tc>
          <w:tcPr>
            <w:tcW w:w="0" w:type="auto"/>
            <w:tcBorders>
              <w:bottom w:val="single" w:sz="0" w:space="0" w:color="auto"/>
            </w:tcBorders>
            <w:vAlign w:val="bottom"/>
          </w:tcPr>
          <w:p w14:paraId="3D7D4B5A" w14:textId="77777777" w:rsidR="00227115" w:rsidRPr="00032EC6" w:rsidRDefault="00227115" w:rsidP="006A7DC6">
            <w:pPr>
              <w:spacing w:before="36" w:after="36"/>
              <w:jc w:val="right"/>
              <w:rPr>
                <w:rFonts w:eastAsia="Cambria"/>
              </w:rPr>
            </w:pPr>
            <w:r w:rsidRPr="00032EC6">
              <w:rPr>
                <w:rFonts w:eastAsia="Cambria"/>
              </w:rPr>
              <w:t>Visits</w:t>
            </w:r>
          </w:p>
        </w:tc>
        <w:tc>
          <w:tcPr>
            <w:tcW w:w="0" w:type="auto"/>
            <w:tcBorders>
              <w:bottom w:val="single" w:sz="0" w:space="0" w:color="auto"/>
            </w:tcBorders>
            <w:vAlign w:val="bottom"/>
          </w:tcPr>
          <w:p w14:paraId="0AC09B75" w14:textId="77777777" w:rsidR="00227115" w:rsidRPr="00032EC6" w:rsidRDefault="00227115" w:rsidP="006A7DC6">
            <w:pPr>
              <w:spacing w:before="36" w:after="36"/>
              <w:jc w:val="right"/>
              <w:rPr>
                <w:rFonts w:eastAsia="Cambria"/>
              </w:rPr>
            </w:pPr>
            <w:r w:rsidRPr="00032EC6">
              <w:rPr>
                <w:rFonts w:eastAsia="Cambria"/>
              </w:rPr>
              <w:t>Mean Duration(s)</w:t>
            </w:r>
          </w:p>
        </w:tc>
        <w:tc>
          <w:tcPr>
            <w:tcW w:w="0" w:type="auto"/>
            <w:tcBorders>
              <w:bottom w:val="single" w:sz="0" w:space="0" w:color="auto"/>
            </w:tcBorders>
            <w:vAlign w:val="bottom"/>
          </w:tcPr>
          <w:p w14:paraId="1A18903A" w14:textId="77777777" w:rsidR="00227115" w:rsidRPr="00032EC6" w:rsidRDefault="00227115" w:rsidP="006A7DC6">
            <w:pPr>
              <w:spacing w:before="36" w:after="36"/>
              <w:jc w:val="right"/>
              <w:rPr>
                <w:rFonts w:eastAsia="Cambria"/>
              </w:rPr>
            </w:pPr>
          </w:p>
        </w:tc>
        <w:tc>
          <w:tcPr>
            <w:tcW w:w="0" w:type="auto"/>
            <w:tcBorders>
              <w:bottom w:val="single" w:sz="0" w:space="0" w:color="auto"/>
            </w:tcBorders>
            <w:vAlign w:val="bottom"/>
          </w:tcPr>
          <w:p w14:paraId="3B61C7CE" w14:textId="77777777" w:rsidR="00227115" w:rsidRPr="00032EC6" w:rsidRDefault="00227115" w:rsidP="006A7DC6">
            <w:pPr>
              <w:spacing w:before="36" w:after="36"/>
              <w:jc w:val="right"/>
              <w:rPr>
                <w:rFonts w:eastAsia="Cambria"/>
              </w:rPr>
            </w:pPr>
            <w:r w:rsidRPr="00032EC6">
              <w:rPr>
                <w:rFonts w:eastAsia="Cambria"/>
              </w:rPr>
              <w:t>S.E.</w:t>
            </w:r>
          </w:p>
        </w:tc>
        <w:tc>
          <w:tcPr>
            <w:tcW w:w="0" w:type="auto"/>
            <w:tcBorders>
              <w:bottom w:val="single" w:sz="0" w:space="0" w:color="auto"/>
            </w:tcBorders>
            <w:vAlign w:val="bottom"/>
          </w:tcPr>
          <w:p w14:paraId="313AEF4C" w14:textId="77777777" w:rsidR="00227115" w:rsidRPr="00032EC6" w:rsidRDefault="00227115" w:rsidP="006A7DC6">
            <w:pPr>
              <w:spacing w:before="36" w:after="36"/>
              <w:jc w:val="right"/>
              <w:rPr>
                <w:rFonts w:eastAsia="Cambria"/>
              </w:rPr>
            </w:pPr>
            <w:r w:rsidRPr="00032EC6">
              <w:rPr>
                <w:rFonts w:eastAsia="Cambria"/>
              </w:rPr>
              <w:t>Pollen</w:t>
            </w:r>
          </w:p>
        </w:tc>
        <w:tc>
          <w:tcPr>
            <w:tcW w:w="0" w:type="auto"/>
            <w:tcBorders>
              <w:bottom w:val="single" w:sz="0" w:space="0" w:color="auto"/>
            </w:tcBorders>
            <w:vAlign w:val="bottom"/>
          </w:tcPr>
          <w:p w14:paraId="3CFAF8B2" w14:textId="77777777" w:rsidR="00227115" w:rsidRPr="00032EC6" w:rsidRDefault="00227115" w:rsidP="006A7DC6">
            <w:pPr>
              <w:spacing w:before="36" w:after="36"/>
              <w:jc w:val="right"/>
              <w:rPr>
                <w:rFonts w:eastAsia="Cambria"/>
              </w:rPr>
            </w:pPr>
            <w:r w:rsidRPr="00032EC6">
              <w:rPr>
                <w:rFonts w:eastAsia="Cambria"/>
              </w:rPr>
              <w:t>Nectar</w:t>
            </w:r>
          </w:p>
        </w:tc>
        <w:tc>
          <w:tcPr>
            <w:tcW w:w="0" w:type="auto"/>
            <w:tcBorders>
              <w:bottom w:val="single" w:sz="0" w:space="0" w:color="auto"/>
            </w:tcBorders>
            <w:vAlign w:val="bottom"/>
          </w:tcPr>
          <w:p w14:paraId="0323A673" w14:textId="77777777" w:rsidR="00227115" w:rsidRPr="00032EC6" w:rsidRDefault="00227115" w:rsidP="006A7DC6">
            <w:pPr>
              <w:spacing w:before="36" w:after="36"/>
              <w:jc w:val="right"/>
              <w:rPr>
                <w:rFonts w:eastAsia="Cambria"/>
              </w:rPr>
            </w:pPr>
            <w:r w:rsidRPr="00032EC6">
              <w:rPr>
                <w:rFonts w:eastAsia="Cambria"/>
              </w:rPr>
              <w:t>Exclusion</w:t>
            </w:r>
          </w:p>
        </w:tc>
      </w:tr>
      <w:tr w:rsidR="00227115" w:rsidRPr="00032EC6" w14:paraId="62777FAA" w14:textId="77777777" w:rsidTr="006A7DC6">
        <w:trPr>
          <w:jc w:val="center"/>
        </w:trPr>
        <w:tc>
          <w:tcPr>
            <w:tcW w:w="0" w:type="auto"/>
          </w:tcPr>
          <w:p w14:paraId="09381593" w14:textId="77777777" w:rsidR="00227115" w:rsidRPr="00032EC6" w:rsidRDefault="00227115" w:rsidP="006A7DC6">
            <w:pPr>
              <w:spacing w:before="36" w:after="36"/>
              <w:rPr>
                <w:rFonts w:eastAsia="Cambria"/>
              </w:rPr>
            </w:pPr>
            <w:r w:rsidRPr="00032EC6">
              <w:rPr>
                <w:rFonts w:eastAsia="Cambria"/>
              </w:rPr>
              <w:t>Absent</w:t>
            </w:r>
          </w:p>
        </w:tc>
        <w:tc>
          <w:tcPr>
            <w:tcW w:w="0" w:type="auto"/>
          </w:tcPr>
          <w:p w14:paraId="47A0689B" w14:textId="77777777" w:rsidR="00227115" w:rsidRPr="00032EC6" w:rsidRDefault="00227115" w:rsidP="006A7DC6">
            <w:pPr>
              <w:spacing w:before="36" w:after="36"/>
              <w:rPr>
                <w:rFonts w:eastAsia="Cambria"/>
              </w:rPr>
            </w:pPr>
            <w:r w:rsidRPr="00032EC6">
              <w:rPr>
                <w:rFonts w:eastAsia="Cambria"/>
              </w:rPr>
              <w:t>No</w:t>
            </w:r>
          </w:p>
        </w:tc>
        <w:tc>
          <w:tcPr>
            <w:tcW w:w="0" w:type="auto"/>
          </w:tcPr>
          <w:p w14:paraId="6FD9E670" w14:textId="77777777" w:rsidR="00227115" w:rsidRPr="00032EC6" w:rsidRDefault="00227115" w:rsidP="006A7DC6">
            <w:pPr>
              <w:spacing w:before="36" w:after="36"/>
              <w:jc w:val="right"/>
              <w:rPr>
                <w:rFonts w:eastAsia="Cambria"/>
              </w:rPr>
            </w:pPr>
            <w:r w:rsidRPr="00032EC6">
              <w:rPr>
                <w:rFonts w:eastAsia="Cambria"/>
              </w:rPr>
              <w:t>12</w:t>
            </w:r>
          </w:p>
        </w:tc>
        <w:tc>
          <w:tcPr>
            <w:tcW w:w="0" w:type="auto"/>
          </w:tcPr>
          <w:p w14:paraId="156A51B9" w14:textId="77777777" w:rsidR="00227115" w:rsidRPr="00032EC6" w:rsidRDefault="00227115" w:rsidP="006A7DC6">
            <w:pPr>
              <w:spacing w:before="36" w:after="36"/>
              <w:jc w:val="right"/>
              <w:rPr>
                <w:rFonts w:eastAsia="Cambria"/>
              </w:rPr>
            </w:pPr>
            <w:r w:rsidRPr="00032EC6">
              <w:rPr>
                <w:rFonts w:eastAsia="Cambria"/>
              </w:rPr>
              <w:t>0.43</w:t>
            </w:r>
          </w:p>
        </w:tc>
        <w:tc>
          <w:tcPr>
            <w:tcW w:w="0" w:type="auto"/>
          </w:tcPr>
          <w:p w14:paraId="2ACDE393" w14:textId="77777777" w:rsidR="00227115" w:rsidRPr="00032EC6" w:rsidRDefault="00227115" w:rsidP="006A7DC6">
            <w:pPr>
              <w:spacing w:before="36" w:after="36"/>
              <w:jc w:val="right"/>
              <w:rPr>
                <w:rFonts w:eastAsia="Cambria"/>
              </w:rPr>
            </w:pPr>
          </w:p>
        </w:tc>
        <w:tc>
          <w:tcPr>
            <w:tcW w:w="0" w:type="auto"/>
          </w:tcPr>
          <w:p w14:paraId="37A04F2D" w14:textId="77777777" w:rsidR="00227115" w:rsidRPr="00032EC6" w:rsidRDefault="00227115" w:rsidP="006A7DC6">
            <w:pPr>
              <w:spacing w:before="36" w:after="36"/>
              <w:jc w:val="right"/>
              <w:rPr>
                <w:rFonts w:eastAsia="Cambria"/>
              </w:rPr>
            </w:pPr>
            <w:r w:rsidRPr="00032EC6">
              <w:rPr>
                <w:rFonts w:eastAsia="Cambria"/>
              </w:rPr>
              <w:t>0.04</w:t>
            </w:r>
          </w:p>
        </w:tc>
        <w:tc>
          <w:tcPr>
            <w:tcW w:w="0" w:type="auto"/>
          </w:tcPr>
          <w:p w14:paraId="1C0A43D9"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50D98EC8"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45477C47" w14:textId="77777777" w:rsidR="00227115" w:rsidRPr="00032EC6" w:rsidRDefault="00227115" w:rsidP="006A7DC6">
            <w:pPr>
              <w:spacing w:before="36" w:after="36"/>
              <w:jc w:val="right"/>
              <w:rPr>
                <w:rFonts w:eastAsia="Cambria"/>
              </w:rPr>
            </w:pPr>
            <w:r w:rsidRPr="00032EC6">
              <w:rPr>
                <w:rFonts w:eastAsia="Cambria"/>
              </w:rPr>
              <w:t>0</w:t>
            </w:r>
          </w:p>
        </w:tc>
      </w:tr>
      <w:tr w:rsidR="00227115" w:rsidRPr="00032EC6" w14:paraId="1193B36B" w14:textId="77777777" w:rsidTr="006A7DC6">
        <w:trPr>
          <w:jc w:val="center"/>
        </w:trPr>
        <w:tc>
          <w:tcPr>
            <w:tcW w:w="0" w:type="auto"/>
          </w:tcPr>
          <w:p w14:paraId="1D698EBA" w14:textId="77777777" w:rsidR="00227115" w:rsidRPr="00032EC6" w:rsidRDefault="00227115" w:rsidP="006A7DC6">
            <w:pPr>
              <w:spacing w:before="36" w:after="36"/>
              <w:rPr>
                <w:rFonts w:eastAsia="Cambria"/>
              </w:rPr>
            </w:pPr>
            <w:r w:rsidRPr="00032EC6">
              <w:rPr>
                <w:rFonts w:eastAsia="Cambria"/>
              </w:rPr>
              <w:t>Absent</w:t>
            </w:r>
          </w:p>
        </w:tc>
        <w:tc>
          <w:tcPr>
            <w:tcW w:w="0" w:type="auto"/>
          </w:tcPr>
          <w:p w14:paraId="7595339C" w14:textId="77777777" w:rsidR="00227115" w:rsidRPr="00032EC6" w:rsidRDefault="00227115" w:rsidP="006A7DC6">
            <w:pPr>
              <w:spacing w:before="36" w:after="36"/>
              <w:rPr>
                <w:rFonts w:eastAsia="Cambria"/>
              </w:rPr>
            </w:pPr>
            <w:r w:rsidRPr="00032EC6">
              <w:rPr>
                <w:rFonts w:eastAsia="Cambria"/>
              </w:rPr>
              <w:t>Yes</w:t>
            </w:r>
          </w:p>
        </w:tc>
        <w:tc>
          <w:tcPr>
            <w:tcW w:w="0" w:type="auto"/>
          </w:tcPr>
          <w:p w14:paraId="77E9D0CB" w14:textId="77777777" w:rsidR="00227115" w:rsidRPr="00032EC6" w:rsidRDefault="00227115" w:rsidP="006A7DC6">
            <w:pPr>
              <w:spacing w:before="36" w:after="36"/>
              <w:jc w:val="right"/>
              <w:rPr>
                <w:rFonts w:eastAsia="Cambria"/>
              </w:rPr>
            </w:pPr>
            <w:r w:rsidRPr="00032EC6">
              <w:rPr>
                <w:rFonts w:eastAsia="Cambria"/>
              </w:rPr>
              <w:t>19</w:t>
            </w:r>
          </w:p>
        </w:tc>
        <w:tc>
          <w:tcPr>
            <w:tcW w:w="0" w:type="auto"/>
          </w:tcPr>
          <w:p w14:paraId="5FFBF5F4" w14:textId="77777777" w:rsidR="00227115" w:rsidRPr="00032EC6" w:rsidRDefault="00227115" w:rsidP="006A7DC6">
            <w:pPr>
              <w:spacing w:before="36" w:after="36"/>
              <w:jc w:val="right"/>
              <w:rPr>
                <w:rFonts w:eastAsia="Cambria"/>
              </w:rPr>
            </w:pPr>
            <w:r w:rsidRPr="00032EC6">
              <w:rPr>
                <w:rFonts w:eastAsia="Cambria"/>
              </w:rPr>
              <w:t>7.93</w:t>
            </w:r>
          </w:p>
        </w:tc>
        <w:tc>
          <w:tcPr>
            <w:tcW w:w="0" w:type="auto"/>
          </w:tcPr>
          <w:p w14:paraId="6017755E" w14:textId="77777777" w:rsidR="00227115" w:rsidRPr="00032EC6" w:rsidRDefault="00227115" w:rsidP="006A7DC6">
            <w:pPr>
              <w:spacing w:before="36" w:after="36"/>
              <w:jc w:val="right"/>
              <w:rPr>
                <w:rFonts w:eastAsia="Cambria"/>
              </w:rPr>
            </w:pPr>
          </w:p>
        </w:tc>
        <w:tc>
          <w:tcPr>
            <w:tcW w:w="0" w:type="auto"/>
          </w:tcPr>
          <w:p w14:paraId="7EFE8E48" w14:textId="77777777" w:rsidR="00227115" w:rsidRPr="00032EC6" w:rsidRDefault="00227115" w:rsidP="006A7DC6">
            <w:pPr>
              <w:spacing w:before="36" w:after="36"/>
              <w:jc w:val="right"/>
              <w:rPr>
                <w:rFonts w:eastAsia="Cambria"/>
              </w:rPr>
            </w:pPr>
            <w:r w:rsidRPr="00032EC6">
              <w:rPr>
                <w:rFonts w:eastAsia="Cambria"/>
              </w:rPr>
              <w:t>2.94</w:t>
            </w:r>
          </w:p>
        </w:tc>
        <w:tc>
          <w:tcPr>
            <w:tcW w:w="0" w:type="auto"/>
          </w:tcPr>
          <w:p w14:paraId="06A55905" w14:textId="77777777" w:rsidR="00227115" w:rsidRPr="00032EC6" w:rsidRDefault="00227115" w:rsidP="006A7DC6">
            <w:pPr>
              <w:spacing w:before="36" w:after="36"/>
              <w:jc w:val="right"/>
              <w:rPr>
                <w:rFonts w:eastAsia="Cambria"/>
              </w:rPr>
            </w:pPr>
            <w:r w:rsidRPr="00032EC6">
              <w:rPr>
                <w:rFonts w:eastAsia="Cambria"/>
              </w:rPr>
              <w:t>8</w:t>
            </w:r>
          </w:p>
        </w:tc>
        <w:tc>
          <w:tcPr>
            <w:tcW w:w="0" w:type="auto"/>
          </w:tcPr>
          <w:p w14:paraId="1054C7D9" w14:textId="77777777" w:rsidR="00227115" w:rsidRPr="00032EC6" w:rsidRDefault="00227115" w:rsidP="006A7DC6">
            <w:pPr>
              <w:spacing w:before="36" w:after="36"/>
              <w:jc w:val="right"/>
              <w:rPr>
                <w:rFonts w:eastAsia="Cambria"/>
              </w:rPr>
            </w:pPr>
            <w:r w:rsidRPr="00032EC6">
              <w:rPr>
                <w:rFonts w:eastAsia="Cambria"/>
              </w:rPr>
              <w:t>14</w:t>
            </w:r>
          </w:p>
        </w:tc>
        <w:tc>
          <w:tcPr>
            <w:tcW w:w="0" w:type="auto"/>
          </w:tcPr>
          <w:p w14:paraId="1F8377B2" w14:textId="77777777" w:rsidR="00227115" w:rsidRPr="00032EC6" w:rsidRDefault="00227115" w:rsidP="006A7DC6">
            <w:pPr>
              <w:spacing w:before="36" w:after="36"/>
              <w:jc w:val="right"/>
              <w:rPr>
                <w:rFonts w:eastAsia="Cambria"/>
              </w:rPr>
            </w:pPr>
            <w:r w:rsidRPr="00032EC6">
              <w:rPr>
                <w:rFonts w:eastAsia="Cambria"/>
              </w:rPr>
              <w:t>0</w:t>
            </w:r>
          </w:p>
        </w:tc>
      </w:tr>
      <w:tr w:rsidR="00227115" w:rsidRPr="00032EC6" w14:paraId="24CDBE98" w14:textId="77777777" w:rsidTr="006A7DC6">
        <w:trPr>
          <w:jc w:val="center"/>
        </w:trPr>
        <w:tc>
          <w:tcPr>
            <w:tcW w:w="0" w:type="auto"/>
          </w:tcPr>
          <w:p w14:paraId="6A56DBD9" w14:textId="77777777" w:rsidR="00227115" w:rsidRPr="00032EC6" w:rsidRDefault="00227115" w:rsidP="006A7DC6">
            <w:pPr>
              <w:spacing w:before="36" w:after="36"/>
              <w:rPr>
                <w:rFonts w:eastAsia="Cambria"/>
              </w:rPr>
            </w:pPr>
            <w:r w:rsidRPr="00032EC6">
              <w:rPr>
                <w:rFonts w:eastAsia="Cambria"/>
              </w:rPr>
              <w:t>Present</w:t>
            </w:r>
          </w:p>
        </w:tc>
        <w:tc>
          <w:tcPr>
            <w:tcW w:w="0" w:type="auto"/>
          </w:tcPr>
          <w:p w14:paraId="213CF4B7" w14:textId="77777777" w:rsidR="00227115" w:rsidRPr="00032EC6" w:rsidRDefault="00227115" w:rsidP="006A7DC6">
            <w:pPr>
              <w:spacing w:before="36" w:after="36"/>
              <w:rPr>
                <w:rFonts w:eastAsia="Cambria"/>
              </w:rPr>
            </w:pPr>
            <w:r w:rsidRPr="00032EC6">
              <w:rPr>
                <w:rFonts w:eastAsia="Cambria"/>
              </w:rPr>
              <w:t>No</w:t>
            </w:r>
          </w:p>
        </w:tc>
        <w:tc>
          <w:tcPr>
            <w:tcW w:w="0" w:type="auto"/>
          </w:tcPr>
          <w:p w14:paraId="3A84E500" w14:textId="77777777" w:rsidR="00227115" w:rsidRPr="00032EC6" w:rsidRDefault="00227115" w:rsidP="006A7DC6">
            <w:pPr>
              <w:spacing w:before="36" w:after="36"/>
              <w:jc w:val="right"/>
              <w:rPr>
                <w:rFonts w:eastAsia="Cambria"/>
              </w:rPr>
            </w:pPr>
            <w:r w:rsidRPr="00032EC6">
              <w:rPr>
                <w:rFonts w:eastAsia="Cambria"/>
              </w:rPr>
              <w:t>10</w:t>
            </w:r>
          </w:p>
        </w:tc>
        <w:tc>
          <w:tcPr>
            <w:tcW w:w="0" w:type="auto"/>
          </w:tcPr>
          <w:p w14:paraId="175206A5" w14:textId="77777777" w:rsidR="00227115" w:rsidRPr="00032EC6" w:rsidRDefault="00227115" w:rsidP="006A7DC6">
            <w:pPr>
              <w:spacing w:before="36" w:after="36"/>
              <w:jc w:val="right"/>
              <w:rPr>
                <w:rFonts w:eastAsia="Cambria"/>
              </w:rPr>
            </w:pPr>
            <w:r w:rsidRPr="00032EC6">
              <w:rPr>
                <w:rFonts w:eastAsia="Cambria"/>
              </w:rPr>
              <w:t>0.46</w:t>
            </w:r>
          </w:p>
        </w:tc>
        <w:tc>
          <w:tcPr>
            <w:tcW w:w="0" w:type="auto"/>
          </w:tcPr>
          <w:p w14:paraId="40D5B305" w14:textId="77777777" w:rsidR="00227115" w:rsidRPr="00032EC6" w:rsidRDefault="00227115" w:rsidP="006A7DC6">
            <w:pPr>
              <w:spacing w:before="36" w:after="36"/>
              <w:rPr>
                <w:rFonts w:eastAsia="Cambria"/>
              </w:rPr>
            </w:pPr>
          </w:p>
        </w:tc>
        <w:tc>
          <w:tcPr>
            <w:tcW w:w="0" w:type="auto"/>
          </w:tcPr>
          <w:p w14:paraId="6141A0CE" w14:textId="77777777" w:rsidR="00227115" w:rsidRPr="00032EC6" w:rsidRDefault="00227115" w:rsidP="006A7DC6">
            <w:pPr>
              <w:spacing w:before="36" w:after="36"/>
              <w:jc w:val="right"/>
              <w:rPr>
                <w:rFonts w:eastAsia="Cambria"/>
              </w:rPr>
            </w:pPr>
            <w:r w:rsidRPr="00032EC6">
              <w:rPr>
                <w:rFonts w:eastAsia="Cambria"/>
              </w:rPr>
              <w:t>0.07</w:t>
            </w:r>
          </w:p>
        </w:tc>
        <w:tc>
          <w:tcPr>
            <w:tcW w:w="0" w:type="auto"/>
          </w:tcPr>
          <w:p w14:paraId="2DC2DE72"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27DC8C90" w14:textId="77777777" w:rsidR="00227115" w:rsidRPr="00032EC6" w:rsidRDefault="00227115" w:rsidP="006A7DC6">
            <w:pPr>
              <w:spacing w:before="36" w:after="36"/>
              <w:jc w:val="right"/>
              <w:rPr>
                <w:rFonts w:eastAsia="Cambria"/>
              </w:rPr>
            </w:pPr>
            <w:r w:rsidRPr="00032EC6">
              <w:rPr>
                <w:rFonts w:eastAsia="Cambria"/>
              </w:rPr>
              <w:t>0</w:t>
            </w:r>
          </w:p>
        </w:tc>
        <w:tc>
          <w:tcPr>
            <w:tcW w:w="0" w:type="auto"/>
          </w:tcPr>
          <w:p w14:paraId="53093F49" w14:textId="77777777" w:rsidR="00227115" w:rsidRPr="00032EC6" w:rsidRDefault="00227115" w:rsidP="006A7DC6">
            <w:pPr>
              <w:spacing w:before="36" w:after="36"/>
              <w:jc w:val="right"/>
              <w:rPr>
                <w:rFonts w:eastAsia="Cambria"/>
              </w:rPr>
            </w:pPr>
            <w:r w:rsidRPr="00032EC6">
              <w:rPr>
                <w:rFonts w:eastAsia="Cambria"/>
              </w:rPr>
              <w:t>0</w:t>
            </w:r>
          </w:p>
        </w:tc>
      </w:tr>
      <w:tr w:rsidR="00227115" w:rsidRPr="00032EC6" w14:paraId="1B4FB0FC" w14:textId="77777777" w:rsidTr="00657467">
        <w:trPr>
          <w:jc w:val="center"/>
        </w:trPr>
        <w:tc>
          <w:tcPr>
            <w:tcW w:w="0" w:type="auto"/>
            <w:tcBorders>
              <w:bottom w:val="single" w:sz="4" w:space="0" w:color="auto"/>
            </w:tcBorders>
          </w:tcPr>
          <w:p w14:paraId="0415965A" w14:textId="77777777" w:rsidR="00227115" w:rsidRPr="00032EC6" w:rsidRDefault="00227115" w:rsidP="006A7DC6">
            <w:pPr>
              <w:spacing w:before="36" w:after="36"/>
              <w:rPr>
                <w:rFonts w:eastAsia="Cambria"/>
              </w:rPr>
            </w:pPr>
            <w:r w:rsidRPr="00032EC6">
              <w:rPr>
                <w:rFonts w:eastAsia="Cambria"/>
              </w:rPr>
              <w:t>Present</w:t>
            </w:r>
          </w:p>
        </w:tc>
        <w:tc>
          <w:tcPr>
            <w:tcW w:w="0" w:type="auto"/>
            <w:tcBorders>
              <w:bottom w:val="single" w:sz="4" w:space="0" w:color="auto"/>
            </w:tcBorders>
          </w:tcPr>
          <w:p w14:paraId="4B35B8F6" w14:textId="77777777" w:rsidR="00227115" w:rsidRPr="00032EC6" w:rsidRDefault="00227115" w:rsidP="006A7DC6">
            <w:pPr>
              <w:spacing w:before="36" w:after="36"/>
              <w:rPr>
                <w:rFonts w:eastAsia="Cambria"/>
              </w:rPr>
            </w:pPr>
            <w:r w:rsidRPr="00032EC6">
              <w:rPr>
                <w:rFonts w:eastAsia="Cambria"/>
              </w:rPr>
              <w:t>Yes</w:t>
            </w:r>
          </w:p>
        </w:tc>
        <w:tc>
          <w:tcPr>
            <w:tcW w:w="0" w:type="auto"/>
            <w:tcBorders>
              <w:bottom w:val="single" w:sz="4" w:space="0" w:color="auto"/>
            </w:tcBorders>
          </w:tcPr>
          <w:p w14:paraId="67058D08" w14:textId="77777777" w:rsidR="00227115" w:rsidRPr="00032EC6" w:rsidRDefault="00227115" w:rsidP="006A7DC6">
            <w:pPr>
              <w:spacing w:before="36" w:after="36"/>
              <w:jc w:val="right"/>
              <w:rPr>
                <w:rFonts w:eastAsia="Cambria"/>
              </w:rPr>
            </w:pPr>
            <w:r w:rsidRPr="00032EC6">
              <w:rPr>
                <w:rFonts w:eastAsia="Cambria"/>
              </w:rPr>
              <w:t>20</w:t>
            </w:r>
          </w:p>
        </w:tc>
        <w:tc>
          <w:tcPr>
            <w:tcW w:w="0" w:type="auto"/>
            <w:tcBorders>
              <w:bottom w:val="single" w:sz="4" w:space="0" w:color="auto"/>
            </w:tcBorders>
          </w:tcPr>
          <w:p w14:paraId="5B0059AD" w14:textId="77777777" w:rsidR="00227115" w:rsidRPr="00032EC6" w:rsidRDefault="00227115" w:rsidP="006A7DC6">
            <w:pPr>
              <w:spacing w:before="36" w:after="36"/>
              <w:jc w:val="right"/>
              <w:rPr>
                <w:rFonts w:eastAsia="Cambria"/>
              </w:rPr>
            </w:pPr>
            <w:r w:rsidRPr="00032EC6">
              <w:rPr>
                <w:rFonts w:eastAsia="Cambria"/>
              </w:rPr>
              <w:t>1.35</w:t>
            </w:r>
          </w:p>
        </w:tc>
        <w:tc>
          <w:tcPr>
            <w:tcW w:w="0" w:type="auto"/>
            <w:tcBorders>
              <w:bottom w:val="single" w:sz="4" w:space="0" w:color="auto"/>
            </w:tcBorders>
          </w:tcPr>
          <w:p w14:paraId="377D1FA9" w14:textId="77777777" w:rsidR="00227115" w:rsidRPr="00032EC6" w:rsidRDefault="00227115" w:rsidP="006A7DC6">
            <w:pPr>
              <w:spacing w:before="36" w:after="36"/>
              <w:jc w:val="center"/>
              <w:rPr>
                <w:rFonts w:eastAsia="Cambria"/>
              </w:rPr>
            </w:pPr>
          </w:p>
        </w:tc>
        <w:tc>
          <w:tcPr>
            <w:tcW w:w="0" w:type="auto"/>
            <w:tcBorders>
              <w:bottom w:val="single" w:sz="4" w:space="0" w:color="auto"/>
            </w:tcBorders>
          </w:tcPr>
          <w:p w14:paraId="563459C1" w14:textId="77777777" w:rsidR="00227115" w:rsidRPr="00032EC6" w:rsidRDefault="00227115" w:rsidP="006A7DC6">
            <w:pPr>
              <w:spacing w:before="36" w:after="36"/>
              <w:jc w:val="right"/>
              <w:rPr>
                <w:rFonts w:eastAsia="Cambria"/>
              </w:rPr>
            </w:pPr>
            <w:r w:rsidRPr="00032EC6">
              <w:rPr>
                <w:rFonts w:eastAsia="Cambria"/>
              </w:rPr>
              <w:t>0.30</w:t>
            </w:r>
          </w:p>
        </w:tc>
        <w:tc>
          <w:tcPr>
            <w:tcW w:w="0" w:type="auto"/>
            <w:tcBorders>
              <w:bottom w:val="single" w:sz="4" w:space="0" w:color="auto"/>
            </w:tcBorders>
          </w:tcPr>
          <w:p w14:paraId="31642645" w14:textId="77777777" w:rsidR="00227115" w:rsidRPr="00032EC6" w:rsidRDefault="00227115" w:rsidP="006A7DC6">
            <w:pPr>
              <w:spacing w:before="36" w:after="36"/>
              <w:jc w:val="right"/>
              <w:rPr>
                <w:rFonts w:eastAsia="Cambria"/>
              </w:rPr>
            </w:pPr>
            <w:r w:rsidRPr="00032EC6">
              <w:rPr>
                <w:rFonts w:eastAsia="Cambria"/>
              </w:rPr>
              <w:t>7</w:t>
            </w:r>
          </w:p>
        </w:tc>
        <w:tc>
          <w:tcPr>
            <w:tcW w:w="0" w:type="auto"/>
            <w:tcBorders>
              <w:bottom w:val="single" w:sz="4" w:space="0" w:color="auto"/>
            </w:tcBorders>
          </w:tcPr>
          <w:p w14:paraId="6A1CE0C8" w14:textId="77777777" w:rsidR="00227115" w:rsidRPr="00032EC6" w:rsidRDefault="00227115" w:rsidP="006A7DC6">
            <w:pPr>
              <w:spacing w:before="36" w:after="36"/>
              <w:jc w:val="right"/>
              <w:rPr>
                <w:rFonts w:eastAsia="Cambria"/>
              </w:rPr>
            </w:pPr>
            <w:r w:rsidRPr="00032EC6">
              <w:rPr>
                <w:rFonts w:eastAsia="Cambria"/>
              </w:rPr>
              <w:t>11</w:t>
            </w:r>
          </w:p>
        </w:tc>
        <w:tc>
          <w:tcPr>
            <w:tcW w:w="0" w:type="auto"/>
            <w:tcBorders>
              <w:bottom w:val="single" w:sz="4" w:space="0" w:color="auto"/>
            </w:tcBorders>
          </w:tcPr>
          <w:p w14:paraId="70E84FF0" w14:textId="77777777" w:rsidR="00227115" w:rsidRPr="00032EC6" w:rsidRDefault="00227115" w:rsidP="006A7DC6">
            <w:pPr>
              <w:spacing w:before="36" w:after="36"/>
              <w:jc w:val="right"/>
              <w:rPr>
                <w:rFonts w:eastAsia="Cambria"/>
              </w:rPr>
            </w:pPr>
            <w:r w:rsidRPr="00032EC6">
              <w:rPr>
                <w:rFonts w:eastAsia="Cambria"/>
              </w:rPr>
              <w:t>1</w:t>
            </w:r>
          </w:p>
        </w:tc>
      </w:tr>
    </w:tbl>
    <w:p w14:paraId="5B4584B1" w14:textId="77777777" w:rsidR="00227115" w:rsidRPr="00032EC6" w:rsidRDefault="00227115" w:rsidP="00227115">
      <w:pPr>
        <w:spacing w:line="480" w:lineRule="auto"/>
        <w:contextualSpacing/>
      </w:pPr>
    </w:p>
    <w:p w14:paraId="15006FA4" w14:textId="72B1613C" w:rsidR="00227115" w:rsidRPr="00032EC6" w:rsidRDefault="00227115" w:rsidP="00227115">
      <w:pPr>
        <w:tabs>
          <w:tab w:val="left" w:pos="10620"/>
          <w:tab w:val="left" w:pos="10800"/>
          <w:tab w:val="left" w:pos="11790"/>
        </w:tabs>
        <w:spacing w:before="100" w:beforeAutospacing="1" w:after="100" w:afterAutospacing="1" w:line="480" w:lineRule="auto"/>
      </w:pPr>
      <w:r w:rsidRPr="00032EC6">
        <w:t>Table 4</w:t>
      </w:r>
      <w:r w:rsidR="004107CA" w:rsidRPr="00032EC6">
        <w:t xml:space="preserve"> Summary of female solitary bee visits</w:t>
      </w:r>
      <w:r w:rsidR="004661F6" w:rsidRPr="00032EC6">
        <w:t xml:space="preserve"> during soldier beetle treatment</w:t>
      </w:r>
      <w:r w:rsidR="004107CA" w:rsidRPr="00032EC6">
        <w:t xml:space="preserve">. </w:t>
      </w:r>
      <w:r w:rsidRPr="00032EC6">
        <w:t xml:space="preserve">“Treatment” refers to whether or not there was a soldier beetle present.  “Land” refers to whether or not the bee landed. “Duration” refers to the length of the visit in seconds and “S.E.” is the standard error of that mean.  “Pollen” and “nectar”” refer to the number of events in which pollen or nectar were collected.  “Exclusion” refers to the number of exclusion attempts by the soldier beetle. </w:t>
      </w:r>
    </w:p>
    <w:p w14:paraId="0988DEC7" w14:textId="77777777" w:rsidR="006A7DC6" w:rsidRPr="00032EC6" w:rsidRDefault="006A7DC6" w:rsidP="00C62967">
      <w:pPr>
        <w:widowControl w:val="0"/>
        <w:autoSpaceDE w:val="0"/>
        <w:autoSpaceDN w:val="0"/>
        <w:adjustRightInd w:val="0"/>
        <w:spacing w:line="480" w:lineRule="auto"/>
        <w:ind w:left="480" w:hanging="480"/>
        <w:sectPr w:rsidR="006A7DC6" w:rsidRPr="00032EC6" w:rsidSect="00C62967">
          <w:pgSz w:w="15840" w:h="12240" w:orient="landscape"/>
          <w:pgMar w:top="1440" w:right="1440" w:bottom="1440" w:left="1440" w:header="720" w:footer="720" w:gutter="0"/>
          <w:lnNumType w:countBy="1" w:restart="continuous"/>
          <w:cols w:space="720"/>
        </w:sectPr>
      </w:pPr>
    </w:p>
    <w:p w14:paraId="6DC40EA1" w14:textId="4C4E1505" w:rsidR="00227115" w:rsidRPr="00032EC6" w:rsidRDefault="006A7DC6" w:rsidP="00C62967">
      <w:pPr>
        <w:widowControl w:val="0"/>
        <w:autoSpaceDE w:val="0"/>
        <w:autoSpaceDN w:val="0"/>
        <w:adjustRightInd w:val="0"/>
        <w:spacing w:line="480" w:lineRule="auto"/>
        <w:ind w:left="480" w:hanging="480"/>
      </w:pPr>
      <w:r w:rsidRPr="00032EC6">
        <w:lastRenderedPageBreak/>
        <w:t>Figure Legends</w:t>
      </w:r>
    </w:p>
    <w:p w14:paraId="0132386E" w14:textId="3FCC4324" w:rsidR="006A7DC6" w:rsidRPr="00032EC6" w:rsidRDefault="006A7DC6" w:rsidP="006A7DC6">
      <w:pPr>
        <w:spacing w:line="480" w:lineRule="auto"/>
        <w:contextualSpacing/>
      </w:pPr>
      <w:r w:rsidRPr="00032EC6">
        <w:rPr>
          <w:b/>
          <w:rPrChange w:id="962" w:author="Deane" w:date="2017-05-10T13:15:00Z">
            <w:rPr/>
          </w:rPrChange>
        </w:rPr>
        <w:t>Fi</w:t>
      </w:r>
      <w:ins w:id="963" w:author="Deane" w:date="2017-05-10T13:15:00Z">
        <w:r w:rsidR="00BA404E" w:rsidRPr="00032EC6">
          <w:rPr>
            <w:b/>
            <w:rPrChange w:id="964" w:author="Deane" w:date="2017-05-10T13:15:00Z">
              <w:rPr/>
            </w:rPrChange>
          </w:rPr>
          <w:t>g.</w:t>
        </w:r>
      </w:ins>
      <w:del w:id="965" w:author="Deane" w:date="2017-05-10T13:15:00Z">
        <w:r w:rsidRPr="00032EC6" w:rsidDel="00BA404E">
          <w:rPr>
            <w:b/>
            <w:rPrChange w:id="966" w:author="Deane" w:date="2017-05-10T13:15:00Z">
              <w:rPr/>
            </w:rPrChange>
          </w:rPr>
          <w:delText>gure</w:delText>
        </w:r>
      </w:del>
      <w:r w:rsidRPr="00032EC6">
        <w:rPr>
          <w:b/>
          <w:rPrChange w:id="967" w:author="Deane" w:date="2017-05-10T13:15:00Z">
            <w:rPr/>
          </w:rPrChange>
        </w:rPr>
        <w:t xml:space="preserve"> 1</w:t>
      </w:r>
      <w:r w:rsidRPr="00032EC6">
        <w:t xml:space="preserve"> </w:t>
      </w:r>
      <w:r w:rsidRPr="00032EC6">
        <w:rPr>
          <w:i/>
        </w:rPr>
        <w:t xml:space="preserve">Phymata </w:t>
      </w:r>
      <w:proofErr w:type="gramStart"/>
      <w:r w:rsidRPr="00032EC6">
        <w:rPr>
          <w:i/>
        </w:rPr>
        <w:t>americana</w:t>
      </w:r>
      <w:proofErr w:type="gramEnd"/>
      <w:r w:rsidRPr="00032EC6">
        <w:t xml:space="preserve"> (left) and </w:t>
      </w:r>
      <w:r w:rsidRPr="00032EC6">
        <w:rPr>
          <w:i/>
        </w:rPr>
        <w:t>Chauliognathus basilis</w:t>
      </w:r>
      <w:r w:rsidRPr="00032EC6">
        <w:t xml:space="preserve"> (right) on </w:t>
      </w:r>
      <w:r w:rsidRPr="00032EC6">
        <w:rPr>
          <w:i/>
        </w:rPr>
        <w:t>Helianthus petiolaris</w:t>
      </w:r>
      <w:r w:rsidRPr="00032EC6">
        <w:t xml:space="preserve"> </w:t>
      </w:r>
      <w:del w:id="968" w:author="Adrian" w:date="2017-06-14T13:05:00Z">
        <w:r w:rsidRPr="00032EC6" w:rsidDel="005E1935">
          <w:delText>blooms</w:delText>
        </w:r>
      </w:del>
      <w:ins w:id="969" w:author="Adrian" w:date="2017-06-14T13:05:00Z">
        <w:r w:rsidR="005E1935">
          <w:t>inflorescences.</w:t>
        </w:r>
      </w:ins>
    </w:p>
    <w:p w14:paraId="61031099" w14:textId="77777777" w:rsidR="00F42063" w:rsidRPr="00032EC6" w:rsidRDefault="00F42063" w:rsidP="006A7DC6">
      <w:pPr>
        <w:spacing w:line="480" w:lineRule="auto"/>
        <w:contextualSpacing/>
      </w:pPr>
    </w:p>
    <w:p w14:paraId="0068E31B" w14:textId="1405E62F" w:rsidR="00F42063" w:rsidRPr="00032EC6" w:rsidRDefault="00F42063" w:rsidP="002F6426">
      <w:pPr>
        <w:spacing w:line="480" w:lineRule="auto"/>
        <w:contextualSpacing/>
      </w:pPr>
      <w:del w:id="970" w:author="Deane" w:date="2017-05-10T13:15:00Z">
        <w:r w:rsidRPr="00032EC6" w:rsidDel="00BA404E">
          <w:rPr>
            <w:b/>
            <w:rPrChange w:id="971" w:author="Deane" w:date="2017-05-10T13:16:00Z">
              <w:rPr/>
            </w:rPrChange>
          </w:rPr>
          <w:delText xml:space="preserve">Figure </w:delText>
        </w:r>
      </w:del>
      <w:ins w:id="972" w:author="Deane" w:date="2017-05-10T13:15:00Z">
        <w:r w:rsidR="00BA404E" w:rsidRPr="00032EC6">
          <w:rPr>
            <w:b/>
            <w:rPrChange w:id="973" w:author="Deane" w:date="2017-05-10T13:16:00Z">
              <w:rPr/>
            </w:rPrChange>
          </w:rPr>
          <w:t xml:space="preserve">Fig. </w:t>
        </w:r>
      </w:ins>
      <w:r w:rsidRPr="00032EC6">
        <w:rPr>
          <w:b/>
          <w:rPrChange w:id="974" w:author="Deane" w:date="2017-05-10T13:16:00Z">
            <w:rPr/>
          </w:rPrChange>
        </w:rPr>
        <w:t>2</w:t>
      </w:r>
      <w:r w:rsidRPr="00032EC6">
        <w:t xml:space="preserve"> Diagram of the sampling design for one block in the experimental garden. Each cell represents one flower. Matching numbers in a cell indicate flower pairs and the order of observations. The shading represents the treatment of the flower. Flowers received the same treatment throughout the experiment. The order they were observed in </w:t>
      </w:r>
      <w:r w:rsidR="008D7CE6" w:rsidRPr="00032EC6">
        <w:t xml:space="preserve">and the </w:t>
      </w:r>
      <w:r w:rsidRPr="00032EC6">
        <w:t xml:space="preserve">flower they were paired with was randomly assigned each day     </w:t>
      </w:r>
    </w:p>
    <w:p w14:paraId="56AD15C0" w14:textId="19B9C4AD" w:rsidR="00F42063" w:rsidRPr="00032EC6" w:rsidRDefault="00F42063" w:rsidP="00F42063">
      <w:pPr>
        <w:spacing w:before="100" w:beforeAutospacing="1" w:after="100" w:afterAutospacing="1" w:line="480" w:lineRule="auto"/>
      </w:pPr>
      <w:commentRangeStart w:id="975"/>
      <w:r w:rsidRPr="00032EC6">
        <w:rPr>
          <w:b/>
          <w:rPrChange w:id="976" w:author="Deane" w:date="2017-05-10T13:16:00Z">
            <w:rPr>
              <w:rFonts w:ascii="Times" w:hAnsi="Times"/>
            </w:rPr>
          </w:rPrChange>
        </w:rPr>
        <w:t>Fig</w:t>
      </w:r>
      <w:ins w:id="977" w:author="Deane" w:date="2017-05-10T13:16:00Z">
        <w:r w:rsidR="00BA404E" w:rsidRPr="00032EC6">
          <w:rPr>
            <w:b/>
            <w:rPrChange w:id="978" w:author="Deane" w:date="2017-05-10T13:16:00Z">
              <w:rPr>
                <w:rFonts w:ascii="Times" w:hAnsi="Times"/>
              </w:rPr>
            </w:rPrChange>
          </w:rPr>
          <w:t>.</w:t>
        </w:r>
      </w:ins>
      <w:del w:id="979" w:author="Deane" w:date="2017-05-10T13:16:00Z">
        <w:r w:rsidRPr="00032EC6" w:rsidDel="00BA404E">
          <w:rPr>
            <w:b/>
            <w:rPrChange w:id="980" w:author="Deane" w:date="2017-05-10T13:16:00Z">
              <w:rPr>
                <w:rFonts w:ascii="Times" w:hAnsi="Times"/>
              </w:rPr>
            </w:rPrChange>
          </w:rPr>
          <w:delText>ure</w:delText>
        </w:r>
      </w:del>
      <w:r w:rsidRPr="00032EC6">
        <w:rPr>
          <w:b/>
          <w:rPrChange w:id="981" w:author="Deane" w:date="2017-05-10T13:16:00Z">
            <w:rPr>
              <w:rFonts w:ascii="Times" w:hAnsi="Times"/>
            </w:rPr>
          </w:rPrChange>
        </w:rPr>
        <w:t xml:space="preserve"> 3</w:t>
      </w:r>
      <w:r w:rsidRPr="00032EC6">
        <w:t xml:space="preserve"> </w:t>
      </w:r>
      <w:del w:id="982" w:author="Adrian" w:date="2017-06-14T13:08:00Z">
        <w:r w:rsidR="00EC29FF" w:rsidRPr="00032EC6" w:rsidDel="005E1935">
          <w:delText>Number of v</w:delText>
        </w:r>
        <w:r w:rsidRPr="00032EC6" w:rsidDel="005E1935">
          <w:delText xml:space="preserve">isits (mean </w:delText>
        </w:r>
        <w:r w:rsidR="009E002E" w:rsidRPr="00032EC6" w:rsidDel="005E1935">
          <w:delText>±</w:delText>
        </w:r>
        <w:r w:rsidRPr="00032EC6" w:rsidDel="005E1935">
          <w:delText xml:space="preserve"> SE) per </w:delText>
        </w:r>
        <w:r w:rsidR="008D7CE6" w:rsidRPr="00032EC6" w:rsidDel="005E1935">
          <w:delText>observation</w:delText>
        </w:r>
        <w:r w:rsidR="000C0946" w:rsidRPr="00032EC6" w:rsidDel="005E1935">
          <w:delText xml:space="preserve"> </w:delText>
        </w:r>
        <w:commentRangeEnd w:id="975"/>
        <w:r w:rsidR="005E1935" w:rsidDel="005E1935">
          <w:rPr>
            <w:rStyle w:val="CommentReference"/>
          </w:rPr>
          <w:commentReference w:id="975"/>
        </w:r>
        <w:r w:rsidRPr="00032EC6" w:rsidDel="005E1935">
          <w:delText>for female solitary bees. (</w:delText>
        </w:r>
      </w:del>
      <w:del w:id="983" w:author="Adrian" w:date="2017-06-14T13:06:00Z">
        <w:r w:rsidRPr="00032EC6" w:rsidDel="005E1935">
          <w:delText>A</w:delText>
        </w:r>
      </w:del>
      <w:del w:id="984" w:author="Adrian" w:date="2017-06-14T13:08:00Z">
        <w:r w:rsidRPr="00032EC6" w:rsidDel="005E1935">
          <w:delText>) Mean visitation rate of female solitary bees to ambush bug occupied and unoccupied flowers. (</w:delText>
        </w:r>
      </w:del>
      <w:del w:id="985" w:author="Adrian" w:date="2017-06-14T13:06:00Z">
        <w:r w:rsidRPr="00032EC6" w:rsidDel="005E1935">
          <w:delText>B</w:delText>
        </w:r>
      </w:del>
      <w:del w:id="986" w:author="Adrian" w:date="2017-06-14T13:08:00Z">
        <w:r w:rsidRPr="00032EC6" w:rsidDel="005E1935">
          <w:delText>) Visitation rate of female solitary bees to beetle occupied and unoccupied flowers. (</w:delText>
        </w:r>
      </w:del>
      <w:del w:id="987" w:author="Adrian" w:date="2017-06-14T13:06:00Z">
        <w:r w:rsidRPr="00032EC6" w:rsidDel="005E1935">
          <w:delText>C</w:delText>
        </w:r>
      </w:del>
      <w:del w:id="988" w:author="Adrian" w:date="2017-06-14T13:08:00Z">
        <w:r w:rsidRPr="00032EC6" w:rsidDel="005E1935">
          <w:delText>) Effect of observation pair (an analog of time, as pair 1 was observed first and pair 10 was observed last on each day) on solitary bee visitation rates during the ambush bug trials.  (</w:delText>
        </w:r>
      </w:del>
      <w:del w:id="989" w:author="Adrian" w:date="2017-06-14T13:06:00Z">
        <w:r w:rsidRPr="00032EC6" w:rsidDel="005E1935">
          <w:delText>D</w:delText>
        </w:r>
      </w:del>
      <w:del w:id="990" w:author="Adrian" w:date="2017-06-14T13:08:00Z">
        <w:r w:rsidRPr="00032EC6" w:rsidDel="005E1935">
          <w:delText xml:space="preserve">) Effect of observation pair on solitary bee visitation rates during </w:delText>
        </w:r>
        <w:r w:rsidR="00566CA5" w:rsidRPr="00032EC6" w:rsidDel="005E1935">
          <w:delText>beetle trials</w:delText>
        </w:r>
        <w:r w:rsidRPr="00032EC6" w:rsidDel="005E1935">
          <w:delText xml:space="preserve">   </w:delText>
        </w:r>
      </w:del>
      <w:ins w:id="991" w:author="Adrian" w:date="2017-06-14T13:08:00Z">
        <w:r w:rsidR="005E1935">
          <w:t>Ambush bug presence had no effect on the total number of solitary bee visits per flower (a), although there was a significant</w:t>
        </w:r>
      </w:ins>
      <w:ins w:id="992" w:author="Adrian" w:date="2017-06-14T13:10:00Z">
        <w:r w:rsidR="005E1935">
          <w:t xml:space="preserve"> random</w:t>
        </w:r>
      </w:ins>
      <w:ins w:id="993" w:author="Adrian" w:date="2017-06-14T13:08:00Z">
        <w:r w:rsidR="005E1935">
          <w:t xml:space="preserve"> effect of Pair (synonymous with Observation time)</w:t>
        </w:r>
      </w:ins>
      <w:ins w:id="994" w:author="Adrian" w:date="2017-06-14T13:10:00Z">
        <w:r w:rsidR="0003375E">
          <w:t xml:space="preserve"> suggesting the visits declined over the day </w:t>
        </w:r>
      </w:ins>
      <w:ins w:id="995" w:author="Adrian" w:date="2017-06-14T13:11:00Z">
        <w:r w:rsidR="0003375E">
          <w:t xml:space="preserve">when predators were present </w:t>
        </w:r>
      </w:ins>
      <w:ins w:id="996" w:author="Adrian" w:date="2017-06-14T13:10:00Z">
        <w:r w:rsidR="0003375E">
          <w:t>(b). Soldier beetles had no overall</w:t>
        </w:r>
      </w:ins>
      <w:ins w:id="997" w:author="Adrian" w:date="2017-06-14T13:11:00Z">
        <w:r w:rsidR="0003375E">
          <w:t xml:space="preserve"> effect on the number of solitary bee visits (</w:t>
        </w:r>
      </w:ins>
      <w:ins w:id="998" w:author="Adrian" w:date="2017-06-14T13:13:00Z">
        <w:r w:rsidR="0003375E">
          <w:t>c</w:t>
        </w:r>
      </w:ins>
      <w:ins w:id="999" w:author="Adrian" w:date="2017-06-14T13:11:00Z">
        <w:r w:rsidR="0003375E">
          <w:t xml:space="preserve">) which were uniformly low across the </w:t>
        </w:r>
      </w:ins>
      <w:ins w:id="1000" w:author="Adrian" w:date="2017-06-14T13:13:00Z">
        <w:r w:rsidR="0003375E">
          <w:t>observation</w:t>
        </w:r>
      </w:ins>
      <w:ins w:id="1001" w:author="Adrian" w:date="2017-06-14T13:11:00Z">
        <w:r w:rsidR="0003375E">
          <w:t xml:space="preserve"> </w:t>
        </w:r>
      </w:ins>
      <w:ins w:id="1002" w:author="Adrian" w:date="2017-06-14T13:13:00Z">
        <w:r w:rsidR="0003375E">
          <w:t>period (d).</w:t>
        </w:r>
      </w:ins>
    </w:p>
    <w:p w14:paraId="5A689FBD" w14:textId="59252E5A" w:rsidR="00F42063" w:rsidRPr="00032EC6" w:rsidRDefault="00F42063" w:rsidP="009E002E">
      <w:pPr>
        <w:widowControl w:val="0"/>
        <w:autoSpaceDE w:val="0"/>
        <w:autoSpaceDN w:val="0"/>
        <w:adjustRightInd w:val="0"/>
        <w:spacing w:line="480" w:lineRule="auto"/>
      </w:pPr>
      <w:r w:rsidRPr="00032EC6">
        <w:rPr>
          <w:b/>
          <w:rPrChange w:id="1003" w:author="Deane" w:date="2017-05-10T13:16:00Z">
            <w:rPr>
              <w:rFonts w:ascii="Times" w:hAnsi="Times"/>
            </w:rPr>
          </w:rPrChange>
        </w:rPr>
        <w:t>Fig</w:t>
      </w:r>
      <w:ins w:id="1004" w:author="Deane" w:date="2017-05-10T13:16:00Z">
        <w:r w:rsidR="00BA404E" w:rsidRPr="00032EC6">
          <w:rPr>
            <w:b/>
            <w:rPrChange w:id="1005" w:author="Deane" w:date="2017-05-10T13:16:00Z">
              <w:rPr>
                <w:rFonts w:ascii="Times" w:hAnsi="Times"/>
              </w:rPr>
            </w:rPrChange>
          </w:rPr>
          <w:t>.</w:t>
        </w:r>
      </w:ins>
      <w:del w:id="1006" w:author="Deane" w:date="2017-05-10T13:16:00Z">
        <w:r w:rsidRPr="00032EC6" w:rsidDel="00BA404E">
          <w:rPr>
            <w:b/>
            <w:rPrChange w:id="1007" w:author="Deane" w:date="2017-05-10T13:16:00Z">
              <w:rPr>
                <w:rFonts w:ascii="Times" w:hAnsi="Times"/>
              </w:rPr>
            </w:rPrChange>
          </w:rPr>
          <w:delText>ure</w:delText>
        </w:r>
      </w:del>
      <w:r w:rsidRPr="00032EC6">
        <w:rPr>
          <w:b/>
          <w:rPrChange w:id="1008" w:author="Deane" w:date="2017-05-10T13:16:00Z">
            <w:rPr>
              <w:rFonts w:ascii="Times" w:hAnsi="Times"/>
            </w:rPr>
          </w:rPrChange>
        </w:rPr>
        <w:t xml:space="preserve"> 4</w:t>
      </w:r>
      <w:r w:rsidRPr="00032EC6">
        <w:t xml:space="preserve"> Duration (in seconds) of bee visits to flowers with and without occupants (Mean </w:t>
      </w:r>
      <w:r w:rsidR="009E002E" w:rsidRPr="00032EC6">
        <w:t xml:space="preserve">± </w:t>
      </w:r>
      <w:r w:rsidRPr="00032EC6">
        <w:t>SE).  (</w:t>
      </w:r>
      <w:del w:id="1009" w:author="Adrian" w:date="2017-06-14T13:07:00Z">
        <w:r w:rsidRPr="00032EC6" w:rsidDel="005E1935">
          <w:delText>A</w:delText>
        </w:r>
      </w:del>
      <w:ins w:id="1010" w:author="Adrian" w:date="2017-06-14T13:07:00Z">
        <w:r w:rsidR="005E1935">
          <w:t>a</w:t>
        </w:r>
      </w:ins>
      <w:r w:rsidRPr="00032EC6">
        <w:t xml:space="preserve">) </w:t>
      </w:r>
      <w:r w:rsidR="00E73178" w:rsidRPr="00032EC6">
        <w:t xml:space="preserve">Mean visit duration of female solitary bees to ambush bug occupied and unoccupied flowers. </w:t>
      </w:r>
      <w:r w:rsidRPr="00032EC6">
        <w:t>(</w:t>
      </w:r>
      <w:del w:id="1011" w:author="Adrian" w:date="2017-06-14T13:07:00Z">
        <w:r w:rsidRPr="00032EC6" w:rsidDel="005E1935">
          <w:delText>B</w:delText>
        </w:r>
      </w:del>
      <w:ins w:id="1012" w:author="Adrian" w:date="2017-06-14T13:07:00Z">
        <w:r w:rsidR="005E1935">
          <w:t>b</w:t>
        </w:r>
      </w:ins>
      <w:r w:rsidRPr="00032EC6">
        <w:t>)</w:t>
      </w:r>
      <w:r w:rsidR="00566CA5" w:rsidRPr="00032EC6">
        <w:t xml:space="preserve"> Mean visit duration of female solitary bees to beetle occupied and unoccupied flowers.</w:t>
      </w:r>
      <w:r w:rsidRPr="00032EC6">
        <w:t xml:space="preserve"> (</w:t>
      </w:r>
      <w:del w:id="1013" w:author="Adrian" w:date="2017-06-14T13:07:00Z">
        <w:r w:rsidRPr="00032EC6" w:rsidDel="005E1935">
          <w:delText>C</w:delText>
        </w:r>
      </w:del>
      <w:ins w:id="1014" w:author="Adrian" w:date="2017-06-14T13:07:00Z">
        <w:r w:rsidR="005E1935">
          <w:t>c</w:t>
        </w:r>
      </w:ins>
      <w:r w:rsidRPr="00032EC6">
        <w:t xml:space="preserve">) </w:t>
      </w:r>
      <w:r w:rsidR="00566CA5" w:rsidRPr="00032EC6">
        <w:t>Effect of observation pair on solitary bee visit duration during the ambush bug trials.</w:t>
      </w:r>
      <w:r w:rsidR="00566CA5" w:rsidRPr="00032EC6" w:rsidDel="00566CA5">
        <w:t xml:space="preserve"> </w:t>
      </w:r>
      <w:r w:rsidRPr="00032EC6">
        <w:t>(</w:t>
      </w:r>
      <w:del w:id="1015" w:author="Adrian" w:date="2017-06-14T13:07:00Z">
        <w:r w:rsidRPr="00032EC6" w:rsidDel="005E1935">
          <w:delText>D</w:delText>
        </w:r>
      </w:del>
      <w:ins w:id="1016" w:author="Adrian" w:date="2017-06-14T13:07:00Z">
        <w:r w:rsidR="005E1935">
          <w:t>d</w:t>
        </w:r>
      </w:ins>
      <w:r w:rsidRPr="00032EC6">
        <w:t xml:space="preserve">) </w:t>
      </w:r>
      <w:r w:rsidR="00566CA5" w:rsidRPr="00032EC6">
        <w:t>Effect of observation pair on solitary bee visit duration during beetle trials</w:t>
      </w:r>
    </w:p>
    <w:sectPr w:rsidR="00F42063" w:rsidRPr="00032EC6" w:rsidSect="006A7DC6">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drian" w:date="2017-06-14T12:50:00Z" w:initials="ALC">
    <w:p w14:paraId="77308E75" w14:textId="77777777" w:rsidR="008E5301" w:rsidRDefault="008E5301">
      <w:pPr>
        <w:pStyle w:val="CommentText"/>
      </w:pPr>
      <w:r>
        <w:rPr>
          <w:rStyle w:val="CommentReference"/>
        </w:rPr>
        <w:annotationRef/>
      </w:r>
    </w:p>
    <w:p w14:paraId="2724F629" w14:textId="1E9970C8" w:rsidR="008E5301" w:rsidRDefault="008E5301">
      <w:pPr>
        <w:pStyle w:val="CommentText"/>
      </w:pPr>
      <w:r>
        <w:t>Some alternate titles:</w:t>
      </w:r>
    </w:p>
    <w:p w14:paraId="2357F7B4" w14:textId="77777777" w:rsidR="008E5301" w:rsidRDefault="008E5301">
      <w:pPr>
        <w:pStyle w:val="CommentText"/>
      </w:pPr>
    </w:p>
    <w:p w14:paraId="3098D410" w14:textId="28227E80" w:rsidR="008E5301" w:rsidRDefault="008E5301">
      <w:pPr>
        <w:pStyle w:val="CommentText"/>
      </w:pPr>
      <w:r>
        <w:t>Altered foraging behavior of solitary bees in response to competition from soldier beetles (Cantharidae) but not ambush bugs (Reduviidae).</w:t>
      </w:r>
    </w:p>
    <w:p w14:paraId="363DD7C2" w14:textId="77777777" w:rsidR="008E5301" w:rsidRDefault="008E5301">
      <w:pPr>
        <w:pStyle w:val="CommentText"/>
      </w:pPr>
    </w:p>
    <w:p w14:paraId="1E680C09" w14:textId="491E42E5" w:rsidR="008E5301" w:rsidRDefault="008E5301">
      <w:pPr>
        <w:pStyle w:val="CommentText"/>
      </w:pPr>
      <w:r>
        <w:t>Solitary bee foraging behavior changes in the presence of competitors but not predators</w:t>
      </w:r>
    </w:p>
    <w:p w14:paraId="1931D622" w14:textId="77777777" w:rsidR="008E5301" w:rsidRDefault="008E5301">
      <w:pPr>
        <w:pStyle w:val="CommentText"/>
      </w:pPr>
    </w:p>
    <w:p w14:paraId="2CD7D219" w14:textId="37D2B46D" w:rsidR="008E5301" w:rsidRDefault="008E5301">
      <w:pPr>
        <w:pStyle w:val="CommentText"/>
      </w:pPr>
      <w:r>
        <w:t xml:space="preserve">Changes in solitary bee foraging behavior in response to competitors but not predators. </w:t>
      </w:r>
    </w:p>
    <w:p w14:paraId="585256DB" w14:textId="77777777" w:rsidR="008E5301" w:rsidRDefault="008E5301">
      <w:pPr>
        <w:pStyle w:val="CommentText"/>
      </w:pPr>
    </w:p>
    <w:p w14:paraId="23D64442" w14:textId="449EAD86" w:rsidR="008E5301" w:rsidRDefault="008E5301">
      <w:pPr>
        <w:pStyle w:val="CommentText"/>
      </w:pPr>
      <w:r>
        <w:t>Impacts of competitors and predators on solitary bee foraging behavior</w:t>
      </w:r>
    </w:p>
    <w:p w14:paraId="50BE83CA" w14:textId="77777777" w:rsidR="008E5301" w:rsidRDefault="008E5301">
      <w:pPr>
        <w:pStyle w:val="CommentText"/>
      </w:pPr>
    </w:p>
    <w:p w14:paraId="5B976933" w14:textId="77777777" w:rsidR="008E5301" w:rsidRDefault="008E5301">
      <w:pPr>
        <w:pStyle w:val="CommentText"/>
      </w:pPr>
    </w:p>
  </w:comment>
  <w:comment w:id="26" w:author="Deane" w:date="2017-06-14T12:50:00Z" w:initials="D">
    <w:p w14:paraId="31A26719" w14:textId="4C0A6919" w:rsidR="008E5301" w:rsidRDefault="008E5301">
      <w:pPr>
        <w:pStyle w:val="CommentText"/>
      </w:pPr>
      <w:r>
        <w:rPr>
          <w:rStyle w:val="CommentReference"/>
        </w:rPr>
        <w:annotationRef/>
      </w:r>
      <w:r>
        <w:t>Guidelines say that acknowledgments should go on the title page</w:t>
      </w:r>
    </w:p>
  </w:comment>
  <w:comment w:id="28" w:author="Adrian" w:date="2017-06-14T12:52:00Z" w:initials="ALC">
    <w:p w14:paraId="6068B326" w14:textId="1FC9CF23" w:rsidR="008E5301" w:rsidRDefault="008E5301">
      <w:pPr>
        <w:pStyle w:val="CommentText"/>
      </w:pPr>
      <w:r>
        <w:rPr>
          <w:rStyle w:val="CommentReference"/>
        </w:rPr>
        <w:annotationRef/>
      </w:r>
      <w:r>
        <w:t xml:space="preserve">I think I can come up with a better sentence to talk about the different effects of competitors and predators, although not thoroughly tested in most systems, including pollination. I don’t think you should focus on the ‘cues’ since you’re not measuring such things. </w:t>
      </w:r>
    </w:p>
  </w:comment>
  <w:comment w:id="133" w:author="Deane" w:date="2017-06-14T12:50:00Z" w:initials="D">
    <w:p w14:paraId="5F66325C" w14:textId="1BC108FA" w:rsidR="008E5301" w:rsidRDefault="008E5301">
      <w:pPr>
        <w:pStyle w:val="CommentText"/>
      </w:pPr>
      <w:r>
        <w:rPr>
          <w:rStyle w:val="CommentReference"/>
        </w:rPr>
        <w:annotationRef/>
      </w:r>
      <w:r>
        <w:t>Delete?</w:t>
      </w:r>
    </w:p>
  </w:comment>
  <w:comment w:id="237" w:author="Adrian" w:date="2017-06-14T12:50:00Z" w:initials="ALC">
    <w:p w14:paraId="43AB2C83" w14:textId="512B2320" w:rsidR="008E5301" w:rsidRDefault="008E5301">
      <w:pPr>
        <w:pStyle w:val="CommentText"/>
      </w:pPr>
      <w:r>
        <w:rPr>
          <w:rStyle w:val="CommentReference"/>
        </w:rPr>
        <w:annotationRef/>
      </w:r>
      <w:r>
        <w:t>More risk averse than what?</w:t>
      </w:r>
    </w:p>
  </w:comment>
  <w:comment w:id="270" w:author="Adrian" w:date="2017-06-14T12:50:00Z" w:initials="ALC">
    <w:p w14:paraId="40F51D70" w14:textId="19AD6BFF" w:rsidR="008E5301" w:rsidRDefault="008E5301">
      <w:pPr>
        <w:pStyle w:val="CommentText"/>
      </w:pPr>
      <w:r>
        <w:rPr>
          <w:rStyle w:val="CommentReference"/>
        </w:rPr>
        <w:annotationRef/>
      </w:r>
      <w:r>
        <w:t>Did you have a priori hypotheses for predator vs competitor?</w:t>
      </w:r>
    </w:p>
  </w:comment>
  <w:comment w:id="283" w:author="Adrian" w:date="2017-06-14T12:50:00Z" w:initials="ALC">
    <w:p w14:paraId="10D277A1" w14:textId="6A3A8189" w:rsidR="008E5301" w:rsidRDefault="008E5301">
      <w:pPr>
        <w:pStyle w:val="CommentText"/>
      </w:pPr>
      <w:r>
        <w:rPr>
          <w:rStyle w:val="CommentReference"/>
        </w:rPr>
        <w:annotationRef/>
      </w:r>
      <w:r>
        <w:t>I think this can go into the supplementary material</w:t>
      </w:r>
    </w:p>
  </w:comment>
  <w:comment w:id="342" w:author="Adrian" w:date="2017-06-14T12:50:00Z" w:initials="ALC">
    <w:p w14:paraId="2714CDA0" w14:textId="1CC1792B" w:rsidR="008E5301" w:rsidRDefault="008E5301">
      <w:pPr>
        <w:pStyle w:val="CommentText"/>
      </w:pPr>
      <w:r>
        <w:rPr>
          <w:rStyle w:val="CommentReference"/>
        </w:rPr>
        <w:annotationRef/>
      </w:r>
      <w:r>
        <w:t>Alternatively, just make a supplementary figure of beetle vs ambush bug occupancy and density.</w:t>
      </w:r>
    </w:p>
  </w:comment>
  <w:comment w:id="344" w:author="Adrian" w:date="2017-06-14T12:50:00Z" w:initials="ALC">
    <w:p w14:paraId="77BCF96D" w14:textId="77777777" w:rsidR="008E5301" w:rsidRDefault="008E5301" w:rsidP="00585305">
      <w:pPr>
        <w:pStyle w:val="CommentText"/>
      </w:pPr>
      <w:r>
        <w:rPr>
          <w:rStyle w:val="CommentReference"/>
        </w:rPr>
        <w:annotationRef/>
      </w:r>
      <w:r>
        <w:t>Can we include plant occupancy and flower occupancy?</w:t>
      </w:r>
    </w:p>
  </w:comment>
  <w:comment w:id="468" w:author="Adrian" w:date="2017-06-14T12:50:00Z" w:initials="ALC">
    <w:p w14:paraId="4D8C5DA0" w14:textId="70AAEBE8" w:rsidR="008E5301" w:rsidRDefault="008E5301">
      <w:pPr>
        <w:pStyle w:val="CommentText"/>
      </w:pPr>
      <w:r>
        <w:rPr>
          <w:rStyle w:val="CommentReference"/>
        </w:rPr>
        <w:annotationRef/>
      </w:r>
      <w:r>
        <w:t>I think you should refer to the treatments as what they are: occupied vs control. ‘Treatment’ alone is vague and can be confusing.</w:t>
      </w:r>
    </w:p>
  </w:comment>
  <w:comment w:id="488" w:author="Adrian" w:date="2017-06-14T12:50:00Z" w:initials="ALC">
    <w:p w14:paraId="768F7FAA" w14:textId="03AEB566" w:rsidR="008E5301" w:rsidRDefault="008E5301">
      <w:pPr>
        <w:pStyle w:val="CommentText"/>
      </w:pPr>
      <w:r>
        <w:rPr>
          <w:rStyle w:val="CommentReference"/>
        </w:rPr>
        <w:annotationRef/>
      </w:r>
      <w:r>
        <w:t>How many were changed? This should be included in parentheses.</w:t>
      </w:r>
    </w:p>
  </w:comment>
  <w:comment w:id="591" w:author="Adrian" w:date="2017-06-14T12:50:00Z" w:initials="ALC">
    <w:p w14:paraId="555A6B1F" w14:textId="5F0DD62B" w:rsidR="008E5301" w:rsidRDefault="008E5301">
      <w:pPr>
        <w:pStyle w:val="CommentText"/>
      </w:pPr>
      <w:r>
        <w:rPr>
          <w:rStyle w:val="CommentReference"/>
        </w:rPr>
        <w:annotationRef/>
      </w:r>
      <w:r>
        <w:t>There is no data or results presented on these. If you have them I can take a look. It might be important to legitimize whether your bugs and beetles are indeed predators and competitors.</w:t>
      </w:r>
    </w:p>
  </w:comment>
  <w:comment w:id="603" w:author="Adrian" w:date="2017-06-14T12:50:00Z" w:initials="ALC">
    <w:p w14:paraId="31A20929" w14:textId="3046436F" w:rsidR="008E5301" w:rsidRDefault="008E5301">
      <w:pPr>
        <w:pStyle w:val="CommentText"/>
      </w:pPr>
      <w:r>
        <w:rPr>
          <w:rStyle w:val="CommentReference"/>
        </w:rPr>
        <w:annotationRef/>
      </w:r>
      <w:r>
        <w:t>It doesn't appear that the anaylses address this in any way. I would be tempted to remove this and just add in the discussion.</w:t>
      </w:r>
    </w:p>
    <w:p w14:paraId="6F37F940" w14:textId="77777777" w:rsidR="008E5301" w:rsidRDefault="008E5301">
      <w:pPr>
        <w:pStyle w:val="CommentText"/>
      </w:pPr>
    </w:p>
    <w:p w14:paraId="5E71A918" w14:textId="5A49F44E" w:rsidR="008E5301" w:rsidRDefault="008E5301">
      <w:pPr>
        <w:pStyle w:val="CommentText"/>
      </w:pPr>
      <w:r>
        <w:t>Unless you’re saying the observation period (i.e., declines from day 1-3?) and that’s why day is included in the model.</w:t>
      </w:r>
    </w:p>
    <w:p w14:paraId="14597AB7" w14:textId="77777777" w:rsidR="008E5301" w:rsidRDefault="008E5301">
      <w:pPr>
        <w:pStyle w:val="CommentText"/>
      </w:pPr>
    </w:p>
    <w:p w14:paraId="2E5140E7" w14:textId="7777DD97" w:rsidR="008E5301" w:rsidRDefault="008E5301">
      <w:pPr>
        <w:pStyle w:val="CommentText"/>
      </w:pPr>
      <w:r>
        <w:t>ALC* Ahh, from the results it seems that ‘pair’ is your metric of declining activity over the day, is that correct? If so that should be moved up here.</w:t>
      </w:r>
    </w:p>
  </w:comment>
  <w:comment w:id="638" w:author="Adrian" w:date="2017-06-14T12:50:00Z" w:initials="ALC">
    <w:p w14:paraId="3B3A6EC7" w14:textId="554F09A3" w:rsidR="008E5301" w:rsidRDefault="008E5301">
      <w:pPr>
        <w:pStyle w:val="CommentText"/>
      </w:pPr>
      <w:r>
        <w:rPr>
          <w:rStyle w:val="CommentReference"/>
        </w:rPr>
        <w:annotationRef/>
      </w:r>
      <w:r>
        <w:t>Do you mean linear mixed effects since it’s still got random effects but you didn’t have to specify distributions? Maybe I’ll take a look at the model for GLMM since everything should be the exact same as or visit number. Can you do a log normal GLMM in R?</w:t>
      </w:r>
    </w:p>
  </w:comment>
  <w:comment w:id="658" w:author="Adrian" w:date="2017-06-14T12:50:00Z" w:initials="ALC">
    <w:p w14:paraId="71B1A3F8" w14:textId="2F8324CD" w:rsidR="008E5301" w:rsidRDefault="008E5301">
      <w:pPr>
        <w:pStyle w:val="CommentText"/>
      </w:pPr>
      <w:r>
        <w:rPr>
          <w:rStyle w:val="CommentReference"/>
        </w:rPr>
        <w:annotationRef/>
      </w:r>
      <w:r>
        <w:t>This is where some competitive and predatory data would be useful.</w:t>
      </w:r>
    </w:p>
  </w:comment>
  <w:comment w:id="693" w:author="Adrian" w:date="2017-06-14T12:50:00Z" w:initials="ALC">
    <w:p w14:paraId="7E5228EC" w14:textId="4AFABBD3" w:rsidR="008E5301" w:rsidRDefault="008E5301">
      <w:pPr>
        <w:pStyle w:val="CommentText"/>
      </w:pPr>
      <w:r>
        <w:rPr>
          <w:rStyle w:val="CommentReference"/>
        </w:rPr>
        <w:annotationRef/>
      </w:r>
      <w:r>
        <w:t>You said abive these were compared using AICc so I would expect some discussion of the best fit model. Same for below.</w:t>
      </w:r>
    </w:p>
  </w:comment>
  <w:comment w:id="700" w:author="Adrian" w:date="2017-06-14T12:50:00Z" w:initials="ALC">
    <w:p w14:paraId="5E8C39C7" w14:textId="34F592C6" w:rsidR="008E5301" w:rsidRDefault="008E5301">
      <w:pPr>
        <w:pStyle w:val="CommentText"/>
      </w:pPr>
      <w:r>
        <w:rPr>
          <w:rStyle w:val="CommentReference"/>
        </w:rPr>
        <w:annotationRef/>
      </w:r>
      <w:r>
        <w:t>I think this should be explained in the methods.</w:t>
      </w:r>
    </w:p>
  </w:comment>
  <w:comment w:id="728" w:author="Adrian" w:date="2017-06-14T12:50:00Z" w:initials="ALC">
    <w:p w14:paraId="228A5BCC" w14:textId="17762BE5" w:rsidR="008E5301" w:rsidRDefault="008E5301">
      <w:pPr>
        <w:pStyle w:val="CommentText"/>
      </w:pPr>
      <w:r>
        <w:rPr>
          <w:rStyle w:val="CommentReference"/>
        </w:rPr>
        <w:annotationRef/>
      </w:r>
      <w:r>
        <w:t>I will extract some means and calculate some magnitueds to accompany these numbers, i.e., soldier beetle presence resulted in 80</w:t>
      </w:r>
      <w:proofErr w:type="gramStart"/>
      <w:r>
        <w:t>%  less</w:t>
      </w:r>
      <w:proofErr w:type="gramEnd"/>
      <w:r>
        <w:t xml:space="preserve"> time spent per inflorescence.</w:t>
      </w:r>
    </w:p>
  </w:comment>
  <w:comment w:id="734" w:author="Adrian" w:date="2017-06-14T12:50:00Z" w:initials="ALC">
    <w:p w14:paraId="17149C54" w14:textId="6E6739A1" w:rsidR="008E5301" w:rsidRDefault="008E5301">
      <w:pPr>
        <w:pStyle w:val="CommentText"/>
      </w:pPr>
      <w:r>
        <w:rPr>
          <w:rStyle w:val="CommentReference"/>
        </w:rPr>
        <w:annotationRef/>
      </w:r>
      <w:r>
        <w:t>Not sure what was originally here</w:t>
      </w:r>
    </w:p>
  </w:comment>
  <w:comment w:id="747" w:author="Deane" w:date="2017-06-14T12:50:00Z" w:initials="D">
    <w:p w14:paraId="76CA6FC0" w14:textId="72869563" w:rsidR="008E5301" w:rsidRDefault="008E5301">
      <w:pPr>
        <w:pStyle w:val="CommentText"/>
      </w:pPr>
      <w:r>
        <w:rPr>
          <w:rStyle w:val="CommentReference"/>
        </w:rPr>
        <w:annotationRef/>
      </w:r>
      <w:r>
        <w:t>I think this paragraph still needs a little work.</w:t>
      </w:r>
    </w:p>
  </w:comment>
  <w:comment w:id="952" w:author="Adrian" w:date="2017-06-14T13:03:00Z" w:initials="ALC">
    <w:p w14:paraId="2DC78F61" w14:textId="0EEF681E" w:rsidR="008E5301" w:rsidRDefault="008E5301">
      <w:pPr>
        <w:pStyle w:val="CommentText"/>
      </w:pPr>
      <w:r>
        <w:rPr>
          <w:rStyle w:val="CommentReference"/>
        </w:rPr>
        <w:annotationRef/>
      </w:r>
      <w:r>
        <w:t>I think it would be good to combine these two tables to reduce redundancy in the legends. I can just add the rows from table two and two sub heading within the table for Predator and Competitor. Just let me know.</w:t>
      </w:r>
    </w:p>
  </w:comment>
  <w:comment w:id="960" w:author="Adrian" w:date="2017-06-14T13:05:00Z" w:initials="ALC">
    <w:p w14:paraId="2D78BCD0" w14:textId="3F762FB3" w:rsidR="008E5301" w:rsidRDefault="008E5301">
      <w:pPr>
        <w:pStyle w:val="CommentText"/>
      </w:pPr>
      <w:r>
        <w:rPr>
          <w:rStyle w:val="CommentReference"/>
        </w:rPr>
        <w:annotationRef/>
      </w:r>
      <w:r>
        <w:t>I would combine tables 3 and 4 as noted for 1-2 above.</w:t>
      </w:r>
    </w:p>
  </w:comment>
  <w:comment w:id="961" w:author="Adrian" w:date="2017-06-14T13:04:00Z" w:initials="ALC">
    <w:p w14:paraId="2A44B83A" w14:textId="7388A0D1" w:rsidR="008E5301" w:rsidRDefault="008E5301">
      <w:pPr>
        <w:pStyle w:val="CommentText"/>
      </w:pPr>
      <w:r>
        <w:rPr>
          <w:rStyle w:val="CommentReference"/>
        </w:rPr>
        <w:annotationRef/>
      </w:r>
      <w:r>
        <w:t>I kinda think these should be spelled out: i.e. Landings, Pollen collecting (or collection), etc.</w:t>
      </w:r>
    </w:p>
  </w:comment>
  <w:comment w:id="975" w:author="Adrian" w:date="2017-06-14T13:15:00Z" w:initials="ALC">
    <w:p w14:paraId="59369A88" w14:textId="77777777" w:rsidR="008E5301" w:rsidRDefault="008E5301">
      <w:pPr>
        <w:pStyle w:val="CommentText"/>
      </w:pPr>
      <w:r>
        <w:rPr>
          <w:rStyle w:val="CommentReference"/>
        </w:rPr>
        <w:annotationRef/>
      </w:r>
      <w:r>
        <w:t>I think these should be re-written with the main results, i.e., Beetle presence had no effect on…</w:t>
      </w:r>
    </w:p>
    <w:p w14:paraId="0A7028CB" w14:textId="77777777" w:rsidR="008E5301" w:rsidRDefault="008E5301">
      <w:pPr>
        <w:pStyle w:val="CommentText"/>
      </w:pPr>
    </w:p>
    <w:p w14:paraId="0E1B1175" w14:textId="05105EB6" w:rsidR="008E5301" w:rsidRDefault="008E5301">
      <w:pPr>
        <w:pStyle w:val="CommentText"/>
      </w:pPr>
      <w:r>
        <w:t>Same for Fig.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A26719" w15:done="0"/>
  <w15:commentEx w15:paraId="5F66325C" w15:done="0"/>
  <w15:commentEx w15:paraId="76CA6FC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9AA2E5" w14:textId="77777777" w:rsidR="009E5194" w:rsidRDefault="009E5194">
      <w:r>
        <w:separator/>
      </w:r>
    </w:p>
  </w:endnote>
  <w:endnote w:type="continuationSeparator" w:id="0">
    <w:p w14:paraId="61FBA19F" w14:textId="77777777" w:rsidR="009E5194" w:rsidRDefault="009E5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egoe UI">
    <w:altName w:val="Menlo Bold"/>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C2A855" w14:textId="40187B28" w:rsidR="008E5301" w:rsidRPr="00125024" w:rsidRDefault="008E5301">
    <w:pPr>
      <w:pStyle w:val="Footer"/>
      <w:rPr>
        <w:sz w:val="20"/>
        <w:szCs w:val="20"/>
      </w:rPr>
    </w:pPr>
    <w:r>
      <w:tab/>
    </w:r>
    <w:r>
      <w:tab/>
    </w:r>
    <w:r w:rsidRPr="00125024">
      <w:rPr>
        <w:sz w:val="20"/>
        <w:szCs w:val="20"/>
      </w:rPr>
      <w:t>Schwantes &amp; Bowers--</w:t>
    </w:r>
    <w:r w:rsidRPr="00125024">
      <w:rPr>
        <w:sz w:val="20"/>
        <w:szCs w:val="20"/>
      </w:rPr>
      <w:fldChar w:fldCharType="begin"/>
    </w:r>
    <w:r w:rsidRPr="00125024">
      <w:rPr>
        <w:sz w:val="20"/>
        <w:szCs w:val="20"/>
      </w:rPr>
      <w:instrText xml:space="preserve"> PAGE   \* MERGEFORMAT </w:instrText>
    </w:r>
    <w:r w:rsidRPr="00125024">
      <w:rPr>
        <w:sz w:val="20"/>
        <w:szCs w:val="20"/>
      </w:rPr>
      <w:fldChar w:fldCharType="separate"/>
    </w:r>
    <w:r w:rsidR="00477289">
      <w:rPr>
        <w:noProof/>
        <w:sz w:val="20"/>
        <w:szCs w:val="20"/>
      </w:rPr>
      <w:t>25</w:t>
    </w:r>
    <w:r w:rsidRPr="00125024">
      <w:rPr>
        <w:noProof/>
        <w:sz w:val="20"/>
        <w:szCs w:val="20"/>
      </w:rPr>
      <w:fldChar w:fldCharType="end"/>
    </w:r>
  </w:p>
  <w:p w14:paraId="6F61F4CC" w14:textId="77777777" w:rsidR="008E5301" w:rsidRDefault="008E530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D263A9" w14:textId="77777777" w:rsidR="009E5194" w:rsidRDefault="009E5194">
      <w:r>
        <w:separator/>
      </w:r>
    </w:p>
  </w:footnote>
  <w:footnote w:type="continuationSeparator" w:id="0">
    <w:p w14:paraId="33C0D0CA" w14:textId="77777777" w:rsidR="009E5194" w:rsidRDefault="009E519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A2AFE0" w14:textId="77777777" w:rsidR="008E5301" w:rsidRDefault="008E5301" w:rsidP="00397F84">
    <w:pPr>
      <w:pStyle w:val="Header"/>
      <w:framePr w:wrap="around" w:vAnchor="text" w:hAnchor="margin" w:xAlign="right" w:y="1"/>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ane">
    <w15:presenceInfo w15:providerId="None" w15:userId="De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embedSystemFonts/>
  <w:proofState w:grammar="clean"/>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85C"/>
    <w:rsid w:val="000004F0"/>
    <w:rsid w:val="00022EF9"/>
    <w:rsid w:val="000243FA"/>
    <w:rsid w:val="000306F6"/>
    <w:rsid w:val="00032EC6"/>
    <w:rsid w:val="0003375E"/>
    <w:rsid w:val="00036DE0"/>
    <w:rsid w:val="0004002E"/>
    <w:rsid w:val="000617E2"/>
    <w:rsid w:val="00064F31"/>
    <w:rsid w:val="00065C95"/>
    <w:rsid w:val="00071D9B"/>
    <w:rsid w:val="00081272"/>
    <w:rsid w:val="0008157F"/>
    <w:rsid w:val="000A025B"/>
    <w:rsid w:val="000B49A3"/>
    <w:rsid w:val="000B72CD"/>
    <w:rsid w:val="000C0946"/>
    <w:rsid w:val="000C237B"/>
    <w:rsid w:val="000C2F96"/>
    <w:rsid w:val="000D2214"/>
    <w:rsid w:val="000D6386"/>
    <w:rsid w:val="000E6C6A"/>
    <w:rsid w:val="00114887"/>
    <w:rsid w:val="00125024"/>
    <w:rsid w:val="0012562A"/>
    <w:rsid w:val="0012597D"/>
    <w:rsid w:val="001302FD"/>
    <w:rsid w:val="00132BF8"/>
    <w:rsid w:val="00133E7A"/>
    <w:rsid w:val="00136057"/>
    <w:rsid w:val="00155311"/>
    <w:rsid w:val="001617FC"/>
    <w:rsid w:val="001713AB"/>
    <w:rsid w:val="001732D3"/>
    <w:rsid w:val="001741C8"/>
    <w:rsid w:val="00176250"/>
    <w:rsid w:val="00177B0C"/>
    <w:rsid w:val="00180EC2"/>
    <w:rsid w:val="00183901"/>
    <w:rsid w:val="0018519D"/>
    <w:rsid w:val="00185F35"/>
    <w:rsid w:val="0018763C"/>
    <w:rsid w:val="00194528"/>
    <w:rsid w:val="001945CF"/>
    <w:rsid w:val="001A1EBC"/>
    <w:rsid w:val="001A3A67"/>
    <w:rsid w:val="001A68BE"/>
    <w:rsid w:val="001B78B7"/>
    <w:rsid w:val="001D506B"/>
    <w:rsid w:val="001F2704"/>
    <w:rsid w:val="001F6C7E"/>
    <w:rsid w:val="00204613"/>
    <w:rsid w:val="00204638"/>
    <w:rsid w:val="00207A46"/>
    <w:rsid w:val="002258A9"/>
    <w:rsid w:val="00226861"/>
    <w:rsid w:val="00227115"/>
    <w:rsid w:val="002336E2"/>
    <w:rsid w:val="002707E8"/>
    <w:rsid w:val="00272900"/>
    <w:rsid w:val="002A0B0A"/>
    <w:rsid w:val="002B587A"/>
    <w:rsid w:val="002C3142"/>
    <w:rsid w:val="002D1DF2"/>
    <w:rsid w:val="002D2DD4"/>
    <w:rsid w:val="002D5697"/>
    <w:rsid w:val="002E0460"/>
    <w:rsid w:val="002F6426"/>
    <w:rsid w:val="00302524"/>
    <w:rsid w:val="003300C7"/>
    <w:rsid w:val="003300CF"/>
    <w:rsid w:val="00332166"/>
    <w:rsid w:val="003365E7"/>
    <w:rsid w:val="003471A4"/>
    <w:rsid w:val="0035267B"/>
    <w:rsid w:val="003831C4"/>
    <w:rsid w:val="003852C9"/>
    <w:rsid w:val="003901F7"/>
    <w:rsid w:val="00395B49"/>
    <w:rsid w:val="00397F84"/>
    <w:rsid w:val="003A2917"/>
    <w:rsid w:val="003B0E80"/>
    <w:rsid w:val="003B1032"/>
    <w:rsid w:val="003B2A25"/>
    <w:rsid w:val="003C1E7B"/>
    <w:rsid w:val="003C5BC8"/>
    <w:rsid w:val="003E1D07"/>
    <w:rsid w:val="003E422D"/>
    <w:rsid w:val="003E7FB7"/>
    <w:rsid w:val="003F4296"/>
    <w:rsid w:val="003F7FC5"/>
    <w:rsid w:val="004107CA"/>
    <w:rsid w:val="00414D81"/>
    <w:rsid w:val="004219F4"/>
    <w:rsid w:val="00425428"/>
    <w:rsid w:val="00425F48"/>
    <w:rsid w:val="0043305F"/>
    <w:rsid w:val="00435CF5"/>
    <w:rsid w:val="00443919"/>
    <w:rsid w:val="0044502A"/>
    <w:rsid w:val="004643B6"/>
    <w:rsid w:val="00465055"/>
    <w:rsid w:val="004661F6"/>
    <w:rsid w:val="0047615F"/>
    <w:rsid w:val="00477289"/>
    <w:rsid w:val="004807F0"/>
    <w:rsid w:val="004A3A5A"/>
    <w:rsid w:val="004A5E8E"/>
    <w:rsid w:val="004B1CED"/>
    <w:rsid w:val="004B4C9B"/>
    <w:rsid w:val="004E5AF1"/>
    <w:rsid w:val="00505747"/>
    <w:rsid w:val="00515A12"/>
    <w:rsid w:val="005207ED"/>
    <w:rsid w:val="00523B69"/>
    <w:rsid w:val="00537ED7"/>
    <w:rsid w:val="00547D56"/>
    <w:rsid w:val="00552ADA"/>
    <w:rsid w:val="00553510"/>
    <w:rsid w:val="00566560"/>
    <w:rsid w:val="00566CA5"/>
    <w:rsid w:val="00575C06"/>
    <w:rsid w:val="00576D29"/>
    <w:rsid w:val="00585305"/>
    <w:rsid w:val="00592DF7"/>
    <w:rsid w:val="005B4A26"/>
    <w:rsid w:val="005D4F62"/>
    <w:rsid w:val="005E127E"/>
    <w:rsid w:val="005E1935"/>
    <w:rsid w:val="005F2A7E"/>
    <w:rsid w:val="00620E58"/>
    <w:rsid w:val="00631211"/>
    <w:rsid w:val="006357F5"/>
    <w:rsid w:val="00652C04"/>
    <w:rsid w:val="00653673"/>
    <w:rsid w:val="00654BC2"/>
    <w:rsid w:val="00657467"/>
    <w:rsid w:val="00672324"/>
    <w:rsid w:val="006747B2"/>
    <w:rsid w:val="00682C5C"/>
    <w:rsid w:val="00682D25"/>
    <w:rsid w:val="006842B9"/>
    <w:rsid w:val="00686FBC"/>
    <w:rsid w:val="00687EE0"/>
    <w:rsid w:val="0069466F"/>
    <w:rsid w:val="00696D2C"/>
    <w:rsid w:val="006A0D56"/>
    <w:rsid w:val="006A60CC"/>
    <w:rsid w:val="006A7DC6"/>
    <w:rsid w:val="006C0A35"/>
    <w:rsid w:val="006C484F"/>
    <w:rsid w:val="006C4A72"/>
    <w:rsid w:val="006D4033"/>
    <w:rsid w:val="006E4A57"/>
    <w:rsid w:val="006F34F1"/>
    <w:rsid w:val="00700F77"/>
    <w:rsid w:val="00706A73"/>
    <w:rsid w:val="0071213E"/>
    <w:rsid w:val="00720A38"/>
    <w:rsid w:val="00746AED"/>
    <w:rsid w:val="00746F93"/>
    <w:rsid w:val="007509FA"/>
    <w:rsid w:val="00751FCF"/>
    <w:rsid w:val="0075247F"/>
    <w:rsid w:val="00755D5E"/>
    <w:rsid w:val="00755E1A"/>
    <w:rsid w:val="0076551C"/>
    <w:rsid w:val="00782E6D"/>
    <w:rsid w:val="007A4C66"/>
    <w:rsid w:val="007B3A67"/>
    <w:rsid w:val="007C0F97"/>
    <w:rsid w:val="007D3048"/>
    <w:rsid w:val="007E4E7D"/>
    <w:rsid w:val="007E7C38"/>
    <w:rsid w:val="008145B7"/>
    <w:rsid w:val="008272DF"/>
    <w:rsid w:val="00837AD8"/>
    <w:rsid w:val="00843A3B"/>
    <w:rsid w:val="00894374"/>
    <w:rsid w:val="008A3AF0"/>
    <w:rsid w:val="008B0FA1"/>
    <w:rsid w:val="008B1CC8"/>
    <w:rsid w:val="008B1F77"/>
    <w:rsid w:val="008B77EE"/>
    <w:rsid w:val="008C19AA"/>
    <w:rsid w:val="008C6626"/>
    <w:rsid w:val="008C7004"/>
    <w:rsid w:val="008D7CE6"/>
    <w:rsid w:val="008E3A5C"/>
    <w:rsid w:val="008E5301"/>
    <w:rsid w:val="008F2F8F"/>
    <w:rsid w:val="009134DD"/>
    <w:rsid w:val="00927196"/>
    <w:rsid w:val="00932E33"/>
    <w:rsid w:val="009512AE"/>
    <w:rsid w:val="00977ABC"/>
    <w:rsid w:val="00990E71"/>
    <w:rsid w:val="00991D38"/>
    <w:rsid w:val="009A6EA5"/>
    <w:rsid w:val="009C4C0E"/>
    <w:rsid w:val="009D3EC5"/>
    <w:rsid w:val="009E002E"/>
    <w:rsid w:val="009E5194"/>
    <w:rsid w:val="009F297E"/>
    <w:rsid w:val="009F7B8A"/>
    <w:rsid w:val="009F7F01"/>
    <w:rsid w:val="00A03DB0"/>
    <w:rsid w:val="00A048B9"/>
    <w:rsid w:val="00A14C3A"/>
    <w:rsid w:val="00A152EF"/>
    <w:rsid w:val="00A22F15"/>
    <w:rsid w:val="00A23AB9"/>
    <w:rsid w:val="00A2542E"/>
    <w:rsid w:val="00A262A4"/>
    <w:rsid w:val="00A44E3C"/>
    <w:rsid w:val="00A70205"/>
    <w:rsid w:val="00A814DC"/>
    <w:rsid w:val="00A85435"/>
    <w:rsid w:val="00A941DB"/>
    <w:rsid w:val="00AA4255"/>
    <w:rsid w:val="00AA5C68"/>
    <w:rsid w:val="00AB46DF"/>
    <w:rsid w:val="00AB55BE"/>
    <w:rsid w:val="00AC03CF"/>
    <w:rsid w:val="00AC1A7F"/>
    <w:rsid w:val="00AC29A6"/>
    <w:rsid w:val="00AD582A"/>
    <w:rsid w:val="00AD6281"/>
    <w:rsid w:val="00B0174E"/>
    <w:rsid w:val="00B02842"/>
    <w:rsid w:val="00B33D0F"/>
    <w:rsid w:val="00B51020"/>
    <w:rsid w:val="00B539FA"/>
    <w:rsid w:val="00B561EC"/>
    <w:rsid w:val="00B756AC"/>
    <w:rsid w:val="00B75B2E"/>
    <w:rsid w:val="00B87D78"/>
    <w:rsid w:val="00B922C9"/>
    <w:rsid w:val="00BA404E"/>
    <w:rsid w:val="00BC3812"/>
    <w:rsid w:val="00BD196B"/>
    <w:rsid w:val="00BD31CB"/>
    <w:rsid w:val="00BE47C4"/>
    <w:rsid w:val="00BF5F61"/>
    <w:rsid w:val="00BF7F8A"/>
    <w:rsid w:val="00C03FFA"/>
    <w:rsid w:val="00C1100A"/>
    <w:rsid w:val="00C141E5"/>
    <w:rsid w:val="00C15BCD"/>
    <w:rsid w:val="00C4781D"/>
    <w:rsid w:val="00C55FEA"/>
    <w:rsid w:val="00C604E3"/>
    <w:rsid w:val="00C62967"/>
    <w:rsid w:val="00C93E49"/>
    <w:rsid w:val="00CA581B"/>
    <w:rsid w:val="00CA5F3B"/>
    <w:rsid w:val="00CB24AE"/>
    <w:rsid w:val="00CC559D"/>
    <w:rsid w:val="00CF7577"/>
    <w:rsid w:val="00D04DD4"/>
    <w:rsid w:val="00D06540"/>
    <w:rsid w:val="00D06FBF"/>
    <w:rsid w:val="00D12C94"/>
    <w:rsid w:val="00D135D7"/>
    <w:rsid w:val="00D174F3"/>
    <w:rsid w:val="00D254D2"/>
    <w:rsid w:val="00D300EE"/>
    <w:rsid w:val="00D31BA8"/>
    <w:rsid w:val="00D33944"/>
    <w:rsid w:val="00D4685C"/>
    <w:rsid w:val="00D54270"/>
    <w:rsid w:val="00D629C4"/>
    <w:rsid w:val="00D661CA"/>
    <w:rsid w:val="00D878FF"/>
    <w:rsid w:val="00DB1901"/>
    <w:rsid w:val="00DB2EE3"/>
    <w:rsid w:val="00DC4D5C"/>
    <w:rsid w:val="00DC5F46"/>
    <w:rsid w:val="00DD4DD3"/>
    <w:rsid w:val="00DE42A1"/>
    <w:rsid w:val="00DE550D"/>
    <w:rsid w:val="00DE5837"/>
    <w:rsid w:val="00E0205D"/>
    <w:rsid w:val="00E16388"/>
    <w:rsid w:val="00E17828"/>
    <w:rsid w:val="00E23D55"/>
    <w:rsid w:val="00E242E5"/>
    <w:rsid w:val="00E43FAB"/>
    <w:rsid w:val="00E46610"/>
    <w:rsid w:val="00E5766E"/>
    <w:rsid w:val="00E57EE2"/>
    <w:rsid w:val="00E73178"/>
    <w:rsid w:val="00E84DDF"/>
    <w:rsid w:val="00E86DBA"/>
    <w:rsid w:val="00E9385A"/>
    <w:rsid w:val="00E965AB"/>
    <w:rsid w:val="00EA75EE"/>
    <w:rsid w:val="00EB5A99"/>
    <w:rsid w:val="00EB6EF4"/>
    <w:rsid w:val="00EC29FF"/>
    <w:rsid w:val="00EC343D"/>
    <w:rsid w:val="00EC5497"/>
    <w:rsid w:val="00ED51C2"/>
    <w:rsid w:val="00F32ACD"/>
    <w:rsid w:val="00F353ED"/>
    <w:rsid w:val="00F42063"/>
    <w:rsid w:val="00F577A3"/>
    <w:rsid w:val="00F605F6"/>
    <w:rsid w:val="00F83779"/>
    <w:rsid w:val="00F86C6B"/>
    <w:rsid w:val="00F906C1"/>
    <w:rsid w:val="00F91465"/>
    <w:rsid w:val="00F917A6"/>
    <w:rsid w:val="00F944A9"/>
    <w:rsid w:val="00F94D65"/>
    <w:rsid w:val="00FB2015"/>
    <w:rsid w:val="00FB42D1"/>
    <w:rsid w:val="00FD3E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BF2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26117">
      <w:bodyDiv w:val="1"/>
      <w:marLeft w:val="0"/>
      <w:marRight w:val="0"/>
      <w:marTop w:val="0"/>
      <w:marBottom w:val="0"/>
      <w:divBdr>
        <w:top w:val="none" w:sz="0" w:space="0" w:color="auto"/>
        <w:left w:val="none" w:sz="0" w:space="0" w:color="auto"/>
        <w:bottom w:val="none" w:sz="0" w:space="0" w:color="auto"/>
        <w:right w:val="none" w:sz="0" w:space="0" w:color="auto"/>
      </w:divBdr>
      <w:divsChild>
        <w:div w:id="1929608628">
          <w:marLeft w:val="0"/>
          <w:marRight w:val="0"/>
          <w:marTop w:val="0"/>
          <w:marBottom w:val="120"/>
          <w:divBdr>
            <w:top w:val="none" w:sz="0" w:space="0" w:color="auto"/>
            <w:left w:val="none" w:sz="0" w:space="0" w:color="auto"/>
            <w:bottom w:val="none" w:sz="0" w:space="0" w:color="auto"/>
            <w:right w:val="none" w:sz="0" w:space="0" w:color="auto"/>
          </w:divBdr>
        </w:div>
      </w:divsChild>
    </w:div>
    <w:div w:id="1181241902">
      <w:bodyDiv w:val="1"/>
      <w:marLeft w:val="0"/>
      <w:marRight w:val="0"/>
      <w:marTop w:val="0"/>
      <w:marBottom w:val="0"/>
      <w:divBdr>
        <w:top w:val="none" w:sz="0" w:space="0" w:color="auto"/>
        <w:left w:val="none" w:sz="0" w:space="0" w:color="auto"/>
        <w:bottom w:val="none" w:sz="0" w:space="0" w:color="auto"/>
        <w:right w:val="none" w:sz="0" w:space="0" w:color="auto"/>
      </w:divBdr>
    </w:div>
    <w:div w:id="1244220451">
      <w:bodyDiv w:val="1"/>
      <w:marLeft w:val="0"/>
      <w:marRight w:val="0"/>
      <w:marTop w:val="0"/>
      <w:marBottom w:val="0"/>
      <w:divBdr>
        <w:top w:val="none" w:sz="0" w:space="0" w:color="auto"/>
        <w:left w:val="none" w:sz="0" w:space="0" w:color="auto"/>
        <w:bottom w:val="none" w:sz="0" w:space="0" w:color="auto"/>
        <w:right w:val="none" w:sz="0" w:space="0" w:color="auto"/>
      </w:divBdr>
      <w:divsChild>
        <w:div w:id="1410735945">
          <w:marLeft w:val="0"/>
          <w:marRight w:val="0"/>
          <w:marTop w:val="0"/>
          <w:marBottom w:val="0"/>
          <w:divBdr>
            <w:top w:val="none" w:sz="0" w:space="0" w:color="auto"/>
            <w:left w:val="none" w:sz="0" w:space="0" w:color="auto"/>
            <w:bottom w:val="none" w:sz="0" w:space="0" w:color="auto"/>
            <w:right w:val="none" w:sz="0" w:space="0" w:color="auto"/>
          </w:divBdr>
        </w:div>
      </w:divsChild>
    </w:div>
    <w:div w:id="1696033962">
      <w:bodyDiv w:val="1"/>
      <w:marLeft w:val="0"/>
      <w:marRight w:val="0"/>
      <w:marTop w:val="0"/>
      <w:marBottom w:val="0"/>
      <w:divBdr>
        <w:top w:val="none" w:sz="0" w:space="0" w:color="auto"/>
        <w:left w:val="none" w:sz="0" w:space="0" w:color="auto"/>
        <w:bottom w:val="none" w:sz="0" w:space="0" w:color="auto"/>
        <w:right w:val="none" w:sz="0" w:space="0" w:color="auto"/>
      </w:divBdr>
    </w:div>
    <w:div w:id="1784961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commentsExtended" Target="commentsExtended.xml"/><Relationship Id="rId14"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B95E51-B7C9-964F-9CFB-5BD006BA9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7186</Words>
  <Characters>97965</Characters>
  <Application>Microsoft Macintosh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114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in Schwantes</dc:creator>
  <cp:lastModifiedBy>Collin Schwantes</cp:lastModifiedBy>
  <cp:revision>2</cp:revision>
  <cp:lastPrinted>2016-08-19T19:39:00Z</cp:lastPrinted>
  <dcterms:created xsi:type="dcterms:W3CDTF">2017-11-10T16:48:00Z</dcterms:created>
  <dcterms:modified xsi:type="dcterms:W3CDTF">2017-11-1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osc9258@colorado.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nimal-behaviour</vt:lpwstr>
  </property>
  <property fmtid="{D5CDD505-2E9C-101B-9397-08002B2CF9AE}" pid="12" name="Mendeley Recent Style Name 3_1">
    <vt:lpwstr>Animal Behaviour</vt:lpwstr>
  </property>
  <property fmtid="{D5CDD505-2E9C-101B-9397-08002B2CF9AE}" pid="13" name="Mendeley Recent Style Id 4_1">
    <vt:lpwstr>http://www.zotero.org/styles/behavioral-ecology</vt:lpwstr>
  </property>
  <property fmtid="{D5CDD505-2E9C-101B-9397-08002B2CF9AE}" pid="14" name="Mendeley Recent Style Name 4_1">
    <vt:lpwstr>Behavioral Ecology</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ecology-letters</vt:lpwstr>
  </property>
  <property fmtid="{D5CDD505-2E9C-101B-9397-08002B2CF9AE}" pid="20" name="Mendeley Recent Style Name 7_1">
    <vt:lpwstr>Ecology Letters</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